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C88B4" w14:textId="77777777" w:rsidR="00453005" w:rsidRDefault="00453005" w:rsidP="001E729C">
      <w:pPr>
        <w:ind w:firstLine="0"/>
        <w:jc w:val="center"/>
        <w:rPr>
          <w:rFonts w:eastAsia="Times New Roman" w:cs="Times New Roman"/>
          <w:b/>
          <w:szCs w:val="24"/>
        </w:rPr>
      </w:pPr>
      <w:r>
        <w:rPr>
          <w:rFonts w:eastAsia="Times New Roman" w:cs="Times New Roman"/>
          <w:b/>
          <w:szCs w:val="24"/>
        </w:rPr>
        <w:t>LAPORAN KERJA PRAKTEK</w:t>
      </w:r>
    </w:p>
    <w:p w14:paraId="0485444D" w14:textId="77777777" w:rsidR="00453005" w:rsidRDefault="00453005" w:rsidP="00453005">
      <w:pPr>
        <w:jc w:val="center"/>
        <w:rPr>
          <w:rFonts w:eastAsia="Times New Roman" w:cs="Times New Roman"/>
          <w:b/>
          <w:szCs w:val="24"/>
        </w:rPr>
      </w:pPr>
    </w:p>
    <w:p w14:paraId="0799E876" w14:textId="77777777" w:rsidR="00453005" w:rsidRDefault="00453005" w:rsidP="001E729C">
      <w:pPr>
        <w:ind w:firstLine="0"/>
        <w:jc w:val="center"/>
        <w:rPr>
          <w:rFonts w:eastAsia="Times New Roman" w:cs="Times New Roman"/>
          <w:b/>
          <w:sz w:val="28"/>
          <w:szCs w:val="28"/>
        </w:rPr>
      </w:pPr>
      <w:r>
        <w:rPr>
          <w:rFonts w:eastAsia="Times New Roman" w:cs="Times New Roman"/>
          <w:b/>
          <w:sz w:val="28"/>
          <w:szCs w:val="28"/>
        </w:rPr>
        <w:t>RANCANG BANGUN APLIKASI E-KATALOG</w:t>
      </w:r>
    </w:p>
    <w:p w14:paraId="3677A9F8" w14:textId="12F7CDEE" w:rsidR="00453005" w:rsidRDefault="00453005" w:rsidP="001E729C">
      <w:pPr>
        <w:ind w:firstLine="0"/>
        <w:jc w:val="center"/>
        <w:rPr>
          <w:rFonts w:eastAsia="Times New Roman" w:cs="Times New Roman"/>
          <w:b/>
          <w:sz w:val="28"/>
          <w:szCs w:val="28"/>
        </w:rPr>
      </w:pPr>
      <w:r>
        <w:rPr>
          <w:rFonts w:eastAsia="Times New Roman" w:cs="Times New Roman"/>
          <w:b/>
          <w:sz w:val="28"/>
          <w:szCs w:val="28"/>
        </w:rPr>
        <w:t xml:space="preserve">BERBASIS WEB </w:t>
      </w:r>
      <w:r w:rsidR="0046322F">
        <w:rPr>
          <w:rFonts w:eastAsia="Times New Roman" w:cs="Times New Roman"/>
          <w:b/>
          <w:sz w:val="28"/>
          <w:szCs w:val="28"/>
        </w:rPr>
        <w:t>DI</w:t>
      </w:r>
      <w:r>
        <w:rPr>
          <w:rFonts w:eastAsia="Times New Roman" w:cs="Times New Roman"/>
          <w:b/>
          <w:sz w:val="28"/>
          <w:szCs w:val="28"/>
        </w:rPr>
        <w:t xml:space="preserve"> UMKM ZECKO</w:t>
      </w:r>
    </w:p>
    <w:p w14:paraId="27C0644A" w14:textId="77777777" w:rsidR="00453005" w:rsidRDefault="00453005" w:rsidP="001E729C">
      <w:pPr>
        <w:spacing w:before="220"/>
        <w:ind w:firstLine="0"/>
        <w:jc w:val="center"/>
        <w:rPr>
          <w:rFonts w:eastAsia="Times New Roman" w:cs="Times New Roman"/>
          <w:i/>
          <w:szCs w:val="24"/>
        </w:rPr>
      </w:pPr>
      <w:r>
        <w:rPr>
          <w:rFonts w:eastAsia="Times New Roman" w:cs="Times New Roman"/>
          <w:i/>
          <w:szCs w:val="24"/>
        </w:rPr>
        <w:t>Diajukan sebagai Laporan Pelaksanaan Kerja Praktek</w:t>
      </w:r>
    </w:p>
    <w:p w14:paraId="59A2BE4E" w14:textId="77777777" w:rsidR="00453005" w:rsidRDefault="00453005" w:rsidP="00453005">
      <w:pPr>
        <w:jc w:val="center"/>
        <w:rPr>
          <w:rFonts w:eastAsia="Times New Roman" w:cs="Times New Roman"/>
          <w:i/>
          <w:szCs w:val="24"/>
        </w:rPr>
      </w:pPr>
    </w:p>
    <w:p w14:paraId="536B93B2" w14:textId="77777777" w:rsidR="00453005" w:rsidRDefault="00453005" w:rsidP="001E729C">
      <w:pPr>
        <w:ind w:hanging="2"/>
        <w:jc w:val="center"/>
        <w:rPr>
          <w:rFonts w:eastAsia="Times New Roman" w:cs="Times New Roman"/>
        </w:rPr>
      </w:pPr>
      <w:r>
        <w:rPr>
          <w:rFonts w:eastAsia="Times New Roman" w:cs="Times New Roman"/>
          <w:noProof/>
        </w:rPr>
        <w:drawing>
          <wp:inline distT="114300" distB="114300" distL="114300" distR="114300" wp14:anchorId="34E6ACD1" wp14:editId="10809749">
            <wp:extent cx="2423442" cy="2423442"/>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6"/>
                    <a:srcRect/>
                    <a:stretch>
                      <a:fillRect/>
                    </a:stretch>
                  </pic:blipFill>
                  <pic:spPr>
                    <a:xfrm>
                      <a:off x="0" y="0"/>
                      <a:ext cx="2423442" cy="2423442"/>
                    </a:xfrm>
                    <a:prstGeom prst="rect">
                      <a:avLst/>
                    </a:prstGeom>
                    <a:ln/>
                  </pic:spPr>
                </pic:pic>
              </a:graphicData>
            </a:graphic>
          </wp:inline>
        </w:drawing>
      </w:r>
    </w:p>
    <w:p w14:paraId="610DF9F1" w14:textId="77777777" w:rsidR="00453005" w:rsidRDefault="00453005" w:rsidP="00453005">
      <w:pPr>
        <w:ind w:hanging="2"/>
        <w:jc w:val="center"/>
        <w:rPr>
          <w:rFonts w:eastAsia="Times New Roman" w:cs="Times New Roman"/>
        </w:rPr>
      </w:pPr>
    </w:p>
    <w:p w14:paraId="703A6A10" w14:textId="77777777" w:rsidR="00453005" w:rsidRDefault="00453005" w:rsidP="001E729C">
      <w:pPr>
        <w:ind w:firstLine="0"/>
        <w:jc w:val="center"/>
        <w:rPr>
          <w:rFonts w:eastAsia="Times New Roman" w:cs="Times New Roman"/>
          <w:b/>
          <w:szCs w:val="24"/>
        </w:rPr>
      </w:pPr>
      <w:r>
        <w:rPr>
          <w:rFonts w:eastAsia="Times New Roman" w:cs="Times New Roman"/>
          <w:b/>
          <w:szCs w:val="24"/>
        </w:rPr>
        <w:t>Oleh:</w:t>
      </w:r>
    </w:p>
    <w:p w14:paraId="0C03EE03" w14:textId="77777777" w:rsidR="00453005" w:rsidRDefault="00453005" w:rsidP="001E729C">
      <w:pPr>
        <w:ind w:firstLine="0"/>
        <w:jc w:val="center"/>
        <w:rPr>
          <w:rFonts w:eastAsia="Times New Roman" w:cs="Times New Roman"/>
          <w:b/>
          <w:szCs w:val="24"/>
        </w:rPr>
      </w:pPr>
      <w:r>
        <w:rPr>
          <w:rFonts w:eastAsia="Times New Roman" w:cs="Times New Roman"/>
          <w:b/>
          <w:szCs w:val="24"/>
        </w:rPr>
        <w:t>Sonnya Ghandi</w:t>
      </w:r>
    </w:p>
    <w:p w14:paraId="00EF5DCB" w14:textId="30387854" w:rsidR="00453005" w:rsidRPr="00453005" w:rsidRDefault="00453005" w:rsidP="001E729C">
      <w:pPr>
        <w:ind w:firstLine="0"/>
        <w:jc w:val="center"/>
        <w:rPr>
          <w:rFonts w:eastAsia="Times New Roman" w:cs="Times New Roman"/>
          <w:b/>
          <w:szCs w:val="24"/>
        </w:rPr>
      </w:pPr>
      <w:r>
        <w:rPr>
          <w:rFonts w:eastAsia="Times New Roman" w:cs="Times New Roman"/>
          <w:b/>
          <w:szCs w:val="24"/>
        </w:rPr>
        <w:t>201351131</w:t>
      </w:r>
    </w:p>
    <w:p w14:paraId="79EDF3AF" w14:textId="77777777" w:rsidR="00453005" w:rsidRDefault="00453005" w:rsidP="00453005">
      <w:pPr>
        <w:ind w:hanging="2"/>
        <w:rPr>
          <w:rFonts w:eastAsia="Times New Roman" w:cs="Times New Roman"/>
          <w:b/>
        </w:rPr>
      </w:pPr>
    </w:p>
    <w:p w14:paraId="38AA7098" w14:textId="77777777" w:rsidR="00453005" w:rsidRDefault="00453005" w:rsidP="00453005">
      <w:pPr>
        <w:ind w:hanging="2"/>
        <w:jc w:val="center"/>
        <w:rPr>
          <w:rFonts w:eastAsia="Times New Roman" w:cs="Times New Roman"/>
          <w:b/>
        </w:rPr>
      </w:pPr>
    </w:p>
    <w:p w14:paraId="7DAE4B82" w14:textId="77777777" w:rsidR="00453005" w:rsidRDefault="00453005" w:rsidP="001E729C">
      <w:pPr>
        <w:ind w:firstLine="0"/>
        <w:jc w:val="center"/>
        <w:rPr>
          <w:rFonts w:eastAsia="Times New Roman" w:cs="Times New Roman"/>
          <w:b/>
          <w:sz w:val="28"/>
          <w:szCs w:val="28"/>
        </w:rPr>
      </w:pPr>
      <w:r>
        <w:rPr>
          <w:rFonts w:eastAsia="Times New Roman" w:cs="Times New Roman"/>
          <w:b/>
          <w:sz w:val="28"/>
          <w:szCs w:val="28"/>
        </w:rPr>
        <w:t>PROGRAM STUDI TEKNIK INFORMATIKA</w:t>
      </w:r>
    </w:p>
    <w:p w14:paraId="2293C7B1" w14:textId="77777777" w:rsidR="00453005" w:rsidRDefault="00453005" w:rsidP="001E729C">
      <w:pPr>
        <w:ind w:firstLine="0"/>
        <w:jc w:val="center"/>
        <w:rPr>
          <w:rFonts w:eastAsia="Times New Roman" w:cs="Times New Roman"/>
          <w:b/>
          <w:sz w:val="28"/>
          <w:szCs w:val="28"/>
        </w:rPr>
      </w:pPr>
      <w:r>
        <w:rPr>
          <w:rFonts w:eastAsia="Times New Roman" w:cs="Times New Roman"/>
          <w:b/>
          <w:sz w:val="28"/>
          <w:szCs w:val="28"/>
        </w:rPr>
        <w:t>SEKOLAH TINGGI TEKNOLOGI WASTUKANCANA</w:t>
      </w:r>
    </w:p>
    <w:p w14:paraId="1A60A8BF" w14:textId="77777777" w:rsidR="00453005" w:rsidRDefault="00453005" w:rsidP="001E729C">
      <w:pPr>
        <w:ind w:firstLine="0"/>
        <w:jc w:val="center"/>
        <w:rPr>
          <w:rFonts w:eastAsia="Times New Roman" w:cs="Times New Roman"/>
          <w:b/>
          <w:sz w:val="28"/>
          <w:szCs w:val="28"/>
        </w:rPr>
      </w:pPr>
      <w:r>
        <w:rPr>
          <w:rFonts w:eastAsia="Times New Roman" w:cs="Times New Roman"/>
          <w:b/>
          <w:sz w:val="28"/>
          <w:szCs w:val="28"/>
        </w:rPr>
        <w:t>PURWAKARTA</w:t>
      </w:r>
    </w:p>
    <w:p w14:paraId="75D9D3D5" w14:textId="496DE894" w:rsidR="009D48AA" w:rsidRDefault="00453005" w:rsidP="001E729C">
      <w:pPr>
        <w:ind w:firstLine="0"/>
        <w:jc w:val="center"/>
        <w:rPr>
          <w:rFonts w:eastAsia="Times New Roman" w:cs="Times New Roman"/>
          <w:b/>
          <w:sz w:val="28"/>
          <w:szCs w:val="28"/>
        </w:rPr>
      </w:pPr>
      <w:r>
        <w:rPr>
          <w:rFonts w:eastAsia="Times New Roman" w:cs="Times New Roman"/>
          <w:b/>
          <w:sz w:val="28"/>
          <w:szCs w:val="28"/>
        </w:rPr>
        <w:t>2023</w:t>
      </w:r>
    </w:p>
    <w:p w14:paraId="061A35E5" w14:textId="6246B8B8" w:rsidR="009D48AA" w:rsidRPr="00936CF8" w:rsidRDefault="009D48AA" w:rsidP="001E729C">
      <w:pPr>
        <w:ind w:firstLine="0"/>
        <w:jc w:val="center"/>
        <w:rPr>
          <w:rFonts w:eastAsia="Times New Roman" w:cs="Times New Roman"/>
          <w:b/>
          <w:sz w:val="28"/>
          <w:szCs w:val="28"/>
        </w:rPr>
      </w:pPr>
      <w:r w:rsidRPr="00F22737">
        <w:rPr>
          <w:rFonts w:cs="Times New Roman"/>
          <w:b/>
          <w:sz w:val="28"/>
          <w:szCs w:val="28"/>
        </w:rPr>
        <w:lastRenderedPageBreak/>
        <w:t>PERNYATAAN</w:t>
      </w:r>
    </w:p>
    <w:p w14:paraId="36924FC9" w14:textId="77777777" w:rsidR="009D48AA" w:rsidRDefault="009D48AA" w:rsidP="009D48AA">
      <w:pPr>
        <w:rPr>
          <w:rFonts w:cs="Times New Roman"/>
          <w:b/>
          <w:sz w:val="28"/>
          <w:szCs w:val="28"/>
        </w:rPr>
      </w:pPr>
    </w:p>
    <w:p w14:paraId="260B9156" w14:textId="700D11C0" w:rsidR="009D48AA" w:rsidRDefault="009D48AA" w:rsidP="009D48AA">
      <w:pPr>
        <w:ind w:firstLine="540"/>
        <w:rPr>
          <w:rFonts w:cs="Times New Roman"/>
          <w:bCs/>
          <w:szCs w:val="24"/>
        </w:rPr>
      </w:pPr>
      <w:r>
        <w:rPr>
          <w:rFonts w:cs="Times New Roman"/>
          <w:bCs/>
          <w:szCs w:val="24"/>
        </w:rPr>
        <w:t xml:space="preserve">Saya, Sonnya Ghandi menyatakan dengan sesungguhnya, bahwa laporan kerja praktek yang berjudul: </w:t>
      </w:r>
      <w:r w:rsidRPr="00FA04E9">
        <w:rPr>
          <w:rFonts w:cs="Times New Roman"/>
          <w:b/>
          <w:szCs w:val="24"/>
        </w:rPr>
        <w:t>“RANCANG BANGUN APLIKASI E-KATALOG BERBASIS WEB</w:t>
      </w:r>
      <w:r w:rsidR="00693A74">
        <w:rPr>
          <w:rFonts w:cs="Times New Roman"/>
          <w:b/>
          <w:szCs w:val="24"/>
        </w:rPr>
        <w:t xml:space="preserve"> DI</w:t>
      </w:r>
      <w:r w:rsidRPr="00FA04E9">
        <w:rPr>
          <w:rFonts w:cs="Times New Roman"/>
          <w:b/>
          <w:szCs w:val="24"/>
        </w:rPr>
        <w:t xml:space="preserve"> UMKM ZECKO”</w:t>
      </w:r>
      <w:r>
        <w:rPr>
          <w:rFonts w:cs="Times New Roman"/>
          <w:bCs/>
          <w:szCs w:val="24"/>
        </w:rPr>
        <w:t xml:space="preserve"> Adalah benar hasil karya sendiri, serta tidak terdapat karya yang pernah diajukan untuk persyaratan mata kuliah kerja praktek dan sepengetahuan saya tidak terdapat karya atau pendapat yang pernah ditulis/diterbitkan orang lain, kecuali yang tertulis diacu dalam naskah ini dan disebutkan dalam daftar pustaka</w:t>
      </w:r>
    </w:p>
    <w:p w14:paraId="24D35661" w14:textId="77777777" w:rsidR="009D48AA" w:rsidRDefault="009D48AA" w:rsidP="009D48AA">
      <w:pPr>
        <w:ind w:firstLine="540"/>
        <w:rPr>
          <w:rFonts w:cs="Times New Roman"/>
          <w:bCs/>
          <w:szCs w:val="24"/>
        </w:rPr>
      </w:pP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3828"/>
      </w:tblGrid>
      <w:tr w:rsidR="009D48AA" w14:paraId="5D5F1EE0" w14:textId="77777777" w:rsidTr="001E729C">
        <w:tc>
          <w:tcPr>
            <w:tcW w:w="4536" w:type="dxa"/>
          </w:tcPr>
          <w:p w14:paraId="5AA57B50" w14:textId="77777777" w:rsidR="009D48AA" w:rsidRDefault="009D48AA" w:rsidP="00D47629">
            <w:pPr>
              <w:rPr>
                <w:rFonts w:cs="Times New Roman"/>
                <w:bCs/>
                <w:sz w:val="28"/>
                <w:szCs w:val="28"/>
              </w:rPr>
            </w:pPr>
          </w:p>
        </w:tc>
        <w:tc>
          <w:tcPr>
            <w:tcW w:w="3828" w:type="dxa"/>
          </w:tcPr>
          <w:p w14:paraId="19788F1F" w14:textId="77777777" w:rsidR="009D48AA" w:rsidRDefault="009D48AA" w:rsidP="00D47629">
            <w:pPr>
              <w:rPr>
                <w:rFonts w:cs="Times New Roman"/>
                <w:bCs/>
                <w:sz w:val="28"/>
                <w:szCs w:val="28"/>
              </w:rPr>
            </w:pPr>
            <w:r>
              <w:rPr>
                <w:rFonts w:cs="Times New Roman"/>
                <w:bCs/>
                <w:sz w:val="28"/>
                <w:szCs w:val="28"/>
              </w:rPr>
              <w:t>Purwakarta, Januari 2024</w:t>
            </w:r>
          </w:p>
          <w:p w14:paraId="411750AF" w14:textId="77777777" w:rsidR="009D48AA" w:rsidRDefault="009D48AA" w:rsidP="00D47629">
            <w:pPr>
              <w:jc w:val="center"/>
              <w:rPr>
                <w:rFonts w:cs="Times New Roman"/>
                <w:bCs/>
                <w:sz w:val="28"/>
                <w:szCs w:val="28"/>
              </w:rPr>
            </w:pPr>
            <w:r>
              <w:rPr>
                <w:rFonts w:cs="Times New Roman"/>
                <w:bCs/>
                <w:sz w:val="28"/>
                <w:szCs w:val="28"/>
              </w:rPr>
              <w:t>Oleh,</w:t>
            </w:r>
          </w:p>
          <w:p w14:paraId="367F1ACC" w14:textId="77777777" w:rsidR="009D48AA" w:rsidRDefault="009D48AA" w:rsidP="00D47629">
            <w:pPr>
              <w:jc w:val="center"/>
              <w:rPr>
                <w:rFonts w:cs="Times New Roman"/>
                <w:bCs/>
                <w:sz w:val="28"/>
                <w:szCs w:val="28"/>
              </w:rPr>
            </w:pPr>
          </w:p>
          <w:p w14:paraId="4533DA0D" w14:textId="77777777" w:rsidR="009D48AA" w:rsidRDefault="009D48AA" w:rsidP="00D47629">
            <w:pPr>
              <w:jc w:val="center"/>
              <w:rPr>
                <w:rFonts w:cs="Times New Roman"/>
                <w:bCs/>
                <w:sz w:val="28"/>
                <w:szCs w:val="28"/>
              </w:rPr>
            </w:pPr>
          </w:p>
          <w:p w14:paraId="71410BAC" w14:textId="77777777" w:rsidR="009D48AA" w:rsidRDefault="009D48AA" w:rsidP="00D47629">
            <w:pPr>
              <w:jc w:val="center"/>
              <w:rPr>
                <w:rFonts w:cs="Times New Roman"/>
                <w:bCs/>
                <w:sz w:val="28"/>
                <w:szCs w:val="28"/>
                <w:u w:val="single"/>
              </w:rPr>
            </w:pPr>
            <w:r w:rsidRPr="00FA04E9">
              <w:rPr>
                <w:rFonts w:cs="Times New Roman"/>
                <w:bCs/>
                <w:sz w:val="28"/>
                <w:szCs w:val="28"/>
                <w:u w:val="single"/>
              </w:rPr>
              <w:t>Sonnya Ghandi</w:t>
            </w:r>
          </w:p>
          <w:p w14:paraId="6769B55A" w14:textId="77777777" w:rsidR="009D48AA" w:rsidRPr="00287C52" w:rsidRDefault="009D48AA" w:rsidP="00D47629">
            <w:pPr>
              <w:jc w:val="center"/>
              <w:rPr>
                <w:rFonts w:cs="Times New Roman"/>
                <w:bCs/>
                <w:sz w:val="28"/>
                <w:szCs w:val="28"/>
              </w:rPr>
            </w:pPr>
            <w:r w:rsidRPr="00287C52">
              <w:rPr>
                <w:rFonts w:cs="Times New Roman"/>
                <w:bCs/>
                <w:sz w:val="28"/>
                <w:szCs w:val="28"/>
              </w:rPr>
              <w:t>201351131</w:t>
            </w:r>
          </w:p>
        </w:tc>
      </w:tr>
    </w:tbl>
    <w:p w14:paraId="188048CA" w14:textId="5956117D" w:rsidR="009D48AA" w:rsidRDefault="009D48AA">
      <w:pPr>
        <w:spacing w:before="0" w:after="160" w:line="259" w:lineRule="auto"/>
        <w:ind w:firstLine="0"/>
        <w:jc w:val="left"/>
        <w:rPr>
          <w:rFonts w:eastAsia="Times New Roman" w:cs="Times New Roman"/>
          <w:b/>
          <w:sz w:val="28"/>
          <w:szCs w:val="28"/>
        </w:rPr>
      </w:pPr>
    </w:p>
    <w:p w14:paraId="55E9DA73" w14:textId="77777777" w:rsidR="009D48AA" w:rsidRDefault="009D48AA">
      <w:pPr>
        <w:spacing w:before="0" w:after="160" w:line="259" w:lineRule="auto"/>
        <w:ind w:firstLine="0"/>
        <w:jc w:val="left"/>
        <w:rPr>
          <w:rFonts w:eastAsia="Times New Roman" w:cs="Times New Roman"/>
          <w:b/>
          <w:sz w:val="28"/>
          <w:szCs w:val="28"/>
        </w:rPr>
      </w:pPr>
      <w:r>
        <w:rPr>
          <w:rFonts w:eastAsia="Times New Roman" w:cs="Times New Roman"/>
          <w:b/>
          <w:sz w:val="28"/>
          <w:szCs w:val="28"/>
        </w:rPr>
        <w:br w:type="page"/>
      </w:r>
    </w:p>
    <w:p w14:paraId="31F23509" w14:textId="77777777" w:rsidR="009D48AA" w:rsidRDefault="009D48AA" w:rsidP="00B753C8">
      <w:pPr>
        <w:ind w:firstLine="0"/>
        <w:jc w:val="center"/>
        <w:rPr>
          <w:rFonts w:eastAsia="Times New Roman" w:cs="Times New Roman"/>
          <w:b/>
          <w:sz w:val="28"/>
          <w:szCs w:val="28"/>
        </w:rPr>
      </w:pPr>
      <w:r>
        <w:rPr>
          <w:rFonts w:eastAsia="Times New Roman" w:cs="Times New Roman"/>
          <w:b/>
          <w:sz w:val="28"/>
          <w:szCs w:val="28"/>
        </w:rPr>
        <w:lastRenderedPageBreak/>
        <w:t>LEMBAR PENGESAHAN PEMBIMBING</w:t>
      </w:r>
    </w:p>
    <w:p w14:paraId="33E97263" w14:textId="77777777" w:rsidR="009D48AA" w:rsidRDefault="009D48AA" w:rsidP="009D48AA">
      <w:pPr>
        <w:jc w:val="center"/>
        <w:rPr>
          <w:rFonts w:eastAsia="Times New Roman" w:cs="Times New Roman"/>
          <w:b/>
          <w:sz w:val="28"/>
          <w:szCs w:val="28"/>
        </w:rPr>
      </w:pPr>
    </w:p>
    <w:p w14:paraId="1DD60AD2" w14:textId="77777777" w:rsidR="009D48AA" w:rsidRDefault="009D48AA" w:rsidP="00B753C8">
      <w:pPr>
        <w:ind w:firstLine="0"/>
        <w:jc w:val="center"/>
        <w:rPr>
          <w:rFonts w:eastAsia="Times New Roman" w:cs="Times New Roman"/>
          <w:b/>
          <w:sz w:val="28"/>
          <w:szCs w:val="28"/>
        </w:rPr>
      </w:pPr>
      <w:r>
        <w:rPr>
          <w:rFonts w:eastAsia="Times New Roman" w:cs="Times New Roman"/>
          <w:b/>
          <w:sz w:val="28"/>
          <w:szCs w:val="28"/>
        </w:rPr>
        <w:t>RANCANG BANGUN APLIKASI E-KATALOG</w:t>
      </w:r>
    </w:p>
    <w:p w14:paraId="3769DF60" w14:textId="41D898DE" w:rsidR="009D48AA" w:rsidRDefault="009D48AA" w:rsidP="00B753C8">
      <w:pPr>
        <w:ind w:firstLine="0"/>
        <w:jc w:val="center"/>
        <w:rPr>
          <w:rFonts w:eastAsia="Times New Roman" w:cs="Times New Roman"/>
          <w:b/>
          <w:sz w:val="28"/>
          <w:szCs w:val="28"/>
        </w:rPr>
      </w:pPr>
      <w:r>
        <w:rPr>
          <w:rFonts w:eastAsia="Times New Roman" w:cs="Times New Roman"/>
          <w:b/>
          <w:sz w:val="28"/>
          <w:szCs w:val="28"/>
        </w:rPr>
        <w:t xml:space="preserve">BERBASIS WEB </w:t>
      </w:r>
      <w:r w:rsidR="00812425">
        <w:rPr>
          <w:rFonts w:eastAsia="Times New Roman" w:cs="Times New Roman"/>
          <w:b/>
          <w:sz w:val="28"/>
          <w:szCs w:val="28"/>
        </w:rPr>
        <w:t>DI</w:t>
      </w:r>
      <w:r>
        <w:rPr>
          <w:rFonts w:eastAsia="Times New Roman" w:cs="Times New Roman"/>
          <w:b/>
          <w:sz w:val="28"/>
          <w:szCs w:val="28"/>
        </w:rPr>
        <w:t xml:space="preserve"> UMKM ZECKO</w:t>
      </w:r>
    </w:p>
    <w:p w14:paraId="7282CE78" w14:textId="77777777" w:rsidR="009D48AA" w:rsidRDefault="009D48AA">
      <w:pPr>
        <w:spacing w:before="0" w:after="160" w:line="259" w:lineRule="auto"/>
        <w:ind w:firstLine="0"/>
        <w:jc w:val="left"/>
        <w:rPr>
          <w:rFonts w:eastAsia="Times New Roman" w:cs="Times New Roman"/>
          <w:b/>
          <w:sz w:val="28"/>
          <w:szCs w:val="28"/>
        </w:rPr>
      </w:pPr>
      <w:r>
        <w:rPr>
          <w:rFonts w:eastAsia="Times New Roman" w:cs="Times New Roman"/>
          <w:b/>
          <w:sz w:val="28"/>
          <w:szCs w:val="28"/>
        </w:rPr>
        <w:br w:type="page"/>
      </w:r>
    </w:p>
    <w:p w14:paraId="1F37C4C3" w14:textId="2BAF8EAD" w:rsidR="00B753C8" w:rsidRDefault="009D48AA" w:rsidP="00B753C8">
      <w:pPr>
        <w:ind w:firstLine="0"/>
        <w:jc w:val="center"/>
        <w:rPr>
          <w:rFonts w:eastAsia="Times New Roman" w:cs="Times New Roman"/>
          <w:b/>
          <w:sz w:val="28"/>
          <w:szCs w:val="28"/>
        </w:rPr>
      </w:pPr>
      <w:r>
        <w:rPr>
          <w:rFonts w:eastAsia="Times New Roman" w:cs="Times New Roman"/>
          <w:b/>
          <w:sz w:val="28"/>
          <w:szCs w:val="28"/>
        </w:rPr>
        <w:lastRenderedPageBreak/>
        <w:t>LEMBAR PENGESAHAN PERUSAHAAN</w:t>
      </w:r>
    </w:p>
    <w:p w14:paraId="090151D3" w14:textId="77777777" w:rsidR="00B753C8" w:rsidRDefault="00B753C8">
      <w:pPr>
        <w:spacing w:before="0" w:after="160" w:line="259" w:lineRule="auto"/>
        <w:ind w:firstLine="0"/>
        <w:jc w:val="left"/>
        <w:rPr>
          <w:rFonts w:eastAsia="Times New Roman" w:cs="Times New Roman"/>
          <w:b/>
          <w:sz w:val="28"/>
          <w:szCs w:val="28"/>
        </w:rPr>
      </w:pPr>
      <w:r>
        <w:rPr>
          <w:rFonts w:eastAsia="Times New Roman" w:cs="Times New Roman"/>
          <w:b/>
          <w:sz w:val="28"/>
          <w:szCs w:val="28"/>
        </w:rPr>
        <w:br w:type="page"/>
      </w:r>
    </w:p>
    <w:p w14:paraId="4203ED33" w14:textId="7979338E" w:rsidR="0046322F" w:rsidRDefault="00B753C8" w:rsidP="0046322F">
      <w:pPr>
        <w:pStyle w:val="Headingset"/>
      </w:pPr>
      <w:r w:rsidRPr="00B753C8">
        <w:lastRenderedPageBreak/>
        <w:t>ABSTRAK</w:t>
      </w:r>
    </w:p>
    <w:p w14:paraId="39BBB58A" w14:textId="77777777" w:rsidR="0046322F" w:rsidRDefault="0046322F">
      <w:pPr>
        <w:spacing w:before="0" w:after="160" w:line="259" w:lineRule="auto"/>
        <w:ind w:firstLine="0"/>
        <w:jc w:val="left"/>
        <w:rPr>
          <w:rFonts w:eastAsia="Times New Roman" w:cstheme="majorBidi"/>
          <w:b/>
          <w:color w:val="000000" w:themeColor="text1"/>
          <w:sz w:val="28"/>
          <w:szCs w:val="32"/>
        </w:rPr>
      </w:pPr>
      <w:r>
        <w:br w:type="page"/>
      </w:r>
    </w:p>
    <w:p w14:paraId="61FF6610" w14:textId="2E932D10" w:rsidR="0046322F" w:rsidRDefault="0046322F" w:rsidP="0046322F">
      <w:pPr>
        <w:pStyle w:val="Headingset"/>
        <w:rPr>
          <w:i/>
          <w:iCs/>
        </w:rPr>
      </w:pPr>
      <w:r w:rsidRPr="0046322F">
        <w:rPr>
          <w:i/>
          <w:iCs/>
        </w:rPr>
        <w:lastRenderedPageBreak/>
        <w:t>ABSTRACT</w:t>
      </w:r>
    </w:p>
    <w:p w14:paraId="5F348C23" w14:textId="77777777" w:rsidR="0046322F" w:rsidRDefault="0046322F">
      <w:pPr>
        <w:spacing w:before="0" w:after="160" w:line="259" w:lineRule="auto"/>
        <w:ind w:firstLine="0"/>
        <w:jc w:val="left"/>
        <w:rPr>
          <w:rFonts w:eastAsia="Times New Roman" w:cstheme="majorBidi"/>
          <w:b/>
          <w:i/>
          <w:iCs/>
          <w:color w:val="000000" w:themeColor="text1"/>
          <w:sz w:val="28"/>
          <w:szCs w:val="32"/>
        </w:rPr>
      </w:pPr>
      <w:r>
        <w:rPr>
          <w:i/>
          <w:iCs/>
        </w:rPr>
        <w:br w:type="page"/>
      </w:r>
    </w:p>
    <w:p w14:paraId="4DFE4468" w14:textId="48535D26" w:rsidR="0046322F" w:rsidRPr="0046322F" w:rsidRDefault="0046322F" w:rsidP="0035177E">
      <w:pPr>
        <w:pStyle w:val="Headingset"/>
        <w:rPr>
          <w:rFonts w:eastAsia="Arial"/>
        </w:rPr>
      </w:pPr>
      <w:bookmarkStart w:id="0" w:name="_Toc152514007"/>
      <w:r>
        <w:rPr>
          <w:rFonts w:eastAsia="Arial"/>
        </w:rPr>
        <w:lastRenderedPageBreak/>
        <w:t xml:space="preserve">KATA </w:t>
      </w:r>
      <w:r w:rsidRPr="0035177E">
        <w:rPr>
          <w:rFonts w:eastAsia="Arial"/>
        </w:rPr>
        <w:t>PENGANTAR</w:t>
      </w:r>
      <w:bookmarkEnd w:id="0"/>
    </w:p>
    <w:p w14:paraId="18832042" w14:textId="77777777" w:rsidR="009D48AA" w:rsidRDefault="009D48AA" w:rsidP="0046322F">
      <w:pPr>
        <w:pStyle w:val="Headingset"/>
      </w:pPr>
    </w:p>
    <w:p w14:paraId="6B2B25CC" w14:textId="6967021A" w:rsidR="0046322F" w:rsidRDefault="0046322F" w:rsidP="00B05183">
      <w:pPr>
        <w:rPr>
          <w:rFonts w:cs="Times New Roman"/>
          <w:b/>
          <w:szCs w:val="24"/>
        </w:rPr>
      </w:pPr>
      <w:r>
        <w:t>Puji dan syukur penulis panjatkan kehadirat Allah Subhanahu Wa Ta’ala yang telah melimpahkan rahmat serta hidayah-Nya, sehingga penulis dapat menyelesaikan Laporan Kerja Praktek ini yang berjudul</w:t>
      </w:r>
      <w:r>
        <w:rPr>
          <w:rFonts w:cs="Times New Roman"/>
          <w:bCs/>
          <w:szCs w:val="24"/>
        </w:rPr>
        <w:t xml:space="preserve">: </w:t>
      </w:r>
      <w:r w:rsidRPr="00FA04E9">
        <w:rPr>
          <w:rFonts w:cs="Times New Roman"/>
          <w:b/>
          <w:szCs w:val="24"/>
        </w:rPr>
        <w:t xml:space="preserve">“RANCANG BANGUN APLIKASI E-KATALOG BERBASIS WEB </w:t>
      </w:r>
      <w:r>
        <w:rPr>
          <w:rFonts w:cs="Times New Roman"/>
          <w:b/>
          <w:szCs w:val="24"/>
        </w:rPr>
        <w:t>DI</w:t>
      </w:r>
      <w:r w:rsidRPr="00FA04E9">
        <w:rPr>
          <w:rFonts w:cs="Times New Roman"/>
          <w:b/>
          <w:szCs w:val="24"/>
        </w:rPr>
        <w:t xml:space="preserve"> UMKM ZECKO”</w:t>
      </w:r>
      <w:r>
        <w:rPr>
          <w:rFonts w:cs="Times New Roman"/>
          <w:b/>
          <w:szCs w:val="24"/>
        </w:rPr>
        <w:t>.</w:t>
      </w:r>
    </w:p>
    <w:p w14:paraId="7155EF14" w14:textId="77777777" w:rsidR="0046322F" w:rsidRDefault="0046322F" w:rsidP="00B05183">
      <w:r>
        <w:t>Penyusunan Laporan Kerja Praktek ini merupakan salah satu syarat yang harus dipenuhi dalam menyelesaikan Studi Program Strata 1 Jurusan Teknik Informatika di Sekolah Tinggi Teknologi Wastukancana Purwakarta.</w:t>
      </w:r>
    </w:p>
    <w:p w14:paraId="08C1C8BB" w14:textId="77777777" w:rsidR="0046322F" w:rsidRDefault="0046322F" w:rsidP="00B05183">
      <w:r>
        <w:t>Dalam penyusunan laporan ini, tentu tidak terlepas dari arahan, bimbingan, bantuan serta doa dari berbagai pihak. Oleh karena itu, ucapan terimakasih sebanyak-banyaknya penulis sampaikan kepada:</w:t>
      </w:r>
    </w:p>
    <w:p w14:paraId="0D3E6828" w14:textId="77777777" w:rsidR="0046322F" w:rsidRDefault="0046322F" w:rsidP="0046322F">
      <w:pPr>
        <w:pStyle w:val="ListParagraph"/>
        <w:numPr>
          <w:ilvl w:val="0"/>
          <w:numId w:val="1"/>
        </w:numPr>
        <w:rPr>
          <w:rFonts w:cs="Times New Roman"/>
          <w:bCs/>
          <w:szCs w:val="24"/>
        </w:rPr>
      </w:pPr>
      <w:r>
        <w:rPr>
          <w:rFonts w:cs="Times New Roman"/>
          <w:bCs/>
          <w:szCs w:val="24"/>
        </w:rPr>
        <w:t>Orang tua, yang telah memberikan dukungan kepada penulis baik secara materi ataupun moril</w:t>
      </w:r>
    </w:p>
    <w:p w14:paraId="2E2E7F2E" w14:textId="72B05C10" w:rsidR="0046322F" w:rsidRDefault="0046322F" w:rsidP="0046322F">
      <w:pPr>
        <w:pStyle w:val="ListParagraph"/>
        <w:numPr>
          <w:ilvl w:val="0"/>
          <w:numId w:val="1"/>
        </w:numPr>
        <w:rPr>
          <w:rFonts w:cs="Times New Roman"/>
          <w:bCs/>
          <w:szCs w:val="24"/>
        </w:rPr>
      </w:pPr>
      <w:r>
        <w:rPr>
          <w:rFonts w:cs="Times New Roman"/>
          <w:bCs/>
          <w:szCs w:val="24"/>
        </w:rPr>
        <w:t>Bapak Apang Djafar Shieddique, M.T. sebagai Ketua Sekolah Tinggi Teknologi Wastukancana Purwakarta</w:t>
      </w:r>
    </w:p>
    <w:p w14:paraId="48D1C77A" w14:textId="47430F57" w:rsidR="0046322F" w:rsidRDefault="0046322F" w:rsidP="0046322F">
      <w:pPr>
        <w:pStyle w:val="ListParagraph"/>
        <w:numPr>
          <w:ilvl w:val="0"/>
          <w:numId w:val="1"/>
        </w:numPr>
        <w:rPr>
          <w:rFonts w:cs="Times New Roman"/>
          <w:bCs/>
          <w:szCs w:val="24"/>
        </w:rPr>
      </w:pPr>
      <w:r>
        <w:rPr>
          <w:rFonts w:cs="Times New Roman"/>
          <w:bCs/>
          <w:szCs w:val="24"/>
        </w:rPr>
        <w:t xml:space="preserve">Bapak Teguh Iman Hermanto, S.Kom., M.Kom. selaku Ketua Program Studi Teknik Informatika </w:t>
      </w:r>
    </w:p>
    <w:p w14:paraId="32DE5CE7" w14:textId="67B5DF44" w:rsidR="0046322F" w:rsidRDefault="0046322F" w:rsidP="0046322F">
      <w:pPr>
        <w:pStyle w:val="ListParagraph"/>
        <w:numPr>
          <w:ilvl w:val="0"/>
          <w:numId w:val="1"/>
        </w:numPr>
        <w:rPr>
          <w:rFonts w:cs="Times New Roman"/>
          <w:bCs/>
          <w:szCs w:val="24"/>
        </w:rPr>
      </w:pPr>
      <w:r>
        <w:rPr>
          <w:rFonts w:cs="Times New Roman"/>
          <w:bCs/>
          <w:szCs w:val="24"/>
        </w:rPr>
        <w:t>Bapak Imam Ma’ruf, M.Kom. sebagai dosen pembimbing</w:t>
      </w:r>
    </w:p>
    <w:p w14:paraId="179ECBA2" w14:textId="72C8BB62" w:rsidR="0046322F" w:rsidRDefault="0046322F" w:rsidP="0046322F">
      <w:pPr>
        <w:pStyle w:val="ListParagraph"/>
        <w:numPr>
          <w:ilvl w:val="0"/>
          <w:numId w:val="1"/>
        </w:numPr>
        <w:rPr>
          <w:rFonts w:cs="Times New Roman"/>
          <w:bCs/>
          <w:szCs w:val="24"/>
        </w:rPr>
      </w:pPr>
      <w:r>
        <w:rPr>
          <w:rFonts w:cs="Times New Roman"/>
          <w:bCs/>
          <w:szCs w:val="24"/>
        </w:rPr>
        <w:t>Imam Khaerul Anwar, S.Kom., selaku pebimbing lapangan selama kerja praktek di UMKM Zecko</w:t>
      </w:r>
    </w:p>
    <w:p w14:paraId="41F6C4CB" w14:textId="77777777" w:rsidR="0046322F" w:rsidRDefault="0046322F" w:rsidP="0046322F">
      <w:pPr>
        <w:pStyle w:val="ListParagraph"/>
        <w:numPr>
          <w:ilvl w:val="0"/>
          <w:numId w:val="1"/>
        </w:numPr>
        <w:rPr>
          <w:rFonts w:cs="Times New Roman"/>
          <w:bCs/>
          <w:szCs w:val="24"/>
        </w:rPr>
      </w:pPr>
      <w:r>
        <w:rPr>
          <w:rFonts w:cs="Times New Roman"/>
          <w:bCs/>
          <w:szCs w:val="24"/>
        </w:rPr>
        <w:t>Pihak-pihak yang telah membantu penulis menyelesaikan laporan ini, yang tidak bisa penulis sebutkan satu per satu.</w:t>
      </w:r>
    </w:p>
    <w:p w14:paraId="32E86967" w14:textId="4BBB2234" w:rsidR="00372808" w:rsidRDefault="0046322F" w:rsidP="00B05183">
      <w:r>
        <w:t>Semoga semua pihak yang telah membantu mendapat balasan dan pahala yang setimpal dari Allah Subhanahu Wa Ta’ala, Aamiin.</w:t>
      </w:r>
      <w:r w:rsidRPr="00EE7D72">
        <w:t xml:space="preserve"> </w:t>
      </w:r>
    </w:p>
    <w:p w14:paraId="667C5AFA" w14:textId="50C2A567" w:rsidR="000C737B" w:rsidRDefault="000C737B">
      <w:pPr>
        <w:spacing w:before="0" w:after="160" w:line="259" w:lineRule="auto"/>
        <w:ind w:firstLine="0"/>
        <w:jc w:val="left"/>
        <w:rPr>
          <w:rFonts w:cs="Times New Roman"/>
          <w:bCs/>
          <w:szCs w:val="24"/>
        </w:rPr>
      </w:pPr>
      <w:r>
        <w:rPr>
          <w:rFonts w:cs="Times New Roman"/>
          <w:bCs/>
          <w:szCs w:val="24"/>
        </w:rPr>
        <w:br w:type="page"/>
      </w:r>
    </w:p>
    <w:p w14:paraId="56504712" w14:textId="78771111" w:rsidR="0046322F" w:rsidRDefault="000C737B" w:rsidP="00B77BA3">
      <w:pPr>
        <w:pStyle w:val="Heading1"/>
      </w:pPr>
      <w:r>
        <w:lastRenderedPageBreak/>
        <w:br/>
        <w:t>PENDAHULUAN</w:t>
      </w:r>
    </w:p>
    <w:p w14:paraId="0AD6B017" w14:textId="77777777" w:rsidR="00044E27" w:rsidRPr="00044E27" w:rsidRDefault="00044E27" w:rsidP="00044E27"/>
    <w:p w14:paraId="4ACD4ABB" w14:textId="40B8BFFA" w:rsidR="005144A7" w:rsidRDefault="007B761E" w:rsidP="001E729C">
      <w:pPr>
        <w:pStyle w:val="Heading21"/>
      </w:pPr>
      <w:r>
        <w:t>Latar Belakang Masalah</w:t>
      </w:r>
    </w:p>
    <w:p w14:paraId="2813F1F6" w14:textId="4359E9ED" w:rsidR="005144A7" w:rsidRDefault="005144A7" w:rsidP="00D60110">
      <w:r>
        <w:t xml:space="preserve">Pada era digital yang semakin berkembang, e-katalog (elektronik katalog) memiliki peran yang semakin penting. </w:t>
      </w:r>
      <w:r w:rsidR="001447E8">
        <w:t>E</w:t>
      </w:r>
      <w:r>
        <w:t xml:space="preserve">-katalog adalah sebuah </w:t>
      </w:r>
      <w:r w:rsidRPr="003332D5">
        <w:t>platform digital yang dirancang untuk memberikan informasi serta promosi secara efisien melalui tata letak yang menarik, serta menyuguhkan detail informasi yang lebih lengkap dibandingkan dengan media lainnya</w:t>
      </w:r>
      <w:r>
        <w:t xml:space="preserve"> </w:t>
      </w:r>
      <w:r>
        <w:fldChar w:fldCharType="begin" w:fldLock="1"/>
      </w:r>
      <w:r>
        <w:instrText>ADDIN CSL_CITATION {"citationItems":[{"id":"ITEM-1","itemData":{"DOI":"10.35134/jpsy165.v14i3.32","ISSN":"2088-5326","abstract":"Perubahan jaman membuat aktivitas promosi produk atau jasa beralih dari cara konvensional ke cara yang lebih modern. Tak terkecuali promosi di bidang jasa akomodasi atau pariwisata Jaka Garong. Media promosi objek wisata berbasis teknologi sangat dibutuhkan guna mengatasi problematika saat ini, yaitu situasi pandemi Covid-19 yang menyebabkan lumpuhnya aktivitas, namun di sisi lain bisnis harus tetap berjalan. Penelitian ini bertujuan untuk meningkatkan pemahaman strategi pemasaran di objek wisata Jaka Garong. Metode penelitian kali ini adalah kualitatif deskriptif dengan tiga orang informan. Data dikumpulkan dengan metode observasi, wawancara, dan dokumentasi. Hasil menunjukkan bahwa terdapat perubahan pemahaman terkait strategi pemasaran. Semula Jaka Garong memasarkan produk dengan brosur dan atau melalui mulut-ke-mulut, sekarang beralih ke dunia digital. Kini, Jaka Garong juga telah memiliki e-katalog untuk memasarkan produk mereka.","author":[{"dropping-particle":"","family":"Indraswari","given":"Candra","non-dropping-particle":"","parse-names":false,"suffix":""},{"dropping-particle":"","family":"Insan","given":"Risa Nurul","non-dropping-particle":"","parse-names":false,"suffix":""},{"dropping-particle":"","family":"Maulida","given":"Silvi Wafiq","non-dropping-particle":"","parse-names":false,"suffix":""},{"dropping-particle":"","family":"Fajriyani","given":"Maulidia Rahma","non-dropping-particle":"","parse-names":false,"suffix":""},{"dropping-particle":"","family":"Arifah","given":"Husna","non-dropping-particle":"","parse-names":false,"suffix":""}],"container-title":"Psyche 165 Journal","id":"ITEM-1","issue":"3","issued":{"date-parts":[["2021"]]},"page":"290-295","title":"Psikoedukasi Digital Marketing dan Pembuatan E-Katalog di Wisata Jaka Garong","type":"article-journal","volume":"14"},"uris":["http://www.mendeley.com/documents/?uuid=d4a3536d-d582-4dba-bd74-1020a4d4c296"]}],"mendeley":{"formattedCitation":"(Indraswari et al., 2021)","plainTextFormattedCitation":"(Indraswari et al., 2021)","previouslyFormattedCitation":"(Indraswari et al., 2021)"},"properties":{"noteIndex":0},"schema":"https://github.com/citation-style-language/schema/raw/master/csl-citation.json"}</w:instrText>
      </w:r>
      <w:r>
        <w:fldChar w:fldCharType="separate"/>
      </w:r>
      <w:r w:rsidRPr="003332D5">
        <w:rPr>
          <w:noProof/>
        </w:rPr>
        <w:t>(Indraswari et al., 2021)</w:t>
      </w:r>
      <w:r>
        <w:fldChar w:fldCharType="end"/>
      </w:r>
      <w:r>
        <w:t>. Dengan adanya e-katalog memungkinkan perusahaan dan bisnis untuk beradaptasi dengan perubahan dan memanfaatkan peluang yang ditawarkan oleh teknologi informasi dan internet. Pelanggan dapat mengakses e-katalog dari mana saja, kapan saja, melalui berbagai perangkat seperti komputer, ponsel, atau tablet. Ini memberikan fleksibilitas yang besar dalam berbelanja atau menjelajahi produk.</w:t>
      </w:r>
    </w:p>
    <w:p w14:paraId="20362F9A" w14:textId="2187FFF2" w:rsidR="005144A7" w:rsidRDefault="005144A7" w:rsidP="00D60110">
      <w:r>
        <w:t>Zecko</w:t>
      </w:r>
      <w:r w:rsidR="001447E8">
        <w:t xml:space="preserve"> merupakan UMKM</w:t>
      </w:r>
      <w:r>
        <w:t xml:space="preserve"> yang mengkhususkan diri dalam pembuatan baju </w:t>
      </w:r>
      <w:r w:rsidRPr="001447E8">
        <w:rPr>
          <w:i/>
          <w:iCs/>
        </w:rPr>
        <w:t>jersey</w:t>
      </w:r>
      <w:r>
        <w:t xml:space="preserve"> bola, telah tumbuh pesat dalam beberapa bulan terakhir. Namun, perkembangan ini juga membawa beberapa tantangan yang signifikan dalam operasi sehari-hari perusahaan. Salah satu masalah kritis yang dihadapi oleh Zecko adalah dalam manajemen proses pemesanan dan komunikasi internal.</w:t>
      </w:r>
    </w:p>
    <w:p w14:paraId="59CCFA7D" w14:textId="6678F99B" w:rsidR="005144A7" w:rsidRDefault="00406385" w:rsidP="00D60110">
      <w:r>
        <w:t xml:space="preserve">Pada saat ini </w:t>
      </w:r>
      <w:r w:rsidR="005144A7">
        <w:t>Zecko</w:t>
      </w:r>
      <w:r w:rsidR="000E1FEC">
        <w:t xml:space="preserve"> masih</w:t>
      </w:r>
      <w:r w:rsidR="005144A7">
        <w:t xml:space="preserve"> bergantung pada aplikasi </w:t>
      </w:r>
      <w:r w:rsidR="005144A7">
        <w:rPr>
          <w:i/>
        </w:rPr>
        <w:t>WhatsApp</w:t>
      </w:r>
      <w:r w:rsidR="005144A7">
        <w:t xml:space="preserve"> untuk menerima dan mengelola pesanan. Penggunaan aplikasi </w:t>
      </w:r>
      <w:r w:rsidR="005144A7">
        <w:rPr>
          <w:i/>
        </w:rPr>
        <w:t>WhatsApp</w:t>
      </w:r>
      <w:r w:rsidR="005144A7">
        <w:t xml:space="preserve"> untuk keperluan bisnis dapat menjadi sulit untuk dikelola, karena tidak hanya berisiko mengaburkan batasan antara komunikasi pribadi dan profesional, tetapi juga mungkin terbatas dalam melacak dan mengelola pesanan dengan efisien. Pesan-pesan yang masuk dalam proses pemesanan seringkali sulit untuk ditemukan, terutama saat jumlah pesanan meningkat.</w:t>
      </w:r>
    </w:p>
    <w:p w14:paraId="27B27B8E" w14:textId="77777777" w:rsidR="005144A7" w:rsidRDefault="005144A7" w:rsidP="00D60110">
      <w:pPr>
        <w:rPr>
          <w:i/>
        </w:rPr>
      </w:pPr>
      <w:r>
        <w:t xml:space="preserve">Dalam situasi di mana admin harus berkomunikasi dengan satu sama lain untuk menyelesaikan pesanan, penggunaan aplikasi </w:t>
      </w:r>
      <w:r>
        <w:rPr>
          <w:i/>
        </w:rPr>
        <w:t>WhatsApp</w:t>
      </w:r>
      <w:r>
        <w:t xml:space="preserve"> sebagai satu-satunya alat komunikasi menjadi kendala. Informasi yang penting dapat hilang atau sulit ditemukan di antara berbagai percakapan yang terjadi melalui aplikasi </w:t>
      </w:r>
      <w:r>
        <w:rPr>
          <w:i/>
        </w:rPr>
        <w:t>WhatsApp.</w:t>
      </w:r>
    </w:p>
    <w:p w14:paraId="053AD0E1" w14:textId="5C0FC0CE" w:rsidR="005144A7" w:rsidRDefault="005144A7" w:rsidP="00D60110">
      <w:r>
        <w:lastRenderedPageBreak/>
        <w:t>Berdasarkan latar belakang yang telah diuraikan di atas, maka penulis ber</w:t>
      </w:r>
      <w:r w:rsidR="00E344BC">
        <w:t>maksud</w:t>
      </w:r>
      <w:r>
        <w:t xml:space="preserve"> untuk</w:t>
      </w:r>
      <w:r w:rsidR="00E344BC">
        <w:t xml:space="preserve"> membangun</w:t>
      </w:r>
      <w:r>
        <w:t xml:space="preserve"> sebuah aplikasi e-katalog yang terintegrasi dengan sistem pemesanan. Aplikasi ini dirancang dengan tujuan utama untuk mengatasi kendala dalam proses pemesanan, meminimalkan ketergantungan pada aplikasi </w:t>
      </w:r>
      <w:r>
        <w:rPr>
          <w:i/>
        </w:rPr>
        <w:t>WhatsApp</w:t>
      </w:r>
      <w:r>
        <w:t>, dan meningkatkan efisiensi komunikasi internal di UMKM Zecko.</w:t>
      </w:r>
    </w:p>
    <w:p w14:paraId="0AA99DB5" w14:textId="2869B3AA" w:rsidR="005144A7" w:rsidRPr="005144A7" w:rsidRDefault="005144A7" w:rsidP="00963C22">
      <w:r>
        <w:t>Aplikasi e-katalog ini akan menyediakan platform yang mudah digunakan bagi pelanggan untuk menjelajahi dan memesan produk-produk Zecko secara online. Selain itu, akan ada sistem manajemen pesanan yang terintegrasi, yang akan membantu admin Zecko dalam melacak, memproses, dan mengelola pesanan secara efisien. Dengan sistem terintegrasi ini, diharapkan akan ada peningkatan yang signifikan dalam proses pemesanan dan manajemen komunikasi antar admin. Berdasarkan latar belakang tersebut, penulis mengangkat permasalahan untuk dijadikan sebuah laporan kerja praktek yang berjudul “</w:t>
      </w:r>
      <w:r>
        <w:rPr>
          <w:b/>
        </w:rPr>
        <w:t>RANCANG BANGUN APLIKASI E-KATALOG BERBASIS WEB</w:t>
      </w:r>
      <w:r w:rsidR="00E344BC">
        <w:rPr>
          <w:b/>
        </w:rPr>
        <w:t xml:space="preserve"> DI</w:t>
      </w:r>
      <w:r>
        <w:rPr>
          <w:b/>
        </w:rPr>
        <w:t xml:space="preserve"> UMKM ZECKO</w:t>
      </w:r>
      <w:r>
        <w:t>”.</w:t>
      </w:r>
    </w:p>
    <w:p w14:paraId="448DF2BD" w14:textId="27074F27" w:rsidR="007B761E" w:rsidRDefault="007B761E" w:rsidP="001E729C">
      <w:pPr>
        <w:pStyle w:val="Heading21"/>
      </w:pPr>
      <w:r>
        <w:t>Rumusan Masalah</w:t>
      </w:r>
    </w:p>
    <w:p w14:paraId="5E74526C" w14:textId="4429DCDE" w:rsidR="00963C22" w:rsidRDefault="00963C22" w:rsidP="00963C22">
      <w:r>
        <w:t>Berdasarkan latar belakang yang telah penulis uraikan, maka rumusan permasalahan yang dapat diambil adalah bagaimana merancang dan membangun aplikasi e-katalog</w:t>
      </w:r>
      <w:r w:rsidR="00D47629">
        <w:t xml:space="preserve"> di</w:t>
      </w:r>
      <w:r>
        <w:t xml:space="preserve"> UMKM Zecko?</w:t>
      </w:r>
    </w:p>
    <w:p w14:paraId="3DEDCFA1" w14:textId="2E43D809" w:rsidR="00963C22" w:rsidRDefault="00963C22" w:rsidP="001E729C">
      <w:pPr>
        <w:pStyle w:val="Heading21"/>
      </w:pPr>
      <w:r>
        <w:t xml:space="preserve">Batasan </w:t>
      </w:r>
      <w:r w:rsidRPr="001E729C">
        <w:t>Masalah</w:t>
      </w:r>
    </w:p>
    <w:p w14:paraId="4FD6EAE6" w14:textId="77777777" w:rsidR="00963C22" w:rsidRDefault="00963C22" w:rsidP="00963C22">
      <w:r>
        <w:t>Agar pembahasan tidak keluar dari permasalahan, penulis membatasi masalah sebagai berikut:</w:t>
      </w:r>
    </w:p>
    <w:p w14:paraId="02FE56D8" w14:textId="5B70201D" w:rsidR="00963C22" w:rsidRDefault="00963C22" w:rsidP="00963C22">
      <w:pPr>
        <w:numPr>
          <w:ilvl w:val="0"/>
          <w:numId w:val="4"/>
        </w:numPr>
        <w:rPr>
          <w:rFonts w:eastAsia="Times New Roman" w:cs="Times New Roman"/>
          <w:szCs w:val="24"/>
        </w:rPr>
      </w:pPr>
      <w:r>
        <w:rPr>
          <w:rFonts w:eastAsia="Times New Roman" w:cs="Times New Roman"/>
          <w:szCs w:val="24"/>
        </w:rPr>
        <w:t xml:space="preserve">Rancang bangun aplikasi e-katalog berbasis </w:t>
      </w:r>
      <w:r>
        <w:rPr>
          <w:rFonts w:eastAsia="Times New Roman" w:cs="Times New Roman"/>
          <w:i/>
          <w:szCs w:val="24"/>
        </w:rPr>
        <w:t>web</w:t>
      </w:r>
      <w:r w:rsidR="00D47629">
        <w:rPr>
          <w:rFonts w:eastAsia="Times New Roman" w:cs="Times New Roman"/>
          <w:i/>
          <w:szCs w:val="24"/>
        </w:rPr>
        <w:t xml:space="preserve"> </w:t>
      </w:r>
      <w:r w:rsidR="00D47629" w:rsidRPr="00D47629">
        <w:rPr>
          <w:rFonts w:eastAsia="Times New Roman" w:cs="Times New Roman"/>
          <w:iCs/>
          <w:szCs w:val="24"/>
        </w:rPr>
        <w:t>di</w:t>
      </w:r>
      <w:r>
        <w:rPr>
          <w:rFonts w:eastAsia="Times New Roman" w:cs="Times New Roman"/>
          <w:szCs w:val="24"/>
        </w:rPr>
        <w:t xml:space="preserve"> UMKM Zecko</w:t>
      </w:r>
    </w:p>
    <w:p w14:paraId="72565569" w14:textId="77777777" w:rsidR="00963C22" w:rsidRDefault="00963C22" w:rsidP="00963C22">
      <w:pPr>
        <w:numPr>
          <w:ilvl w:val="0"/>
          <w:numId w:val="4"/>
        </w:numPr>
        <w:rPr>
          <w:rFonts w:eastAsia="Times New Roman" w:cs="Times New Roman"/>
          <w:szCs w:val="24"/>
        </w:rPr>
      </w:pPr>
      <w:r>
        <w:rPr>
          <w:rFonts w:eastAsia="Times New Roman" w:cs="Times New Roman"/>
          <w:szCs w:val="24"/>
        </w:rPr>
        <w:t>Aplikasi ini dirancang dan dibangun meliputi proses pemesanan serta menambahkan produk pada katalog</w:t>
      </w:r>
    </w:p>
    <w:p w14:paraId="75179F25" w14:textId="77777777" w:rsidR="00963C22" w:rsidRDefault="00963C22" w:rsidP="00963C22">
      <w:pPr>
        <w:numPr>
          <w:ilvl w:val="0"/>
          <w:numId w:val="4"/>
        </w:numPr>
        <w:rPr>
          <w:rFonts w:eastAsia="Times New Roman" w:cs="Times New Roman"/>
          <w:szCs w:val="24"/>
        </w:rPr>
      </w:pPr>
      <w:r>
        <w:rPr>
          <w:rFonts w:eastAsia="Times New Roman" w:cs="Times New Roman"/>
          <w:szCs w:val="24"/>
        </w:rPr>
        <w:t>Aplikasi ini hanya diimplementasikan di UMKM Zecko.</w:t>
      </w:r>
    </w:p>
    <w:p w14:paraId="264144E8" w14:textId="77777777" w:rsidR="00963C22" w:rsidRDefault="00963C22" w:rsidP="00963C22">
      <w:pPr>
        <w:numPr>
          <w:ilvl w:val="0"/>
          <w:numId w:val="4"/>
        </w:numPr>
        <w:rPr>
          <w:rFonts w:eastAsia="Times New Roman" w:cs="Times New Roman"/>
          <w:szCs w:val="24"/>
        </w:rPr>
      </w:pPr>
      <w:r>
        <w:rPr>
          <w:rFonts w:eastAsia="Times New Roman" w:cs="Times New Roman"/>
          <w:szCs w:val="24"/>
        </w:rPr>
        <w:t>Aplikasi ini tidak diikuti dengan proses pembayaran.</w:t>
      </w:r>
    </w:p>
    <w:p w14:paraId="30FD3280" w14:textId="77777777" w:rsidR="00963C22" w:rsidRPr="003332D5" w:rsidRDefault="00963C22" w:rsidP="00963C22">
      <w:pPr>
        <w:numPr>
          <w:ilvl w:val="0"/>
          <w:numId w:val="4"/>
        </w:numPr>
        <w:rPr>
          <w:rFonts w:eastAsia="Times New Roman" w:cs="Times New Roman"/>
          <w:szCs w:val="24"/>
        </w:rPr>
      </w:pPr>
      <w:r>
        <w:rPr>
          <w:rFonts w:eastAsia="Times New Roman" w:cs="Times New Roman"/>
          <w:szCs w:val="24"/>
        </w:rPr>
        <w:t xml:space="preserve">Metode pengembangan perangkat lunak menggunakan metode </w:t>
      </w:r>
      <w:r>
        <w:rPr>
          <w:rFonts w:eastAsia="Times New Roman" w:cs="Times New Roman"/>
          <w:i/>
          <w:iCs/>
          <w:szCs w:val="24"/>
        </w:rPr>
        <w:t>W</w:t>
      </w:r>
      <w:r w:rsidRPr="003332D5">
        <w:rPr>
          <w:rFonts w:eastAsia="Times New Roman" w:cs="Times New Roman"/>
          <w:i/>
          <w:iCs/>
          <w:szCs w:val="24"/>
        </w:rPr>
        <w:t>aterfall</w:t>
      </w:r>
      <w:r>
        <w:rPr>
          <w:rFonts w:eastAsia="Times New Roman" w:cs="Times New Roman"/>
          <w:i/>
          <w:iCs/>
          <w:szCs w:val="24"/>
        </w:rPr>
        <w:t xml:space="preserve"> </w:t>
      </w:r>
      <w:r>
        <w:rPr>
          <w:rFonts w:eastAsia="Times New Roman" w:cs="Times New Roman"/>
          <w:szCs w:val="24"/>
        </w:rPr>
        <w:t xml:space="preserve">yang terdiri dari </w:t>
      </w:r>
      <w:r w:rsidRPr="003332D5">
        <w:rPr>
          <w:rFonts w:eastAsia="Times New Roman" w:cs="Times New Roman"/>
          <w:i/>
          <w:iCs/>
          <w:szCs w:val="24"/>
        </w:rPr>
        <w:t xml:space="preserve">Communication, Planning, Modeling, </w:t>
      </w:r>
      <w:r w:rsidRPr="003332D5">
        <w:rPr>
          <w:rFonts w:eastAsia="Times New Roman" w:cs="Times New Roman"/>
          <w:szCs w:val="24"/>
        </w:rPr>
        <w:t>dan</w:t>
      </w:r>
      <w:r w:rsidRPr="003332D5">
        <w:rPr>
          <w:rFonts w:eastAsia="Times New Roman" w:cs="Times New Roman"/>
          <w:i/>
          <w:iCs/>
          <w:szCs w:val="24"/>
        </w:rPr>
        <w:t xml:space="preserve"> Construction</w:t>
      </w:r>
      <w:r>
        <w:rPr>
          <w:rFonts w:eastAsia="Times New Roman" w:cs="Times New Roman"/>
          <w:i/>
          <w:iCs/>
          <w:szCs w:val="24"/>
        </w:rPr>
        <w:t>.</w:t>
      </w:r>
    </w:p>
    <w:p w14:paraId="7C873781" w14:textId="77777777" w:rsidR="00963C22" w:rsidRPr="00DA4C8A" w:rsidRDefault="00963C22" w:rsidP="00963C22">
      <w:pPr>
        <w:numPr>
          <w:ilvl w:val="0"/>
          <w:numId w:val="4"/>
        </w:numPr>
        <w:rPr>
          <w:rFonts w:eastAsia="Times New Roman" w:cs="Times New Roman"/>
          <w:szCs w:val="24"/>
        </w:rPr>
      </w:pPr>
      <w:r>
        <w:rPr>
          <w:rFonts w:eastAsia="Times New Roman" w:cs="Times New Roman"/>
          <w:szCs w:val="24"/>
        </w:rPr>
        <w:lastRenderedPageBreak/>
        <w:t xml:space="preserve">Pemodelan sistem yang digunakan adalah </w:t>
      </w:r>
      <w:r w:rsidRPr="003332D5">
        <w:rPr>
          <w:rFonts w:eastAsia="Times New Roman" w:cs="Times New Roman"/>
          <w:i/>
          <w:iCs/>
          <w:szCs w:val="24"/>
        </w:rPr>
        <w:t>Unified Modeling Language</w:t>
      </w:r>
      <w:r>
        <w:rPr>
          <w:rFonts w:eastAsia="Times New Roman" w:cs="Times New Roman"/>
          <w:i/>
          <w:iCs/>
          <w:szCs w:val="24"/>
        </w:rPr>
        <w:t xml:space="preserve"> </w:t>
      </w:r>
      <w:r>
        <w:rPr>
          <w:rFonts w:eastAsia="Times New Roman" w:cs="Times New Roman"/>
          <w:szCs w:val="24"/>
        </w:rPr>
        <w:t xml:space="preserve">(UML) yang terdiri dari: </w:t>
      </w:r>
      <w:r w:rsidRPr="00247143">
        <w:rPr>
          <w:rFonts w:eastAsia="Times New Roman" w:cs="Times New Roman"/>
          <w:i/>
          <w:iCs/>
          <w:szCs w:val="24"/>
        </w:rPr>
        <w:t>Use case diagram</w:t>
      </w:r>
      <w:r>
        <w:rPr>
          <w:rFonts w:eastAsia="Times New Roman" w:cs="Times New Roman"/>
          <w:szCs w:val="24"/>
        </w:rPr>
        <w:t xml:space="preserve">, </w:t>
      </w:r>
      <w:r w:rsidRPr="008C5EA2">
        <w:rPr>
          <w:rFonts w:eastAsia="Times New Roman" w:cs="Times New Roman"/>
          <w:i/>
          <w:iCs/>
          <w:szCs w:val="24"/>
        </w:rPr>
        <w:t>Scenario use case</w:t>
      </w:r>
      <w:r>
        <w:rPr>
          <w:rFonts w:eastAsia="Times New Roman" w:cs="Times New Roman"/>
          <w:szCs w:val="24"/>
        </w:rPr>
        <w:t xml:space="preserve">, </w:t>
      </w:r>
      <w:r w:rsidRPr="00247143">
        <w:rPr>
          <w:rFonts w:eastAsia="Times New Roman" w:cs="Times New Roman"/>
          <w:i/>
          <w:iCs/>
          <w:szCs w:val="24"/>
        </w:rPr>
        <w:t>Activity diagram</w:t>
      </w:r>
      <w:r>
        <w:rPr>
          <w:rFonts w:eastAsia="Times New Roman" w:cs="Times New Roman"/>
          <w:szCs w:val="24"/>
        </w:rPr>
        <w:t xml:space="preserve">, dan </w:t>
      </w:r>
      <w:r w:rsidRPr="00247143">
        <w:rPr>
          <w:rFonts w:eastAsia="Times New Roman" w:cs="Times New Roman"/>
          <w:i/>
          <w:iCs/>
          <w:szCs w:val="24"/>
        </w:rPr>
        <w:t>Sequence diagram</w:t>
      </w:r>
    </w:p>
    <w:p w14:paraId="6A695C5A" w14:textId="77777777" w:rsidR="00963C22" w:rsidRPr="00DA4C8A" w:rsidRDefault="00963C22" w:rsidP="00963C22">
      <w:pPr>
        <w:numPr>
          <w:ilvl w:val="0"/>
          <w:numId w:val="4"/>
        </w:numPr>
        <w:rPr>
          <w:rFonts w:eastAsia="Times New Roman" w:cs="Times New Roman"/>
          <w:szCs w:val="24"/>
        </w:rPr>
      </w:pPr>
      <w:r>
        <w:rPr>
          <w:rFonts w:eastAsia="Times New Roman" w:cs="Times New Roman"/>
          <w:szCs w:val="24"/>
        </w:rPr>
        <w:t xml:space="preserve">Aplikasi ini dibuat dengan menggunakan </w:t>
      </w:r>
      <w:r w:rsidRPr="00247143">
        <w:rPr>
          <w:rFonts w:eastAsia="Times New Roman" w:cs="Times New Roman"/>
          <w:i/>
          <w:iCs/>
          <w:szCs w:val="24"/>
        </w:rPr>
        <w:t>Framework React JS</w:t>
      </w:r>
    </w:p>
    <w:p w14:paraId="6708D8B6" w14:textId="77777777" w:rsidR="00963C22" w:rsidRPr="00247143" w:rsidRDefault="00963C22" w:rsidP="00963C22">
      <w:pPr>
        <w:numPr>
          <w:ilvl w:val="0"/>
          <w:numId w:val="4"/>
        </w:numPr>
        <w:rPr>
          <w:rFonts w:eastAsia="Times New Roman" w:cs="Times New Roman"/>
          <w:szCs w:val="24"/>
        </w:rPr>
      </w:pPr>
      <w:r>
        <w:rPr>
          <w:rFonts w:eastAsia="Times New Roman" w:cs="Times New Roman"/>
          <w:szCs w:val="24"/>
        </w:rPr>
        <w:t xml:space="preserve">Aplikasi ini menggunakan </w:t>
      </w:r>
      <w:r>
        <w:rPr>
          <w:rFonts w:eastAsia="Times New Roman" w:cs="Times New Roman"/>
          <w:i/>
          <w:iCs/>
          <w:szCs w:val="24"/>
        </w:rPr>
        <w:t xml:space="preserve">Bot API </w:t>
      </w:r>
      <w:r>
        <w:rPr>
          <w:rFonts w:eastAsia="Times New Roman" w:cs="Times New Roman"/>
          <w:szCs w:val="24"/>
        </w:rPr>
        <w:t xml:space="preserve">dari </w:t>
      </w:r>
      <w:r w:rsidRPr="00967D4F">
        <w:rPr>
          <w:rFonts w:eastAsia="Times New Roman" w:cs="Times New Roman"/>
          <w:i/>
          <w:iCs/>
          <w:szCs w:val="24"/>
        </w:rPr>
        <w:t>Telegram</w:t>
      </w:r>
      <w:r>
        <w:rPr>
          <w:rFonts w:eastAsia="Times New Roman" w:cs="Times New Roman"/>
          <w:i/>
          <w:iCs/>
          <w:szCs w:val="24"/>
        </w:rPr>
        <w:t xml:space="preserve"> </w:t>
      </w:r>
      <w:r>
        <w:rPr>
          <w:rFonts w:eastAsia="Times New Roman" w:cs="Times New Roman"/>
          <w:szCs w:val="24"/>
        </w:rPr>
        <w:t>sebagai media informasi pesanan untuk admin.</w:t>
      </w:r>
    </w:p>
    <w:p w14:paraId="7BC39454" w14:textId="3931B73F" w:rsidR="00963C22" w:rsidRPr="00963C22" w:rsidRDefault="00963C22" w:rsidP="00963C22">
      <w:pPr>
        <w:numPr>
          <w:ilvl w:val="0"/>
          <w:numId w:val="4"/>
        </w:numPr>
        <w:rPr>
          <w:rFonts w:eastAsia="Times New Roman" w:cs="Times New Roman"/>
          <w:szCs w:val="24"/>
        </w:rPr>
      </w:pPr>
      <w:r>
        <w:rPr>
          <w:rFonts w:eastAsia="Times New Roman" w:cs="Times New Roman"/>
          <w:szCs w:val="24"/>
        </w:rPr>
        <w:t xml:space="preserve">Database yang digunakan adalah </w:t>
      </w:r>
      <w:r w:rsidRPr="00870B86">
        <w:rPr>
          <w:rFonts w:eastAsia="Times New Roman" w:cs="Times New Roman"/>
          <w:i/>
          <w:iCs/>
          <w:szCs w:val="24"/>
        </w:rPr>
        <w:t>PostgreSQL</w:t>
      </w:r>
    </w:p>
    <w:p w14:paraId="57ED0CD2" w14:textId="4DD3A9A6" w:rsidR="007B761E" w:rsidRDefault="005144A7" w:rsidP="001E729C">
      <w:pPr>
        <w:pStyle w:val="Heading21"/>
      </w:pPr>
      <w:r>
        <w:t xml:space="preserve">Tujuan </w:t>
      </w:r>
      <w:r w:rsidRPr="001E729C">
        <w:t>Penelitian</w:t>
      </w:r>
    </w:p>
    <w:p w14:paraId="2A3E1D91" w14:textId="7635A211" w:rsidR="00963C22" w:rsidRPr="00963C22" w:rsidRDefault="00381811" w:rsidP="004C6D59">
      <w:r>
        <w:t xml:space="preserve">Adapun tujuan yang ingin dicapai oleh penulis adalah merancang dan membangun aplikasi e-katalog </w:t>
      </w:r>
      <w:r w:rsidR="007905F6">
        <w:t xml:space="preserve">yang </w:t>
      </w:r>
      <w:r>
        <w:t>terintegrasi dengan sistem pemesanan yang diharapkan dengan adanya sistem baru akan memungkinkan proses yang lebih lancar, mengurangi potensi kesalahan, dan mempercepat penyelesaian pesanan. Dan diharapkan juga mempermudah pelanggan untuk menjelajahi produk, melakukan pemesanan, dan mendapatkan informasi yang diperlukan serta membantu perusahaan beradaptasi dengan era digital yang terus berubah.</w:t>
      </w:r>
    </w:p>
    <w:p w14:paraId="34A73AC9" w14:textId="67BB381E" w:rsidR="005144A7" w:rsidRDefault="005144A7" w:rsidP="001E729C">
      <w:pPr>
        <w:pStyle w:val="Heading21"/>
      </w:pPr>
      <w:r>
        <w:t xml:space="preserve">Manfaat </w:t>
      </w:r>
      <w:r w:rsidRPr="001E729C">
        <w:t>Penelitian</w:t>
      </w:r>
    </w:p>
    <w:p w14:paraId="216B2133" w14:textId="77777777" w:rsidR="004C6D59" w:rsidRDefault="004C6D59" w:rsidP="004C6D59">
      <w:pPr>
        <w:ind w:firstLine="540"/>
        <w:rPr>
          <w:rFonts w:eastAsia="Times New Roman" w:cs="Times New Roman"/>
          <w:szCs w:val="24"/>
        </w:rPr>
      </w:pPr>
      <w:r>
        <w:rPr>
          <w:rFonts w:eastAsia="Times New Roman" w:cs="Times New Roman"/>
          <w:szCs w:val="24"/>
        </w:rPr>
        <w:t xml:space="preserve">Manfaat penelitian yang penulis harapkan bisa terealisasi dan tersampaikan dengan baik adalah sebagai berikut: </w:t>
      </w:r>
    </w:p>
    <w:p w14:paraId="1464C08D" w14:textId="39336775" w:rsidR="004C6D59" w:rsidRDefault="004C6D59" w:rsidP="004C6D59">
      <w:pPr>
        <w:pStyle w:val="Heading3"/>
      </w:pPr>
      <w:r>
        <w:t>Bagi Perusahaan</w:t>
      </w:r>
    </w:p>
    <w:p w14:paraId="2CFF7BAD" w14:textId="77777777" w:rsidR="00C21E99" w:rsidRDefault="00C21E99" w:rsidP="00C21E99">
      <w:pPr>
        <w:numPr>
          <w:ilvl w:val="0"/>
          <w:numId w:val="5"/>
        </w:numPr>
        <w:rPr>
          <w:rFonts w:eastAsia="Times New Roman" w:cs="Times New Roman"/>
          <w:szCs w:val="24"/>
        </w:rPr>
      </w:pPr>
      <w:r>
        <w:rPr>
          <w:rFonts w:eastAsia="Times New Roman" w:cs="Times New Roman"/>
          <w:szCs w:val="24"/>
        </w:rPr>
        <w:t>Untuk mengurangi potensi kesalahan, mempermudah komunikasi antar admin dalam proses pemesanan</w:t>
      </w:r>
    </w:p>
    <w:p w14:paraId="60386FD7" w14:textId="77777777" w:rsidR="00C21E99" w:rsidRDefault="00C21E99" w:rsidP="00C21E99">
      <w:pPr>
        <w:numPr>
          <w:ilvl w:val="0"/>
          <w:numId w:val="5"/>
        </w:numPr>
        <w:rPr>
          <w:rFonts w:eastAsia="Times New Roman" w:cs="Times New Roman"/>
          <w:szCs w:val="24"/>
        </w:rPr>
      </w:pPr>
      <w:r>
        <w:rPr>
          <w:rFonts w:eastAsia="Times New Roman" w:cs="Times New Roman"/>
          <w:szCs w:val="24"/>
        </w:rPr>
        <w:t>Membantu perusahaan beradaptasi dengan era digital</w:t>
      </w:r>
    </w:p>
    <w:p w14:paraId="0414CCBF" w14:textId="1225C9AB" w:rsidR="00C21E99" w:rsidRPr="00C21E99" w:rsidRDefault="00C21E99" w:rsidP="00C21E99">
      <w:pPr>
        <w:numPr>
          <w:ilvl w:val="0"/>
          <w:numId w:val="5"/>
        </w:numPr>
        <w:rPr>
          <w:rFonts w:eastAsia="Times New Roman" w:cs="Times New Roman"/>
          <w:szCs w:val="24"/>
        </w:rPr>
      </w:pPr>
      <w:r>
        <w:rPr>
          <w:rFonts w:eastAsia="Times New Roman" w:cs="Times New Roman"/>
          <w:szCs w:val="24"/>
        </w:rPr>
        <w:t>Memperluas pangsa pasar produk dari perusahaan</w:t>
      </w:r>
    </w:p>
    <w:p w14:paraId="5C16C66A" w14:textId="383FCCE8" w:rsidR="004C6D59" w:rsidRDefault="004C6D59" w:rsidP="004C6D59">
      <w:pPr>
        <w:pStyle w:val="Heading3"/>
      </w:pPr>
      <w:r>
        <w:t>Bagi Penulis</w:t>
      </w:r>
    </w:p>
    <w:p w14:paraId="05C13AB6" w14:textId="77777777" w:rsidR="00C21E99" w:rsidRDefault="00C21E99" w:rsidP="00C21E99">
      <w:pPr>
        <w:numPr>
          <w:ilvl w:val="0"/>
          <w:numId w:val="6"/>
        </w:numPr>
        <w:rPr>
          <w:rFonts w:eastAsia="Times New Roman" w:cs="Times New Roman"/>
          <w:szCs w:val="24"/>
        </w:rPr>
      </w:pPr>
      <w:r>
        <w:rPr>
          <w:rFonts w:eastAsia="Times New Roman" w:cs="Times New Roman"/>
          <w:szCs w:val="24"/>
        </w:rPr>
        <w:t>Meningkatkan kompetensi akademik penulis, yang dapat diterapkan dalam studi lanjutan atau karir di masa depan</w:t>
      </w:r>
    </w:p>
    <w:p w14:paraId="02A4C25E" w14:textId="75328F59" w:rsidR="00C21E99" w:rsidRPr="00C21E99" w:rsidRDefault="00C21E99" w:rsidP="00C21E99">
      <w:pPr>
        <w:numPr>
          <w:ilvl w:val="0"/>
          <w:numId w:val="6"/>
        </w:numPr>
        <w:rPr>
          <w:rFonts w:eastAsia="Times New Roman" w:cs="Times New Roman"/>
          <w:szCs w:val="24"/>
        </w:rPr>
      </w:pPr>
      <w:r>
        <w:rPr>
          <w:rFonts w:eastAsia="Times New Roman" w:cs="Times New Roman"/>
          <w:szCs w:val="24"/>
        </w:rPr>
        <w:t>Membantu penulis meningkatkan keterampilan dalam analisis, perancangan, dan pengembangan aplikasi, serta manajemen proyek.</w:t>
      </w:r>
    </w:p>
    <w:p w14:paraId="621C190F" w14:textId="1A7E17D0" w:rsidR="005144A7" w:rsidRDefault="005144A7" w:rsidP="001E729C">
      <w:pPr>
        <w:pStyle w:val="Heading21"/>
      </w:pPr>
      <w:r>
        <w:lastRenderedPageBreak/>
        <w:t xml:space="preserve">Sistematika </w:t>
      </w:r>
      <w:r w:rsidRPr="001E729C">
        <w:t>Penulisan</w:t>
      </w:r>
    </w:p>
    <w:p w14:paraId="0A865E23" w14:textId="77777777" w:rsidR="00C21E99" w:rsidRDefault="00C21E99" w:rsidP="00C21E99">
      <w:pPr>
        <w:rPr>
          <w:b/>
        </w:rPr>
      </w:pPr>
      <w:r>
        <w:t>Sistematika Penulisan laporan dibuat agar memperjelas rincian urutan serta isi dalam suatu bab laporan. Penulisan laporan kerja praktek disajikan berdasarkan format sistematika penulisan yang telah ditetapkan yaitu sebagai berikut.</w:t>
      </w:r>
    </w:p>
    <w:p w14:paraId="5FD60C80" w14:textId="77777777" w:rsidR="00C21E99" w:rsidRDefault="00C21E99" w:rsidP="00C21E99">
      <w:pPr>
        <w:ind w:firstLine="0"/>
        <w:rPr>
          <w:b/>
        </w:rPr>
      </w:pPr>
      <w:r>
        <w:rPr>
          <w:b/>
        </w:rPr>
        <w:t>BAB I PENDAHULUAN</w:t>
      </w:r>
    </w:p>
    <w:p w14:paraId="31AA75A6" w14:textId="77777777" w:rsidR="00C21E99" w:rsidRDefault="00C21E99" w:rsidP="00C21E99">
      <w:r>
        <w:t>Bab yang membahas latar belakang permasalahan pada tempat kerja praktek, menentukan maksud dan tujuan penelitian yang diikuti tujuan penelitian, manfaat penelitian, dan sistematika penulisan.</w:t>
      </w:r>
    </w:p>
    <w:p w14:paraId="73703166" w14:textId="77777777" w:rsidR="00C21E99" w:rsidRDefault="00C21E99" w:rsidP="00C21E99">
      <w:pPr>
        <w:ind w:firstLine="0"/>
        <w:rPr>
          <w:b/>
        </w:rPr>
      </w:pPr>
      <w:r>
        <w:rPr>
          <w:b/>
        </w:rPr>
        <w:t>BAB II GAMBARAN UMUM PERUSAHAAN</w:t>
      </w:r>
    </w:p>
    <w:p w14:paraId="32241CED" w14:textId="77777777" w:rsidR="00C21E99" w:rsidRDefault="00C21E99" w:rsidP="00C21E99">
      <w:r>
        <w:t>Bab ini menjelaskan sejarah, profile instansi, visi dan misi, serta struktur organisasi pada instansi.</w:t>
      </w:r>
    </w:p>
    <w:p w14:paraId="2E768824" w14:textId="77777777" w:rsidR="00C21E99" w:rsidRDefault="00C21E99" w:rsidP="00C21E99">
      <w:pPr>
        <w:ind w:firstLine="0"/>
        <w:rPr>
          <w:b/>
        </w:rPr>
      </w:pPr>
      <w:r>
        <w:rPr>
          <w:b/>
        </w:rPr>
        <w:t>BAB III LANDASAN TEORI</w:t>
      </w:r>
    </w:p>
    <w:p w14:paraId="145190F7" w14:textId="77777777" w:rsidR="00C21E99" w:rsidRDefault="00C21E99" w:rsidP="00C21E99">
      <w:r>
        <w:t>Bab ini menjelaskan mengenai teori-teori yang digunakan pada penelitian selama kerja praktek dan metode apa saja yang akan digunakan pada penelitian kerja praktek.</w:t>
      </w:r>
    </w:p>
    <w:p w14:paraId="18331CF0" w14:textId="77777777" w:rsidR="00C21E99" w:rsidRDefault="00C21E99" w:rsidP="00C21E99">
      <w:pPr>
        <w:ind w:firstLine="0"/>
        <w:rPr>
          <w:b/>
        </w:rPr>
      </w:pPr>
      <w:r>
        <w:rPr>
          <w:b/>
        </w:rPr>
        <w:t>BAB IV PENGUMPULAN DAN PENGOLAHAN DATA</w:t>
      </w:r>
    </w:p>
    <w:p w14:paraId="7BE9E86B" w14:textId="77777777" w:rsidR="00C21E99" w:rsidRDefault="00C21E99" w:rsidP="00C21E99">
      <w:r>
        <w:t>Pada bab ini membahas penelitian yang dilakukan selama kerja praktek seperti aktivitas dan hambatan serta masalah yang dihadapi selama kegiatan kerja praktek berlangsung. Lalu pada bab ini dibahas pemecahan masalah dari objek penelitian baik berupa rancangan pembangunan sistem maupun pembuatan sistem baru.</w:t>
      </w:r>
    </w:p>
    <w:p w14:paraId="57864AC7" w14:textId="77777777" w:rsidR="00C21E99" w:rsidRDefault="00C21E99" w:rsidP="00C21E99">
      <w:pPr>
        <w:ind w:firstLine="0"/>
        <w:rPr>
          <w:b/>
        </w:rPr>
      </w:pPr>
      <w:r>
        <w:rPr>
          <w:b/>
        </w:rPr>
        <w:t>BAB V KESIMPULAN DAN SARAN</w:t>
      </w:r>
    </w:p>
    <w:p w14:paraId="55EFA283" w14:textId="77777777" w:rsidR="00C21E99" w:rsidRDefault="00C21E99" w:rsidP="00C21E99">
      <w:r>
        <w:t>Bab ini merupakan bab penutup yang berisi tentang kesimpulan dalam penelitian yang telah dilakukan selama kerja praktek dan saran tentang apa saja yang harus diperbaiki pada objek penelitian terkait.</w:t>
      </w:r>
    </w:p>
    <w:p w14:paraId="72643D08" w14:textId="77777777" w:rsidR="00C21E99" w:rsidRPr="00C21E99" w:rsidRDefault="00C21E99" w:rsidP="00C21E99">
      <w:pPr>
        <w:ind w:firstLine="0"/>
      </w:pPr>
    </w:p>
    <w:p w14:paraId="34836B76" w14:textId="77777777" w:rsidR="005144A7" w:rsidRDefault="005144A7">
      <w:pPr>
        <w:spacing w:before="0" w:after="160" w:line="259" w:lineRule="auto"/>
        <w:ind w:firstLine="0"/>
        <w:jc w:val="left"/>
        <w:rPr>
          <w:rFonts w:eastAsiaTheme="majorEastAsia" w:cstheme="majorBidi"/>
          <w:b/>
          <w:color w:val="000000" w:themeColor="text1"/>
          <w:sz w:val="28"/>
          <w:szCs w:val="32"/>
        </w:rPr>
      </w:pPr>
      <w:r>
        <w:br w:type="page"/>
      </w:r>
    </w:p>
    <w:p w14:paraId="339FAC6D" w14:textId="3F099A07" w:rsidR="000C737B" w:rsidRDefault="000C737B" w:rsidP="00B77BA3">
      <w:pPr>
        <w:pStyle w:val="Heading1"/>
      </w:pPr>
      <w:r>
        <w:lastRenderedPageBreak/>
        <w:br/>
        <w:t>GAMBARAN UMUM PERUSAHAAN</w:t>
      </w:r>
    </w:p>
    <w:p w14:paraId="6E66CA98" w14:textId="77777777" w:rsidR="00044E27" w:rsidRPr="00044E27" w:rsidRDefault="00044E27" w:rsidP="00044E27"/>
    <w:p w14:paraId="2FDBBA23" w14:textId="692E2005" w:rsidR="00B00331" w:rsidRDefault="00B00331" w:rsidP="00B00331">
      <w:pPr>
        <w:pStyle w:val="Heading21"/>
      </w:pPr>
      <w:r>
        <w:t>Sejarah Perusahaan</w:t>
      </w:r>
    </w:p>
    <w:p w14:paraId="77282278" w14:textId="77777777" w:rsidR="00044E27" w:rsidRDefault="00044E27" w:rsidP="00044E27">
      <w:r w:rsidRPr="006C7B51">
        <w:t>Zecko lahir dari semangat dan kecintaan terhadap olahraga serta desain yang kreatif. Pendirinya</w:t>
      </w:r>
      <w:r>
        <w:t xml:space="preserve"> Imam Kherul Anwar bersama rekannya</w:t>
      </w:r>
      <w:r w:rsidRPr="006C7B51">
        <w:t xml:space="preserve"> memulai perjalanan ini dari</w:t>
      </w:r>
      <w:r>
        <w:t xml:space="preserve"> sejak lulus kuliah</w:t>
      </w:r>
      <w:r w:rsidRPr="006C7B51">
        <w:t xml:space="preserve"> dengan impian untuk menciptakan </w:t>
      </w:r>
      <w:r w:rsidRPr="000B7C5C">
        <w:rPr>
          <w:i/>
          <w:iCs/>
        </w:rPr>
        <w:t>jersey custom</w:t>
      </w:r>
      <w:r w:rsidRPr="006C7B51">
        <w:t xml:space="preserve"> yang tidak hanya fungsional tetapi juga menjadi manifestasi dari identitas dan semangat tim.</w:t>
      </w:r>
    </w:p>
    <w:p w14:paraId="59BF4F0D" w14:textId="77777777" w:rsidR="00044E27" w:rsidRDefault="00044E27" w:rsidP="00044E27">
      <w:r w:rsidRPr="00DE615B">
        <w:t>Pada tahun 20</w:t>
      </w:r>
      <w:r>
        <w:t>21</w:t>
      </w:r>
      <w:r w:rsidRPr="00DE615B">
        <w:t xml:space="preserve">, Zecko resmi didirikan sebagai </w:t>
      </w:r>
      <w:r>
        <w:t xml:space="preserve">UMKM </w:t>
      </w:r>
      <w:r w:rsidRPr="00DE615B">
        <w:t xml:space="preserve">yang berfokus pada pembuatan </w:t>
      </w:r>
      <w:r w:rsidRPr="000B7C5C">
        <w:rPr>
          <w:i/>
          <w:iCs/>
        </w:rPr>
        <w:t>jersey custom</w:t>
      </w:r>
      <w:r w:rsidRPr="00DE615B">
        <w:t xml:space="preserve">. Dalam tahap awal, </w:t>
      </w:r>
      <w:r>
        <w:t>Zecko</w:t>
      </w:r>
      <w:r w:rsidRPr="00DE615B">
        <w:t xml:space="preserve"> menghadapi berbagai tantangan, mulai dari membangun infrastruktur produksi hingga memperluas jaringan pelanggan. Namun,</w:t>
      </w:r>
      <w:r>
        <w:t xml:space="preserve"> dengan</w:t>
      </w:r>
      <w:r w:rsidRPr="00DE615B">
        <w:t xml:space="preserve"> semangat dan dedikasi </w:t>
      </w:r>
      <w:r>
        <w:t xml:space="preserve">yang tinggi </w:t>
      </w:r>
      <w:r w:rsidRPr="00DE615B">
        <w:t>membantu Zecko tumbuh dan berkembang dari tahun ke tahun.</w:t>
      </w:r>
    </w:p>
    <w:p w14:paraId="298F4C77" w14:textId="7FA1BB26" w:rsidR="00044E27" w:rsidRDefault="00044E27" w:rsidP="00044E27">
      <w:r w:rsidRPr="00E567B5">
        <w:t xml:space="preserve">Saat ini, Zecko dengan bangga menjadi </w:t>
      </w:r>
      <w:r>
        <w:t xml:space="preserve">salah satu UMKM </w:t>
      </w:r>
      <w:r w:rsidRPr="00E567B5">
        <w:t xml:space="preserve">utama bagi mereka yang mencari </w:t>
      </w:r>
      <w:r w:rsidRPr="000B7C5C">
        <w:rPr>
          <w:i/>
          <w:iCs/>
        </w:rPr>
        <w:t>jersey custom</w:t>
      </w:r>
      <w:r w:rsidRPr="00E567B5">
        <w:t xml:space="preserve"> berkualitas tinggi dengan desain yang unik.</w:t>
      </w:r>
    </w:p>
    <w:p w14:paraId="7A959A69" w14:textId="77777777" w:rsidR="0038714D" w:rsidRPr="00044E27" w:rsidRDefault="0038714D" w:rsidP="00044E27"/>
    <w:p w14:paraId="40F0AE7B" w14:textId="03D6B413" w:rsidR="00B00331" w:rsidRDefault="00B00331" w:rsidP="0062238C">
      <w:pPr>
        <w:pStyle w:val="Heading21"/>
      </w:pPr>
      <w:r>
        <w:t>Visi dan Misi Perusahaan</w:t>
      </w:r>
    </w:p>
    <w:p w14:paraId="5EC6DD58" w14:textId="18B66C1D" w:rsidR="00044E27" w:rsidRDefault="00044E27" w:rsidP="00044E27">
      <w:pPr>
        <w:pStyle w:val="Heading3"/>
      </w:pPr>
      <w:r>
        <w:t>Visi</w:t>
      </w:r>
    </w:p>
    <w:p w14:paraId="64B6D4CD" w14:textId="77777777" w:rsidR="00044E27" w:rsidRDefault="00044E27" w:rsidP="002D5F71">
      <w:pPr>
        <w:pStyle w:val="ListParagraph"/>
        <w:numPr>
          <w:ilvl w:val="0"/>
          <w:numId w:val="7"/>
        </w:numPr>
        <w:ind w:left="1418"/>
      </w:pPr>
      <w:r w:rsidRPr="00657F38">
        <w:t xml:space="preserve">Zecko terus berinovasi dan berkomitmen untuk menjadi yang terbaik dalam industri pembuatan </w:t>
      </w:r>
      <w:r w:rsidRPr="00143A97">
        <w:rPr>
          <w:i/>
          <w:iCs/>
        </w:rPr>
        <w:t>jersey custom</w:t>
      </w:r>
      <w:r w:rsidRPr="00657F38">
        <w:t>.</w:t>
      </w:r>
    </w:p>
    <w:p w14:paraId="295E514E" w14:textId="7E1DFF67" w:rsidR="00044E27" w:rsidRPr="00044E27" w:rsidRDefault="00044E27" w:rsidP="002D5F71">
      <w:pPr>
        <w:pStyle w:val="ListParagraph"/>
        <w:numPr>
          <w:ilvl w:val="0"/>
          <w:numId w:val="7"/>
        </w:numPr>
        <w:ind w:left="1418"/>
      </w:pPr>
      <w:r>
        <w:t>D</w:t>
      </w:r>
      <w:r w:rsidRPr="00657F38">
        <w:t xml:space="preserve">apat terus melampaui harapan pelanggan dan menjadi pilihan utama bagi siapa pun yang menginginkan </w:t>
      </w:r>
      <w:r w:rsidRPr="00143A97">
        <w:rPr>
          <w:i/>
          <w:iCs/>
        </w:rPr>
        <w:t>jersey custom</w:t>
      </w:r>
      <w:r w:rsidRPr="00657F38">
        <w:t xml:space="preserve"> berkualitas tinggi dan unik.</w:t>
      </w:r>
    </w:p>
    <w:p w14:paraId="7CEA9544" w14:textId="5FDC0249" w:rsidR="00044E27" w:rsidRDefault="00044E27" w:rsidP="00044E27">
      <w:pPr>
        <w:pStyle w:val="Heading3"/>
      </w:pPr>
      <w:r>
        <w:t>Misi</w:t>
      </w:r>
    </w:p>
    <w:p w14:paraId="58326544" w14:textId="77777777" w:rsidR="0062238C" w:rsidRDefault="0062238C" w:rsidP="002D5F71">
      <w:pPr>
        <w:pStyle w:val="ListParagraph"/>
        <w:numPr>
          <w:ilvl w:val="0"/>
          <w:numId w:val="8"/>
        </w:numPr>
        <w:ind w:left="1418"/>
      </w:pPr>
      <w:r>
        <w:t>M</w:t>
      </w:r>
      <w:r w:rsidRPr="00657F38">
        <w:t xml:space="preserve">emberikan pengalaman yang tak terlupakan kepada pelanggan dengan menyediakan </w:t>
      </w:r>
      <w:r w:rsidRPr="00143A97">
        <w:rPr>
          <w:i/>
          <w:iCs/>
        </w:rPr>
        <w:t>jersey custom</w:t>
      </w:r>
      <w:r w:rsidRPr="00657F38">
        <w:t xml:space="preserve"> yang tidak hanya berkualitas tinggi secara material, tetapi juga memperhatikan setiap detail desain.</w:t>
      </w:r>
    </w:p>
    <w:p w14:paraId="16508BB4" w14:textId="5851A6DA" w:rsidR="0062238C" w:rsidRDefault="0062238C" w:rsidP="002D5F71">
      <w:pPr>
        <w:pStyle w:val="ListParagraph"/>
        <w:numPr>
          <w:ilvl w:val="0"/>
          <w:numId w:val="8"/>
        </w:numPr>
        <w:ind w:left="1418"/>
      </w:pPr>
      <w:r w:rsidRPr="00657F38">
        <w:lastRenderedPageBreak/>
        <w:t xml:space="preserve">berkomitmen untuk memberikan pelayanan terbaik dan menjadi mitra yang dapat diandalkan dalam mewujudkan desain </w:t>
      </w:r>
      <w:r w:rsidRPr="00143A97">
        <w:rPr>
          <w:i/>
          <w:iCs/>
        </w:rPr>
        <w:t>jersey impian</w:t>
      </w:r>
      <w:r w:rsidRPr="00657F38">
        <w:t>.</w:t>
      </w:r>
      <w:bookmarkStart w:id="1" w:name="_o4pbvbvvf6l1" w:colFirst="0" w:colLast="0"/>
      <w:bookmarkEnd w:id="1"/>
    </w:p>
    <w:p w14:paraId="4F7AEB03" w14:textId="77777777" w:rsidR="0038714D" w:rsidRPr="0062238C" w:rsidRDefault="0038714D" w:rsidP="0038714D">
      <w:pPr>
        <w:ind w:firstLine="0"/>
      </w:pPr>
    </w:p>
    <w:p w14:paraId="5EEBC154" w14:textId="725FC7D0" w:rsidR="00B00331" w:rsidRDefault="00B00331" w:rsidP="00B00331">
      <w:pPr>
        <w:pStyle w:val="Heading21"/>
      </w:pPr>
      <w:r>
        <w:t>Struktur Organisasi</w:t>
      </w:r>
    </w:p>
    <w:p w14:paraId="5F816409" w14:textId="28592256" w:rsidR="002D5F71" w:rsidRPr="002D5F71" w:rsidRDefault="001E729C" w:rsidP="002D5F71">
      <w:r>
        <w:t>Adapun struktur organisasi di UMKM zecko ialah sebagaimana bisa dilihat pada gambar 2.1 berikut:</w:t>
      </w:r>
    </w:p>
    <w:p w14:paraId="6DBC317F" w14:textId="77777777" w:rsidR="002D5F71" w:rsidRDefault="002D5F71" w:rsidP="00B77BA3">
      <w:pPr>
        <w:pStyle w:val="Heading1"/>
        <w:numPr>
          <w:ilvl w:val="0"/>
          <w:numId w:val="0"/>
        </w:numPr>
      </w:pPr>
      <w:r>
        <w:rPr>
          <w:noProof/>
        </w:rPr>
        <w:drawing>
          <wp:inline distT="0" distB="0" distL="0" distR="0" wp14:anchorId="5CAE9571" wp14:editId="30A7EA44">
            <wp:extent cx="4581525" cy="229552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7">
                      <a:extLst>
                        <a:ext uri="{28A0092B-C50C-407E-A947-70E740481C1C}">
                          <a14:useLocalDpi xmlns:a14="http://schemas.microsoft.com/office/drawing/2010/main" val="0"/>
                        </a:ext>
                      </a:extLst>
                    </a:blip>
                    <a:stretch>
                      <a:fillRect/>
                    </a:stretch>
                  </pic:blipFill>
                  <pic:spPr>
                    <a:xfrm>
                      <a:off x="0" y="0"/>
                      <a:ext cx="4581525" cy="2295525"/>
                    </a:xfrm>
                    <a:prstGeom prst="rect">
                      <a:avLst/>
                    </a:prstGeom>
                  </pic:spPr>
                </pic:pic>
              </a:graphicData>
            </a:graphic>
          </wp:inline>
        </w:drawing>
      </w:r>
    </w:p>
    <w:p w14:paraId="5A610297" w14:textId="370C07A0" w:rsidR="002D5F71" w:rsidRPr="002D5F71" w:rsidRDefault="002D5F71" w:rsidP="002D5F71">
      <w:pPr>
        <w:pStyle w:val="Caption"/>
      </w:pPr>
      <w:r>
        <w:t xml:space="preserve">Gambar 2. </w:t>
      </w:r>
      <w:r>
        <w:fldChar w:fldCharType="begin"/>
      </w:r>
      <w:r>
        <w:instrText xml:space="preserve"> SEQ Gambar_2. \* ARABIC </w:instrText>
      </w:r>
      <w:r>
        <w:fldChar w:fldCharType="separate"/>
      </w:r>
      <w:r w:rsidR="003A4866">
        <w:rPr>
          <w:noProof/>
        </w:rPr>
        <w:t>1</w:t>
      </w:r>
      <w:r>
        <w:rPr>
          <w:noProof/>
        </w:rPr>
        <w:fldChar w:fldCharType="end"/>
      </w:r>
      <w:r>
        <w:t xml:space="preserve"> Struktur Organisasi UMKM Zecko</w:t>
      </w:r>
    </w:p>
    <w:p w14:paraId="7E257777" w14:textId="1CB8F2E5" w:rsidR="00B00331" w:rsidRDefault="00B00331" w:rsidP="00B00331">
      <w:pPr>
        <w:pStyle w:val="Heading21"/>
      </w:pPr>
      <w:r>
        <w:t>Tempat dan Jadwal Pelaksanaan Kerja Praktek</w:t>
      </w:r>
    </w:p>
    <w:p w14:paraId="7E4AF110" w14:textId="1C0EE3A8" w:rsidR="001E729C" w:rsidRPr="001E729C" w:rsidRDefault="001E729C" w:rsidP="001E729C">
      <w:r>
        <w:t xml:space="preserve">Pelaksanaan kerja praktek bertempat di toko Zecko yang beralamat di Desa Kembang Kuning, Kecamatan Jatiluhur, Kabupaten Purwakarta, Jawa Barat. Jadwal pelaksanaan kerja praktek secara resmi dimulai sejak tanggal 14 September 2023 sampai dengan </w:t>
      </w:r>
      <w:bookmarkStart w:id="2" w:name="_woytjx7omrv9" w:colFirst="0" w:colLast="0"/>
      <w:bookmarkEnd w:id="2"/>
      <w:r>
        <w:t>30 November 2023.</w:t>
      </w:r>
    </w:p>
    <w:p w14:paraId="0FC648A9" w14:textId="77777777" w:rsidR="005144A7" w:rsidRDefault="005144A7">
      <w:pPr>
        <w:spacing w:before="0" w:after="160" w:line="259" w:lineRule="auto"/>
        <w:ind w:firstLine="0"/>
        <w:jc w:val="left"/>
        <w:rPr>
          <w:rFonts w:eastAsiaTheme="majorEastAsia" w:cstheme="majorBidi"/>
          <w:b/>
          <w:color w:val="000000" w:themeColor="text1"/>
          <w:sz w:val="28"/>
          <w:szCs w:val="32"/>
        </w:rPr>
      </w:pPr>
      <w:r>
        <w:br w:type="page"/>
      </w:r>
    </w:p>
    <w:p w14:paraId="5AA566CD" w14:textId="3953487F" w:rsidR="000C737B" w:rsidRDefault="000C737B" w:rsidP="00B77BA3">
      <w:pPr>
        <w:pStyle w:val="Heading1"/>
      </w:pPr>
      <w:r>
        <w:lastRenderedPageBreak/>
        <w:br/>
        <w:t>LANDASAN TEORI</w:t>
      </w:r>
    </w:p>
    <w:p w14:paraId="4B11034F" w14:textId="77777777" w:rsidR="00AD3FDD" w:rsidRPr="00AD3FDD" w:rsidRDefault="00AD3FDD" w:rsidP="00AD3FDD"/>
    <w:p w14:paraId="4B81F162" w14:textId="2C772A77" w:rsidR="001E729C" w:rsidRDefault="00C8590C" w:rsidP="00A121E2">
      <w:pPr>
        <w:pStyle w:val="Heading21"/>
      </w:pPr>
      <w:r>
        <w:t>Rancang Bangun</w:t>
      </w:r>
    </w:p>
    <w:p w14:paraId="72A4EFF1" w14:textId="561E553B" w:rsidR="00A121E2" w:rsidRDefault="00A121E2" w:rsidP="00A121E2">
      <w:r>
        <w:t xml:space="preserve">Rancang bangun merujuk pada proses umum dalam membuat atau mendesain suatu objek dari tahap awal pembuatan hingga tahap akhir. Rancang bangun adalah proses menggambarkan, merencanakan, dan membuat sketsa atau pengaturan elemen-elemen terpisah menjadi kesatuan yang utuh dan berfungsi. Ini mencakup  menerjemahkan hasil analisis ke dalam perangkat lunak dan menciptakan sistem baru atau memperbaiki sistem yang sudah ada </w:t>
      </w:r>
      <w:r>
        <w:fldChar w:fldCharType="begin" w:fldLock="1"/>
      </w:r>
      <w:r>
        <w:instrText>ADDIN CSL_CITATION {"citationItems":[{"id":"ITEM-1","itemData":{"ISSN":"2774-5384","abstract":"… Hasil penelitian ini adalah sistem pemasaran untuk penyebaran informasi Gerakan Infaq Lampung secara online menggunakan website pemasaran. Dibangunnya sistem pemasaran …","author":[{"dropping-particle":"","family":"Wulandari","given":"Siti","non-dropping-particle":"","parse-names":false,"suffix":""},{"dropping-particle":"","family":"Jupriyadi","given":"Jupriyadi","non-dropping-particle":"","parse-names":false,"suffix":""},{"dropping-particle":"","family":"Fadly","given":"Muhtad","non-dropping-particle":"","parse-names":false,"suffix":""}],"container-title":"TELEFORTECH: Journal of Telematics and Information Technology","id":"ITEM-1","issue":"1","issued":{"date-parts":[["2021"]]},"page":"11-16","title":"Rancang Bangun Aplikasi Pemasaran Penggalangan Infaq Beras (Studi Kasus: Gerakan Infaq)","type":"article-journal","volume":"2"},"uris":["http://www.mendeley.com/documents/?uuid=4db416f7-ccc3-4bd3-ace2-8c7e477b6c4b"]}],"mendeley":{"formattedCitation":"(Wulandari et al., 2021)","plainTextFormattedCitation":"(Wulandari et al., 2021)","previouslyFormattedCitation":"(Wulandari et al., 2021)"},"properties":{"noteIndex":0},"schema":"https://github.com/citation-style-language/schema/raw/master/csl-citation.json"}</w:instrText>
      </w:r>
      <w:r>
        <w:fldChar w:fldCharType="separate"/>
      </w:r>
      <w:r w:rsidRPr="003958AD">
        <w:rPr>
          <w:noProof/>
        </w:rPr>
        <w:t>(Wulandari et al., 2021)</w:t>
      </w:r>
      <w:r>
        <w:fldChar w:fldCharType="end"/>
      </w:r>
      <w:r>
        <w:t>.</w:t>
      </w:r>
    </w:p>
    <w:p w14:paraId="64B899FD" w14:textId="77777777" w:rsidR="00251CDF" w:rsidRPr="00A121E2" w:rsidRDefault="00251CDF" w:rsidP="00A121E2"/>
    <w:p w14:paraId="3F9F15A1" w14:textId="1B2629C5" w:rsidR="00C8590C" w:rsidRDefault="00C8590C" w:rsidP="00A121E2">
      <w:pPr>
        <w:pStyle w:val="Heading21"/>
      </w:pPr>
      <w:r>
        <w:t>Aplikasi</w:t>
      </w:r>
    </w:p>
    <w:p w14:paraId="221D17FA" w14:textId="18F86BC9" w:rsidR="0023611B" w:rsidRDefault="0023611B" w:rsidP="0023611B">
      <w:r w:rsidRPr="002A63AC">
        <w:t xml:space="preserve">Aplikasi adalah program yang terdiri dari berbagai komponen dan fitur yang dirancang sesuai kebutuhan pengguna, dengan tujuan membantu pengguna dalam mengolah data hingga menghasilkan masukan dan keluaran yang diinginkan. </w:t>
      </w:r>
      <w:r>
        <w:fldChar w:fldCharType="begin" w:fldLock="1"/>
      </w:r>
      <w:r>
        <w:instrText>ADDIN CSL_CITATION {"citationItems":[{"id":"ITEM-1","itemData":{"ISSN":"2685-5615","abstract":"Pada masa sekarang ini setiap kegiatan apapun hampir semuanya memanfaatkan teknologi informasi untuk dapat mempermudah semua pekerjaan. Kemajuan teknologi informasi sangat berpengaruh dalam kehidupan manusia, aplikasi berbasis website merupakan salah satunya. Pencatatan barang atau inventarisasi memiliki banyak data barang yang perlu di catat, maka dengan adanya aplikasi inventaris berbasis web dapat membantu setiap pendataan barang di kantor kelurahan Bantengan. Penelitian menggunakan metode waterfall dimana peneliti melakukan analisis kebutuhan, desain sistem, pembuatan sistem, pengujian sistem dan pemeliharaan. Penulisan laporan tugas akhir ini bertujuan untuk menemukan solusi dari permasalahan yang ada di tempat penelitian. Tujuan dan hasil dari penelitian ini adalah untuk memberikan kemudahan dalam mengelola data inventaris di Kelurahan Bantengan dan bertujuan untuk terciptanya sebuah Aplikasi Inventarisasi Barang Berbasis Website Studi Kasus Pada Kelurahan Bantengan.","author":[{"dropping-particle":"","family":"Titus","given":"Aditya Kinaswara","non-dropping-particle":"","parse-names":false,"suffix":""},{"dropping-particle":"","family":"Nasrul","given":"Rofiah Hidayati","non-dropping-particle":"","parse-names":false,"suffix":""},{"dropping-particle":"","family":"Fatim","given":"Nugrahanti","non-dropping-particle":"","parse-names":false,"suffix":""}],"container-title":"Prosiding Seminar Nasional Teknologi Informasi dan Komunikasi (SENATIK)","id":"ITEM-1","issue":"1","issued":{"date-parts":[["2019"]]},"page":"71-75","title":"Rancang Bangun Aplikasi Inventaris Berbasis Website Pada Kelurahan Bantengan | Kinaswara | Prosiding Seminar Nasional Teknologi Informasi dan Komunikasi (SENATIK)","type":"article-journal","volume":"2"},"uris":["http://www.mendeley.com/documents/?uuid=df863fe2-cf0d-47a7-8027-8f08381eec7c"]}],"mendeley":{"formattedCitation":"(Titus et al., 2019)","plainTextFormattedCitation":"(Titus et al., 2019)","previouslyFormattedCitation":"(Titus et al., 2019)"},"properties":{"noteIndex":0},"schema":"https://github.com/citation-style-language/schema/raw/master/csl-citation.json"}</w:instrText>
      </w:r>
      <w:r>
        <w:fldChar w:fldCharType="separate"/>
      </w:r>
      <w:r w:rsidRPr="00BD767A">
        <w:rPr>
          <w:noProof/>
        </w:rPr>
        <w:t>(Titus et al., 2019)</w:t>
      </w:r>
      <w:r>
        <w:fldChar w:fldCharType="end"/>
      </w:r>
      <w:r w:rsidRPr="00BD767A">
        <w:t>.</w:t>
      </w:r>
    </w:p>
    <w:p w14:paraId="0D4BAE94" w14:textId="77777777" w:rsidR="00251CDF" w:rsidRPr="0023611B" w:rsidRDefault="00251CDF" w:rsidP="0023611B"/>
    <w:p w14:paraId="3BD20DE8" w14:textId="1A9B8447" w:rsidR="00C8590C" w:rsidRDefault="00C8590C" w:rsidP="00A121E2">
      <w:pPr>
        <w:pStyle w:val="Heading21"/>
      </w:pPr>
      <w:r>
        <w:t>E-Katalog</w:t>
      </w:r>
    </w:p>
    <w:p w14:paraId="5B2E6AAA" w14:textId="2B750BDB" w:rsidR="0023611B" w:rsidRDefault="0023611B" w:rsidP="0023611B">
      <w:r>
        <w:t xml:space="preserve">E-katalog adalah sebuah </w:t>
      </w:r>
      <w:r w:rsidRPr="003332D5">
        <w:t>platform digital yang dirancang untuk memberikan informasi serta promosi secara efisien melalui tata letak yang menarik, serta menyuguhkan detail informasi yang lebih lengkap dibandingkan dengan media lainnya</w:t>
      </w:r>
      <w:r>
        <w:t xml:space="preserve"> </w:t>
      </w:r>
      <w:r>
        <w:fldChar w:fldCharType="begin" w:fldLock="1"/>
      </w:r>
      <w:r>
        <w:instrText>ADDIN CSL_CITATION {"citationItems":[{"id":"ITEM-1","itemData":{"DOI":"10.35134/jpsy165.v14i3.32","ISSN":"2088-5326","abstract":"Perubahan jaman membuat aktivitas promosi produk atau jasa beralih dari cara konvensional ke cara yang lebih modern. Tak terkecuali promosi di bidang jasa akomodasi atau pariwisata Jaka Garong. Media promosi objek wisata berbasis teknologi sangat dibutuhkan guna mengatasi problematika saat ini, yaitu situasi pandemi Covid-19 yang menyebabkan lumpuhnya aktivitas, namun di sisi lain bisnis harus tetap berjalan. Penelitian ini bertujuan untuk meningkatkan pemahaman strategi pemasaran di objek wisata Jaka Garong. Metode penelitian kali ini adalah kualitatif deskriptif dengan tiga orang informan. Data dikumpulkan dengan metode observasi, wawancara, dan dokumentasi. Hasil menunjukkan bahwa terdapat perubahan pemahaman terkait strategi pemasaran. Semula Jaka Garong memasarkan produk dengan brosur dan atau melalui mulut-ke-mulut, sekarang beralih ke dunia digital. Kini, Jaka Garong juga telah memiliki e-katalog untuk memasarkan produk mereka.","author":[{"dropping-particle":"","family":"Indraswari","given":"Candra","non-dropping-particle":"","parse-names":false,"suffix":""},{"dropping-particle":"","family":"Insan","given":"Risa Nurul","non-dropping-particle":"","parse-names":false,"suffix":""},{"dropping-particle":"","family":"Maulida","given":"Silvi Wafiq","non-dropping-particle":"","parse-names":false,"suffix":""},{"dropping-particle":"","family":"Fajriyani","given":"Maulidia Rahma","non-dropping-particle":"","parse-names":false,"suffix":""},{"dropping-particle":"","family":"Arifah","given":"Husna","non-dropping-particle":"","parse-names":false,"suffix":""}],"container-title":"Psyche 165 Journal","id":"ITEM-1","issue":"3","issued":{"date-parts":[["2021"]]},"page":"290-295","title":"Psikoedukasi Digital Marketing dan Pembuatan E-Katalog di Wisata Jaka Garong","type":"article-journal","volume":"14"},"uris":["http://www.mendeley.com/documents/?uuid=d4a3536d-d582-4dba-bd74-1020a4d4c296"]}],"mendeley":{"formattedCitation":"(Indraswari et al., 2021)","plainTextFormattedCitation":"(Indraswari et al., 2021)","previouslyFormattedCitation":"(Indraswari et al., 2021)"},"properties":{"noteIndex":0},"schema":"https://github.com/citation-style-language/schema/raw/master/csl-citation.json"}</w:instrText>
      </w:r>
      <w:r>
        <w:fldChar w:fldCharType="separate"/>
      </w:r>
      <w:r w:rsidRPr="003332D5">
        <w:rPr>
          <w:noProof/>
        </w:rPr>
        <w:t>(Indraswari et al., 2021)</w:t>
      </w:r>
      <w:r>
        <w:fldChar w:fldCharType="end"/>
      </w:r>
      <w:r>
        <w:t>.</w:t>
      </w:r>
    </w:p>
    <w:p w14:paraId="44548ADA" w14:textId="77777777" w:rsidR="00251CDF" w:rsidRPr="0023611B" w:rsidRDefault="00251CDF" w:rsidP="0023611B"/>
    <w:p w14:paraId="70A7D553" w14:textId="57AF3B15" w:rsidR="00C8590C" w:rsidRPr="0023611B" w:rsidRDefault="00C8590C" w:rsidP="00A121E2">
      <w:pPr>
        <w:pStyle w:val="Heading21"/>
        <w:rPr>
          <w:i/>
          <w:iCs/>
        </w:rPr>
      </w:pPr>
      <w:r w:rsidRPr="0023611B">
        <w:rPr>
          <w:i/>
          <w:iCs/>
        </w:rPr>
        <w:t>Web</w:t>
      </w:r>
    </w:p>
    <w:p w14:paraId="3821B611" w14:textId="77777777" w:rsidR="0023611B" w:rsidRPr="006234F2" w:rsidRDefault="0023611B" w:rsidP="0023611B">
      <w:r w:rsidRPr="00B52427">
        <w:rPr>
          <w:i/>
          <w:iCs/>
        </w:rPr>
        <w:t>Web</w:t>
      </w:r>
      <w:r w:rsidRPr="006234F2">
        <w:t xml:space="preserve"> merupakan suatu halaman dalam sistem informasi yang dapat diakses dengan cepat melalui internet. </w:t>
      </w:r>
      <w:r w:rsidRPr="00B52427">
        <w:rPr>
          <w:i/>
          <w:iCs/>
        </w:rPr>
        <w:t>Web</w:t>
      </w:r>
      <w:r w:rsidRPr="006234F2">
        <w:t xml:space="preserve"> melibatkan pengelolaan data yang disesuaikan dengan tampilan layar pengguna dan telah berkembang menjadi </w:t>
      </w:r>
      <w:r w:rsidRPr="00B34BE9">
        <w:rPr>
          <w:i/>
          <w:iCs/>
        </w:rPr>
        <w:t>Responsive Web Design</w:t>
      </w:r>
      <w:r w:rsidRPr="006234F2">
        <w:t xml:space="preserve"> (RWD), yang bertujuan untuk meningkatkan penggunaan </w:t>
      </w:r>
      <w:r w:rsidRPr="00B52427">
        <w:rPr>
          <w:i/>
          <w:iCs/>
        </w:rPr>
        <w:t>web</w:t>
      </w:r>
      <w:r w:rsidRPr="006234F2">
        <w:t xml:space="preserve"> dengan tampilan </w:t>
      </w:r>
      <w:r w:rsidRPr="006234F2">
        <w:lastRenderedPageBreak/>
        <w:t>yang dapat disesuaikan dengan berbagai jenis layar pengguna dan dapat diakses di mana pun dan kapan pun</w:t>
      </w:r>
      <w:r>
        <w:t xml:space="preserve"> </w:t>
      </w:r>
      <w:r>
        <w:fldChar w:fldCharType="begin" w:fldLock="1"/>
      </w:r>
      <w:r>
        <w:instrText>ADDIN CSL_CITATION {"citationItems":[{"id":"ITEM-1","itemData":{"DOI":"10.33365/jtsi.v1i1.213","abstract":"Tujuan dari tulisan ini adalah untuk menunjukkan bagaimana membangun sistem informasi berbasis web dengan studi kasus informasi lowongan kerja pada SMK Cahaya Kartika. Ada beberapa sumber informasi lowongan kerja yang dipublikasikan pada website diantaranya adalah dari perusahaan yang menjadi mitra sekolah dan beberapa website lowongan kerja dari internet. Untuk memperoleh informasi lowongan pekerjaan dari internet digunakan teknik crawling data. Dengan demikian maka informasi yang disajikan merupakan informasi terupdate saat ini. Metode pengembangan sistem yang digunakan dalam penelitian ini adalah  extreme programming. Sedangkan bahasa yang digunakan dalam pengolahan data adalah PHP. Hasil dari penelitian ini adalah aplikasi informasi lowongan kerja berbasis web. Prototype aplikasi sudah diuji menggunakan teknik blackbox testing. Hasil pengujian menunjukkan bahwa aplikasi ini layak untuk digunakan.","author":[{"dropping-particle":"","family":"Anita","given":"Komang","non-dropping-particle":"","parse-names":false,"suffix":""},{"dropping-particle":"","family":"Wahyudi","given":"Agung Deni","non-dropping-particle":"","parse-names":false,"suffix":""},{"dropping-particle":"","family":"Susanto","given":"Erliyan Redy","non-dropping-particle":"","parse-names":false,"suffix":""}],"container-title":"Jurnal Teknologi dan Sistem Informasi","id":"ITEM-1","issue":"1","issued":{"date-parts":[["2020"]]},"page":"75-80","title":"Aplikasi Lowongan Pekerjaan Berbasis Web Pada Smk Cahaya Kartika","type":"article-journal","volume":"1"},"uris":["http://www.mendeley.com/documents/?uuid=c4f54a6f-e1c6-4ded-b9a4-5ef83b467f6d"]}],"mendeley":{"formattedCitation":"(Anita et al., 2020)","plainTextFormattedCitation":"(Anita et al., 2020)","previouslyFormattedCitation":"(Anita et al., 2020)"},"properties":{"noteIndex":0},"schema":"https://github.com/citation-style-language/schema/raw/master/csl-citation.json"}</w:instrText>
      </w:r>
      <w:r>
        <w:fldChar w:fldCharType="separate"/>
      </w:r>
      <w:r w:rsidRPr="006234F2">
        <w:rPr>
          <w:noProof/>
        </w:rPr>
        <w:t>(Anita et al., 2020)</w:t>
      </w:r>
      <w:r>
        <w:fldChar w:fldCharType="end"/>
      </w:r>
      <w:r>
        <w:t>.</w:t>
      </w:r>
    </w:p>
    <w:p w14:paraId="787A7CED" w14:textId="77777777" w:rsidR="0023611B" w:rsidRPr="0023611B" w:rsidRDefault="0023611B" w:rsidP="0023611B">
      <w:pPr>
        <w:ind w:firstLine="0"/>
      </w:pPr>
    </w:p>
    <w:p w14:paraId="4F7156D5" w14:textId="7DE7C7E7" w:rsidR="00C8590C" w:rsidRPr="00BB665F" w:rsidRDefault="00C8590C" w:rsidP="00A121E2">
      <w:pPr>
        <w:pStyle w:val="Heading21"/>
        <w:rPr>
          <w:i/>
          <w:iCs/>
        </w:rPr>
      </w:pPr>
      <w:r w:rsidRPr="00BB665F">
        <w:rPr>
          <w:i/>
          <w:iCs/>
        </w:rPr>
        <w:t>React JS</w:t>
      </w:r>
    </w:p>
    <w:p w14:paraId="3FECEAC5" w14:textId="7A5FB32B" w:rsidR="0023611B" w:rsidRDefault="0023611B" w:rsidP="0023611B">
      <w:r w:rsidRPr="009508EF">
        <w:rPr>
          <w:i/>
          <w:iCs/>
        </w:rPr>
        <w:t>React JS</w:t>
      </w:r>
      <w:r w:rsidRPr="00D164C7">
        <w:t xml:space="preserve"> merupakan sebuah perpustakaan (</w:t>
      </w:r>
      <w:r w:rsidRPr="00D164C7">
        <w:rPr>
          <w:i/>
          <w:iCs/>
        </w:rPr>
        <w:t>library</w:t>
      </w:r>
      <w:r w:rsidRPr="00D164C7">
        <w:t xml:space="preserve">) </w:t>
      </w:r>
      <w:r w:rsidRPr="00A30E2E">
        <w:rPr>
          <w:i/>
          <w:iCs/>
        </w:rPr>
        <w:t>open</w:t>
      </w:r>
      <w:r>
        <w:rPr>
          <w:i/>
          <w:iCs/>
        </w:rPr>
        <w:t>-source</w:t>
      </w:r>
      <w:r>
        <w:t xml:space="preserve"> </w:t>
      </w:r>
      <w:r w:rsidRPr="00D164C7">
        <w:t>JavaScript</w:t>
      </w:r>
      <w:r>
        <w:t xml:space="preserve"> </w:t>
      </w:r>
      <w:r w:rsidRPr="00D164C7">
        <w:t xml:space="preserve">yang secara dominan dimanfaatkan untuk mengembangkan </w:t>
      </w:r>
      <w:r w:rsidRPr="00A30E2E">
        <w:rPr>
          <w:i/>
          <w:iCs/>
        </w:rPr>
        <w:t>user interface</w:t>
      </w:r>
      <w:r w:rsidRPr="00D164C7">
        <w:t xml:space="preserve"> (UI) yang khusus untuk satu halaman dalam sebuah aplikasi. Pada awalnya, </w:t>
      </w:r>
      <w:r w:rsidRPr="009508EF">
        <w:rPr>
          <w:i/>
          <w:iCs/>
        </w:rPr>
        <w:t>React JS</w:t>
      </w:r>
      <w:r w:rsidRPr="00D164C7">
        <w:t xml:space="preserve"> dikembangkan oleh Jordan Walke sekitar tahun 2013 sebagai sebuah perpustakaan JavaScript. </w:t>
      </w:r>
      <w:r w:rsidRPr="009508EF">
        <w:rPr>
          <w:i/>
          <w:iCs/>
        </w:rPr>
        <w:t>React JS</w:t>
      </w:r>
      <w:r w:rsidRPr="00D164C7">
        <w:t xml:space="preserve"> digunakan sebagai salah satu kerangka kerja (</w:t>
      </w:r>
      <w:r w:rsidRPr="009508EF">
        <w:rPr>
          <w:i/>
          <w:iCs/>
        </w:rPr>
        <w:t>framework</w:t>
      </w:r>
      <w:r w:rsidRPr="00D164C7">
        <w:t>) untuk merancang bagian depan (</w:t>
      </w:r>
      <w:r w:rsidRPr="009508EF">
        <w:rPr>
          <w:i/>
          <w:iCs/>
        </w:rPr>
        <w:t>front-end</w:t>
      </w:r>
      <w:r w:rsidRPr="00D164C7">
        <w:t xml:space="preserve">) dari suatu aplikasi. Fungsinya adalah untuk mengelola lapisan pada tampilan baik untuk desktop maupun versi mobile dari aplikasi. Dengan </w:t>
      </w:r>
      <w:r w:rsidRPr="00380B33">
        <w:rPr>
          <w:i/>
          <w:iCs/>
        </w:rPr>
        <w:t>React JS</w:t>
      </w:r>
      <w:r w:rsidRPr="00D164C7">
        <w:t>, pengguna dapat membuat komponen yang dapat digunakan kembali (</w:t>
      </w:r>
      <w:r w:rsidRPr="009C59A3">
        <w:rPr>
          <w:i/>
          <w:iCs/>
        </w:rPr>
        <w:t>reusable components</w:t>
      </w:r>
      <w:r w:rsidRPr="00D164C7">
        <w:t>) tanpa harus membuatnya dari awal lagi</w:t>
      </w:r>
      <w:r>
        <w:t xml:space="preserve"> </w:t>
      </w:r>
      <w:r>
        <w:fldChar w:fldCharType="begin" w:fldLock="1"/>
      </w:r>
      <w:r>
        <w:instrText>ADDIN CSL_CITATION {"citationItems":[{"id":"ITEM-1","itemData":{"DOI":"10.56127/jukim.v1i04.137","ISSN":"2829-0488","abstract":"The world has been attacked by the pandemic of coronavirus, starts from 2019 until this day, 2022. Coronavirus was detected in Indonesia started from 2020, specifically on March, 2020. The coronavirus or severe acute respiratory syndrome coronavirus 2 (SARS-CoV-2) is the virus which attacks human’s respiratory system. It is also known as COVID-19. The virus may cause mild illnesses of human’s respiratory system, severe lung infections, and even death. Severe acute respiratory syndrome coronavirus 2 (SARS-CoV-2) is categorized as the new infectious disease to human. The virus attacks anyone, such as elderly, adult, children, toddler, pregnant women, and breastfeeding mothers. Utilization of information technology that continues to develop can be felt in various fields. Such as the fields of education, government, health, social culture and so on. Information about COVID-19 is always needed by the people of Indonesia, even abroad. Utilization of this website-based technology can help the public in obtaining up to date information. Website application built using React JS framework and API. According to the problems experienced now, a website was created to monitor and provide accessible information to the public regarding the spread of COVID-19 virus cases in Indonesia and the entire world as well. People could approach the website called Covices which was created in programming languages, such as React Js and API.","author":[{"dropping-particle":"","family":"Tri Sulistyorini","given":"","non-dropping-particle":"","parse-names":false,"suffix":""},{"dropping-particle":"","family":"Sova","given":"Erma","non-dropping-particle":"","parse-names":false,"suffix":""},{"dropping-particle":"","family":"Ramadhan","given":"Rafli","non-dropping-particle":"","parse-names":false,"suffix":""}],"container-title":"Jurnal Ilmiah Multidisiplin","id":"ITEM-1","issue":"04","issued":{"date-parts":[["2022"]]},"page":"01-13","title":"Pemantauan Kasus Penyebaran Covid-19 Berbasis Website Menggunakan Framework React Js Dan Api","type":"article-journal","volume":"1"},"uris":["http://www.mendeley.com/documents/?uuid=d00de38d-1930-467f-adbe-b7196564bc67"]}],"mendeley":{"formattedCitation":"(Tri Sulistyorini et al., 2022)","plainTextFormattedCitation":"(Tri Sulistyorini et al., 2022)","previouslyFormattedCitation":"(Tri Sulistyorini et al., 2022)"},"properties":{"noteIndex":0},"schema":"https://github.com/citation-style-language/schema/raw/master/csl-citation.json"}</w:instrText>
      </w:r>
      <w:r>
        <w:fldChar w:fldCharType="separate"/>
      </w:r>
      <w:r w:rsidRPr="009C59A3">
        <w:rPr>
          <w:noProof/>
        </w:rPr>
        <w:t>(Tri Sulistyorini et al., 2022)</w:t>
      </w:r>
      <w:r>
        <w:fldChar w:fldCharType="end"/>
      </w:r>
      <w:r>
        <w:t>.</w:t>
      </w:r>
    </w:p>
    <w:p w14:paraId="446980FE" w14:textId="77777777" w:rsidR="00251CDF" w:rsidRPr="0023611B" w:rsidRDefault="00251CDF" w:rsidP="0023611B"/>
    <w:p w14:paraId="3B054B8A" w14:textId="0E1557A2" w:rsidR="00C8590C" w:rsidRPr="00BB665F" w:rsidRDefault="00C8590C" w:rsidP="00A121E2">
      <w:pPr>
        <w:pStyle w:val="Heading21"/>
        <w:rPr>
          <w:i/>
          <w:iCs/>
        </w:rPr>
      </w:pPr>
      <w:r w:rsidRPr="00BB665F">
        <w:rPr>
          <w:i/>
          <w:iCs/>
        </w:rPr>
        <w:t>PostgreSQL</w:t>
      </w:r>
    </w:p>
    <w:p w14:paraId="30CB24B8" w14:textId="77777777" w:rsidR="0023611B" w:rsidRDefault="0023611B" w:rsidP="0023611B">
      <w:r w:rsidRPr="00907E7D">
        <w:rPr>
          <w:i/>
          <w:iCs/>
        </w:rPr>
        <w:t>PostgreSQL</w:t>
      </w:r>
      <w:r w:rsidRPr="00907E7D">
        <w:t xml:space="preserve"> merupakan Sistem Manajemen Basis Data Relasional Objek yang bersifat sumber terbuka (</w:t>
      </w:r>
      <w:r w:rsidRPr="00907E7D">
        <w:rPr>
          <w:i/>
          <w:iCs/>
        </w:rPr>
        <w:t>open source</w:t>
      </w:r>
      <w:r w:rsidRPr="00907E7D">
        <w:t>)</w:t>
      </w:r>
      <w:r>
        <w:t xml:space="preserve"> </w:t>
      </w:r>
      <w:r>
        <w:fldChar w:fldCharType="begin" w:fldLock="1"/>
      </w:r>
      <w:r>
        <w:instrText>ADDIN CSL_CITATION {"citationItems":[{"id":"ITEM-1","itemData":{"ISSN":"1978-1520","abstract":"Jaringan internet yang saling terhubung membawa pengaruh yang sangat signifikan dalam\nsetiap kegiatan yang dilakukan karena penggunaan internet dapat dilakukan kapan saja dan\ndimana saja tanpa mengenal jarak dan waktu. Pendaftaran mahasiswa baru merupakan sebuah\ntahap awal yang harus dilakukan bagi seorang mahasiswa untuk dapat diterima pada kampus\nyang mereka inginkan. Namun seringkali, timbul kendala dalam proses pendaftaran itu\nsendiri antara lain, waktu yang diberikan terbatas serta jarak yang harus ditempuh untuk\nmelakukan pendaftaran awal. Oleh karena itu, banyak kampus yang telah menyediakan fitur\npendaftaran mahasiswa baru berbasis web. Penggunaan postgtreSQL dalam sistem\nmanajemen basis data, membuat proses pengelolaan serta pengamanan data pendaftaran jauh\nlebih efisien","author":[{"dropping-particle":"","family":"Waruwu","given":"Tomoyud S","non-dropping-particle":"","parse-names":false,"suffix":""}],"container-title":"E-Jurnal Mahajana Informasi USM-Indonesia","id":"ITEM-1","issue":"1","issued":{"date-parts":[["2019"]]},"page":"57-61","title":"Implementasi Postgresql Sebagai Sistem Manajemen Basis Data Pada Pendaftaran Mahasiswa Baru Berbasis Web","type":"article-journal","volume":"4"},"uris":["http://www.mendeley.com/documents/?uuid=d826ac54-cc31-4e76-a606-766a59ee2d77"]}],"mendeley":{"formattedCitation":"(Waruwu, 2019)","plainTextFormattedCitation":"(Waruwu, 2019)","previouslyFormattedCitation":"(Waruwu, 2019)"},"properties":{"noteIndex":0},"schema":"https://github.com/citation-style-language/schema/raw/master/csl-citation.json"}</w:instrText>
      </w:r>
      <w:r>
        <w:fldChar w:fldCharType="separate"/>
      </w:r>
      <w:r w:rsidRPr="00907E7D">
        <w:rPr>
          <w:noProof/>
        </w:rPr>
        <w:t>(Waruwu, 2019)</w:t>
      </w:r>
      <w:r>
        <w:fldChar w:fldCharType="end"/>
      </w:r>
      <w:r>
        <w:t>.</w:t>
      </w:r>
      <w:r w:rsidRPr="00907E7D">
        <w:t xml:space="preserve"> </w:t>
      </w:r>
      <w:r w:rsidRPr="00907E7D">
        <w:rPr>
          <w:i/>
          <w:iCs/>
        </w:rPr>
        <w:t>PostgreSQL</w:t>
      </w:r>
      <w:r w:rsidRPr="00907E7D">
        <w:t xml:space="preserve"> menonjolkan kemampuan untuk dikembangkan (ekstensibilitas), kreativitas, dan kompatibilitas. Meskipun bersaing dengan vendor basis data relasional besar seperti </w:t>
      </w:r>
      <w:r w:rsidRPr="00907E7D">
        <w:rPr>
          <w:i/>
          <w:iCs/>
        </w:rPr>
        <w:t>Oracle</w:t>
      </w:r>
      <w:r w:rsidRPr="00907E7D">
        <w:t xml:space="preserve">, </w:t>
      </w:r>
      <w:r w:rsidRPr="00907E7D">
        <w:rPr>
          <w:i/>
          <w:iCs/>
        </w:rPr>
        <w:t>MySQL</w:t>
      </w:r>
      <w:r w:rsidRPr="00907E7D">
        <w:t xml:space="preserve">, </w:t>
      </w:r>
      <w:r w:rsidRPr="00907E7D">
        <w:rPr>
          <w:i/>
          <w:iCs/>
        </w:rPr>
        <w:t>SQL Server</w:t>
      </w:r>
      <w:r w:rsidRPr="00907E7D">
        <w:t xml:space="preserve">, dan lain-lain, </w:t>
      </w:r>
      <w:r w:rsidRPr="00907E7D">
        <w:rPr>
          <w:i/>
          <w:iCs/>
        </w:rPr>
        <w:t>PostgreSQL</w:t>
      </w:r>
      <w:r w:rsidRPr="00907E7D">
        <w:t xml:space="preserve"> tetap menjadi salah satu opsi yang sangat relevan.</w:t>
      </w:r>
    </w:p>
    <w:p w14:paraId="7C4C74FE" w14:textId="77777777" w:rsidR="0023611B" w:rsidRDefault="0023611B" w:rsidP="0023611B">
      <w:r>
        <w:rPr>
          <w:i/>
          <w:iCs/>
        </w:rPr>
        <w:t>PostgreSQL</w:t>
      </w:r>
      <w:r>
        <w:t xml:space="preserve"> mendukung bahasa </w:t>
      </w:r>
      <w:r w:rsidRPr="006446C2">
        <w:rPr>
          <w:i/>
          <w:iCs/>
        </w:rPr>
        <w:t>SQL</w:t>
      </w:r>
      <w:r>
        <w:t xml:space="preserve"> secara luas dan menawarkan beberapa fitur-fitur modern seperti:</w:t>
      </w:r>
    </w:p>
    <w:p w14:paraId="1C311F6C" w14:textId="77777777" w:rsidR="0023611B" w:rsidRPr="00C43884" w:rsidRDefault="0023611B" w:rsidP="0023611B">
      <w:pPr>
        <w:pStyle w:val="ListParagraph"/>
        <w:numPr>
          <w:ilvl w:val="0"/>
          <w:numId w:val="9"/>
        </w:numPr>
        <w:ind w:left="900"/>
        <w:rPr>
          <w:i/>
          <w:iCs/>
        </w:rPr>
      </w:pPr>
      <w:r w:rsidRPr="00C43884">
        <w:rPr>
          <w:i/>
          <w:iCs/>
        </w:rPr>
        <w:t>Complex queries</w:t>
      </w:r>
    </w:p>
    <w:p w14:paraId="238F427C" w14:textId="77777777" w:rsidR="0023611B" w:rsidRPr="00C43884" w:rsidRDefault="0023611B" w:rsidP="0023611B">
      <w:pPr>
        <w:pStyle w:val="ListParagraph"/>
        <w:numPr>
          <w:ilvl w:val="0"/>
          <w:numId w:val="9"/>
        </w:numPr>
        <w:ind w:left="900"/>
        <w:rPr>
          <w:i/>
          <w:iCs/>
        </w:rPr>
      </w:pPr>
      <w:r w:rsidRPr="00C43884">
        <w:rPr>
          <w:i/>
          <w:iCs/>
        </w:rPr>
        <w:t>Foreign key</w:t>
      </w:r>
    </w:p>
    <w:p w14:paraId="49F65721" w14:textId="77777777" w:rsidR="0023611B" w:rsidRPr="00C43884" w:rsidRDefault="0023611B" w:rsidP="0023611B">
      <w:pPr>
        <w:pStyle w:val="ListParagraph"/>
        <w:numPr>
          <w:ilvl w:val="0"/>
          <w:numId w:val="9"/>
        </w:numPr>
        <w:ind w:left="900"/>
        <w:rPr>
          <w:i/>
          <w:iCs/>
        </w:rPr>
      </w:pPr>
      <w:r w:rsidRPr="00C43884">
        <w:rPr>
          <w:i/>
          <w:iCs/>
        </w:rPr>
        <w:t>Triggres</w:t>
      </w:r>
    </w:p>
    <w:p w14:paraId="0A795CCA" w14:textId="77777777" w:rsidR="0023611B" w:rsidRPr="00C43884" w:rsidRDefault="0023611B" w:rsidP="0023611B">
      <w:pPr>
        <w:pStyle w:val="ListParagraph"/>
        <w:numPr>
          <w:ilvl w:val="0"/>
          <w:numId w:val="9"/>
        </w:numPr>
        <w:ind w:left="900"/>
        <w:rPr>
          <w:i/>
          <w:iCs/>
        </w:rPr>
      </w:pPr>
      <w:r w:rsidRPr="00C43884">
        <w:rPr>
          <w:i/>
          <w:iCs/>
        </w:rPr>
        <w:t>Views</w:t>
      </w:r>
    </w:p>
    <w:p w14:paraId="6CE97604" w14:textId="77777777" w:rsidR="0023611B" w:rsidRPr="00C43884" w:rsidRDefault="0023611B" w:rsidP="0023611B">
      <w:pPr>
        <w:pStyle w:val="ListParagraph"/>
        <w:numPr>
          <w:ilvl w:val="0"/>
          <w:numId w:val="9"/>
        </w:numPr>
        <w:ind w:left="900"/>
        <w:rPr>
          <w:i/>
          <w:iCs/>
        </w:rPr>
      </w:pPr>
      <w:r w:rsidRPr="00C43884">
        <w:rPr>
          <w:i/>
          <w:iCs/>
        </w:rPr>
        <w:t>Transaction integrity</w:t>
      </w:r>
    </w:p>
    <w:p w14:paraId="53615FFA" w14:textId="1E865A3B" w:rsidR="0023611B" w:rsidRDefault="0023611B" w:rsidP="0023611B">
      <w:pPr>
        <w:pStyle w:val="ListParagraph"/>
        <w:numPr>
          <w:ilvl w:val="0"/>
          <w:numId w:val="9"/>
        </w:numPr>
        <w:ind w:left="900"/>
        <w:rPr>
          <w:i/>
          <w:iCs/>
        </w:rPr>
      </w:pPr>
      <w:r w:rsidRPr="00C43884">
        <w:rPr>
          <w:i/>
          <w:iCs/>
        </w:rPr>
        <w:lastRenderedPageBreak/>
        <w:t>Multiversion Concurrency Control</w:t>
      </w:r>
    </w:p>
    <w:p w14:paraId="234047A0" w14:textId="77777777" w:rsidR="00251CDF" w:rsidRDefault="00251CDF" w:rsidP="00251CDF">
      <w:pPr>
        <w:pStyle w:val="ListParagraph"/>
        <w:ind w:left="900" w:firstLine="0"/>
        <w:rPr>
          <w:i/>
          <w:iCs/>
        </w:rPr>
      </w:pPr>
    </w:p>
    <w:p w14:paraId="57445A08" w14:textId="63060146" w:rsidR="00C8590C" w:rsidRPr="00BB665F" w:rsidRDefault="00C8590C" w:rsidP="00A121E2">
      <w:pPr>
        <w:pStyle w:val="Heading21"/>
        <w:rPr>
          <w:i/>
          <w:iCs/>
        </w:rPr>
      </w:pPr>
      <w:r w:rsidRPr="00BB665F">
        <w:rPr>
          <w:i/>
          <w:iCs/>
        </w:rPr>
        <w:t>Telegram</w:t>
      </w:r>
    </w:p>
    <w:p w14:paraId="786BC546" w14:textId="740895D2" w:rsidR="0023611B" w:rsidRDefault="0023611B" w:rsidP="0023611B">
      <w:r w:rsidRPr="006F6506">
        <w:rPr>
          <w:i/>
          <w:iCs/>
        </w:rPr>
        <w:t>Telegram</w:t>
      </w:r>
      <w:r w:rsidRPr="006F6506">
        <w:t xml:space="preserve"> merupakan salah satu platform jejaring sosial yang hadir di dunia, sejajar dengan </w:t>
      </w:r>
      <w:r w:rsidRPr="006F6506">
        <w:rPr>
          <w:i/>
          <w:iCs/>
        </w:rPr>
        <w:t>WhatsApp</w:t>
      </w:r>
      <w:r w:rsidRPr="006F6506">
        <w:t xml:space="preserve">, </w:t>
      </w:r>
      <w:r w:rsidRPr="006F6506">
        <w:rPr>
          <w:i/>
          <w:iCs/>
        </w:rPr>
        <w:t>Facebook</w:t>
      </w:r>
      <w:r w:rsidRPr="006F6506">
        <w:t xml:space="preserve">, </w:t>
      </w:r>
      <w:r w:rsidRPr="006F6506">
        <w:rPr>
          <w:i/>
          <w:iCs/>
        </w:rPr>
        <w:t>Instagram</w:t>
      </w:r>
      <w:r w:rsidRPr="006F6506">
        <w:t xml:space="preserve">, </w:t>
      </w:r>
      <w:r w:rsidRPr="006F6506">
        <w:rPr>
          <w:i/>
          <w:iCs/>
        </w:rPr>
        <w:t>Twitter</w:t>
      </w:r>
      <w:r w:rsidRPr="006F6506">
        <w:t xml:space="preserve">, </w:t>
      </w:r>
      <w:r w:rsidRPr="006F6506">
        <w:rPr>
          <w:i/>
          <w:iCs/>
        </w:rPr>
        <w:t>Skype</w:t>
      </w:r>
      <w:r w:rsidRPr="006F6506">
        <w:t>, dan sejumlah lainnya. Platform ini mempermudah interaksi antarindividu</w:t>
      </w:r>
      <w:r>
        <w:t xml:space="preserve"> </w:t>
      </w:r>
      <w:r>
        <w:fldChar w:fldCharType="begin" w:fldLock="1"/>
      </w:r>
      <w:r>
        <w:instrText>ADDIN CSL_CITATION {"citationItems":[{"id":"ITEM-1","itemData":{"DOI":"10.36079/lamintang.jetas-0502.554","ISSN":"2721-7949","abstract":"Tujuan kajian ini dijalankan adalah untuk mengkaji atau menganalisis tahap penguasaan penggunaan Telegram dalam pembelajaran secara atas talian dalam kalangan guru dan pelajar di SMK Sri Kiambang. Responden kajian ini adalah seramai 272 orang yang terdiri dikalangan guru dan pelajar, iaitu seramai 202 orang pelajar dan 70 orang guru. Kajian ini berfokuskan hanya kepada pelajar menengah atas iaitu pelajar tingkatan empat dan lima sahaja. Objektif kajian ini dilaksanakan adalah untuk mengenalpasti tahap kesediaan guru dan pelajar dalam aspek pengetahuan terhadap penggunaan Telegram, dan akhir sekali adalah untuk menganalisis tahap kesediaan guru dan pelajar dalam aspek kemahiran terhadap penggunaan Telegram, tahap kesediaan guru dan pelajar terhadap penggunaan Telegram bagi pembelajaran secara atas talian. Setelah pengkaji melakukan analisis terhadap data yang telah dikutip menunjukkan tahap skor min soalan bagi mengetahui tahap kesediaan pelajar dan guru adalah tinggi iaitu sebanyak 4.12 dalam aspek kemahiran, 4.20 dalam aspek penggunaan dan sebanyak 4.12 dalam aspek kesediaan guru dan pelajar terhadap penggunaan Telegram bagi pembelajaran secara atas talian.\r Analysis of Telegram Use for Online Learning among Teachers and Students\r Abstract: The purpose of this study is to study or analyze the level of mastery of the use of Telegram in online learning among teachers and students at SMK Sri Kiambang. The respondents of this study were a total of 272 people consisting of teachers and students, which is a total of 202 students and 70 teachers. This study focuses only on upper secondary students, namely form four and five students only. The objective of this study is to identify the level of readiness of teachers and students in terms of knowledge on the use of Telegram, and finally to analyze the level of readiness of teachers and students in terms of skills on the use of Telegram, the level of readiness of teachers and students on the use of Telegram for online learning. After the researcher analyzed the data collected showed the level of mean score of questions to find out the level of readiness of students and teachers is high, namely 4.12 in terms of skills, 4.20 in terms of use and 4.12 in terms of readiness of teachers and students online.\r Keywords: Gadget Used, Learning Tools, Telegram.","author":[{"dropping-particle":"","family":"Mohd Zulkifli","given":"Filzah Afiqah","non-dropping-particle":"","parse-names":false,"suffix":""},{"dropping-particle":"","family":"Mohd Noor","given":"Noor Anida Zaria","non-dropping-particle":"","parse-names":false,"suffix":""}],"container-title":"Journal of Engineering, Technology, and Applied Science (JETAS)","id":"ITEM-1","issue":"2","issued":{"date-parts":[["2023"]]},"page":"89-98","title":"Analisis Penggunaan Telegram bagi Pembelajaran Secara Atas Talian dalam Kalangan Guru dan Pelajar","type":"article-journal","volume":"5"},"uris":["http://www.mendeley.com/documents/?uuid=bc3de122-019b-4eaa-988e-d2292d4e556a"]}],"mendeley":{"formattedCitation":"(Mohd Zulkifli &amp; Mohd Noor, 2023)","plainTextFormattedCitation":"(Mohd Zulkifli &amp; Mohd Noor, 2023)","previouslyFormattedCitation":"(Mohd Zulkifli &amp; Mohd Noor, 2023)"},"properties":{"noteIndex":0},"schema":"https://github.com/citation-style-language/schema/raw/master/csl-citation.json"}</w:instrText>
      </w:r>
      <w:r>
        <w:fldChar w:fldCharType="separate"/>
      </w:r>
      <w:r w:rsidRPr="00A23542">
        <w:rPr>
          <w:noProof/>
        </w:rPr>
        <w:t>(Mohd Zulkifli &amp; Mohd Noor, 2023)</w:t>
      </w:r>
      <w:r>
        <w:fldChar w:fldCharType="end"/>
      </w:r>
      <w:r>
        <w:t>.</w:t>
      </w:r>
    </w:p>
    <w:p w14:paraId="08688B2F" w14:textId="77777777" w:rsidR="00251CDF" w:rsidRPr="0023611B" w:rsidRDefault="00251CDF" w:rsidP="0023611B"/>
    <w:p w14:paraId="78BB3E76" w14:textId="07B6B99B" w:rsidR="00C8590C" w:rsidRPr="00BB665F" w:rsidRDefault="00C8590C" w:rsidP="00A121E2">
      <w:pPr>
        <w:pStyle w:val="Heading21"/>
        <w:rPr>
          <w:i/>
          <w:iCs/>
        </w:rPr>
      </w:pPr>
      <w:r w:rsidRPr="00BB665F">
        <w:rPr>
          <w:i/>
          <w:iCs/>
        </w:rPr>
        <w:t>Bot</w:t>
      </w:r>
    </w:p>
    <w:p w14:paraId="07FB22DD" w14:textId="2DB04126" w:rsidR="00BB665F" w:rsidRDefault="00BB665F" w:rsidP="00BB665F">
      <w:r w:rsidRPr="00A16284">
        <w:rPr>
          <w:i/>
          <w:iCs/>
        </w:rPr>
        <w:t>Bot</w:t>
      </w:r>
      <w:r>
        <w:t xml:space="preserve"> adalah sejenis agen interaktif, program komputer yang dirancang untuk mensimulasikan percakapan cerdas dengan satu atau lebih manusia pengguna melalui pengenalan suara dan antarmuka obrolan </w:t>
      </w:r>
      <w:r>
        <w:fldChar w:fldCharType="begin" w:fldLock="1"/>
      </w:r>
      <w:r>
        <w:instrText>ADDIN CSL_CITATION {"citationItems":[{"id":"ITEM-1","itemData":{"DOI":"10.2991/assehr.k.201021.049","abstract":"This study aimed to determine the validity of Telegram BOT as a learning medium, combined with blended learning method for Bahasa Indonesia Course, especially in Equality Program Package C in Sanggar Kegiatan Belajar (SKB) Kabupaten Sleman and SKB Kabupaten …","author":[{"dropping-particle":"","family":"Ismawati","given":"Dwi","non-dropping-particle":"","parse-names":false,"suffix":""},{"dropping-particle":"","family":"Prasetyo","given":"Iis","non-dropping-particle":"","parse-names":false,"suffix":""}],"id":"ITEM-1","issue":"Bicmst","issued":{"date-parts":[["2020"]]},"page":"209-212","title":"The Development of Telegram BOT Through Short Story","type":"article-journal","volume":"456"},"uris":["http://www.mendeley.com/documents/?uuid=3e29fabf-cb07-40cf-8691-b44916dafb68"]}],"mendeley":{"formattedCitation":"(Ismawati &amp; Prasetyo, 2020)","plainTextFormattedCitation":"(Ismawati &amp; Prasetyo, 2020)","previouslyFormattedCitation":"(Ismawati &amp; Prasetyo, 2020)"},"properties":{"noteIndex":0},"schema":"https://github.com/citation-style-language/schema/raw/master/csl-citation.json"}</w:instrText>
      </w:r>
      <w:r>
        <w:fldChar w:fldCharType="separate"/>
      </w:r>
      <w:r w:rsidRPr="00496397">
        <w:rPr>
          <w:noProof/>
        </w:rPr>
        <w:t>(Ismawati &amp; Prasetyo, 2020)</w:t>
      </w:r>
      <w:r>
        <w:fldChar w:fldCharType="end"/>
      </w:r>
      <w:r>
        <w:t>.</w:t>
      </w:r>
    </w:p>
    <w:p w14:paraId="5DC015AF" w14:textId="77777777" w:rsidR="00251CDF" w:rsidRPr="00BB665F" w:rsidRDefault="00251CDF" w:rsidP="00BB665F"/>
    <w:p w14:paraId="3E1CC9A9" w14:textId="1FDFC3DE" w:rsidR="00C8590C" w:rsidRPr="00A16284" w:rsidRDefault="00C8590C" w:rsidP="00A121E2">
      <w:pPr>
        <w:pStyle w:val="Heading21"/>
        <w:rPr>
          <w:i/>
          <w:iCs/>
        </w:rPr>
      </w:pPr>
      <w:r w:rsidRPr="00A16284">
        <w:rPr>
          <w:i/>
          <w:iCs/>
        </w:rPr>
        <w:t>API</w:t>
      </w:r>
    </w:p>
    <w:p w14:paraId="6669CEE6" w14:textId="2D0CD456" w:rsidR="00A16284" w:rsidRDefault="00A16284" w:rsidP="00A16284">
      <w:r w:rsidRPr="008F6BBA">
        <w:rPr>
          <w:i/>
          <w:iCs/>
        </w:rPr>
        <w:t>API</w:t>
      </w:r>
      <w:r w:rsidRPr="003B5CED">
        <w:t xml:space="preserve"> adalah metode komunikasi yang sering digunakan dalam pembuatan layanan berbasis web, yang dikenal juga sebagai </w:t>
      </w:r>
      <w:r w:rsidRPr="008F6BBA">
        <w:rPr>
          <w:i/>
          <w:iCs/>
        </w:rPr>
        <w:t>web service</w:t>
      </w:r>
      <w:r w:rsidRPr="003B5CED">
        <w:t xml:space="preserve">. </w:t>
      </w:r>
      <w:r w:rsidRPr="008F6BBA">
        <w:rPr>
          <w:i/>
          <w:iCs/>
        </w:rPr>
        <w:t>Web service</w:t>
      </w:r>
      <w:r w:rsidRPr="003B5CED">
        <w:t xml:space="preserve"> adalah sistem yang memfasilitasi komunikasi antar komputer yang berbeda. Sistem yang menggunakan </w:t>
      </w:r>
      <w:r w:rsidRPr="008F6BBA">
        <w:rPr>
          <w:i/>
          <w:iCs/>
        </w:rPr>
        <w:t>web service</w:t>
      </w:r>
      <w:r w:rsidRPr="003B5CED">
        <w:t xml:space="preserve"> dapat terhubung dan terintegrasi meskipun berada pada platform yang berbeda</w:t>
      </w:r>
      <w:r>
        <w:t xml:space="preserve"> </w:t>
      </w:r>
      <w:r>
        <w:fldChar w:fldCharType="begin" w:fldLock="1"/>
      </w:r>
      <w:r w:rsidR="00EF2B3D">
        <w:instrText>ADDIN CSL_CITATION {"citationItems":[{"id":"ITEM-1","itemData":{"author":[{"dropping-particle":"","family":"Oktafamero","given":"Yomara","non-dropping-particle":"","parse-names":false,"suffix":""},{"dropping-particle":"","family":"Alifansa","given":"Dimas Mirza","non-dropping-particle":"","parse-names":false,"suffix":""},{"dropping-particle":"","family":"Najaf","given":"Abdul Rezha Efrat","non-dropping-particle":"","parse-names":false,"suffix":""}],"id":"ITEM-1","issue":"September","issued":{"date-parts":[["2023"]]},"page":"6-7","title":"RANCANG BANGUN E-KATALOG BUKU TERINTEGRASI DEVELOPMENT INTEGRATED BOOK CATALOG WEBSITE AND DESKTOP","type":"article-journal"},"uris":["http://www.mendeley.com/documents/?uuid=de6b9f4b-8092-462b-b92e-121ee1931f46"]}],"mendeley":{"formattedCitation":"(Oktafamero et al., 2023)","plainTextFormattedCitation":"(Oktafamero et al., 2023)","previouslyFormattedCitation":"(Oktafamero et al., 2023)"},"properties":{"noteIndex":0},"schema":"https://github.com/citation-style-language/schema/raw/master/csl-citation.json"}</w:instrText>
      </w:r>
      <w:r>
        <w:fldChar w:fldCharType="separate"/>
      </w:r>
      <w:r w:rsidRPr="00E07BF0">
        <w:rPr>
          <w:noProof/>
        </w:rPr>
        <w:t>(Oktafamero et al., 2023)</w:t>
      </w:r>
      <w:r>
        <w:fldChar w:fldCharType="end"/>
      </w:r>
      <w:r>
        <w:t>.</w:t>
      </w:r>
    </w:p>
    <w:p w14:paraId="603AA116" w14:textId="77777777" w:rsidR="00251CDF" w:rsidRPr="00A16284" w:rsidRDefault="00251CDF" w:rsidP="00A16284"/>
    <w:p w14:paraId="4F87E481" w14:textId="451C1DC3" w:rsidR="00C8590C" w:rsidRDefault="00C8590C" w:rsidP="00A121E2">
      <w:pPr>
        <w:pStyle w:val="Heading21"/>
      </w:pPr>
      <w:r>
        <w:t xml:space="preserve">Metode </w:t>
      </w:r>
      <w:r w:rsidRPr="0094189A">
        <w:rPr>
          <w:i/>
          <w:iCs/>
        </w:rPr>
        <w:t>Waterfall</w:t>
      </w:r>
    </w:p>
    <w:p w14:paraId="62AE9D1A" w14:textId="726805CF" w:rsidR="00A16284" w:rsidRDefault="00A16284" w:rsidP="00A16284">
      <w:r w:rsidRPr="00E427BF">
        <w:t xml:space="preserve">Metode </w:t>
      </w:r>
      <w:r w:rsidRPr="00C8291E">
        <w:rPr>
          <w:i/>
          <w:iCs/>
        </w:rPr>
        <w:t>waterfall</w:t>
      </w:r>
      <w:r w:rsidRPr="00E427BF">
        <w:t xml:space="preserve"> merupakan suatu pendekatan pengembangan sistem di mana</w:t>
      </w:r>
      <w:r>
        <w:t xml:space="preserve"> </w:t>
      </w:r>
      <w:r w:rsidRPr="00E427BF">
        <w:t>setiap fase dilakukan secara berurutan, mengikuti satu fase ke fase lainnya. Dalam</w:t>
      </w:r>
      <w:r>
        <w:t xml:space="preserve"> </w:t>
      </w:r>
      <w:r w:rsidRPr="00E427BF">
        <w:t xml:space="preserve">penerapan metode </w:t>
      </w:r>
      <w:r w:rsidRPr="00C8291E">
        <w:rPr>
          <w:i/>
          <w:iCs/>
        </w:rPr>
        <w:t>Waterfall</w:t>
      </w:r>
      <w:r w:rsidRPr="00E427BF">
        <w:t>, setiap langkah diselesaikan secara berurutan, dimulai</w:t>
      </w:r>
      <w:r>
        <w:t xml:space="preserve"> </w:t>
      </w:r>
      <w:r w:rsidRPr="00E427BF">
        <w:t>dari tahap awal sebelum melanjutkan ke tahap berikutnya</w:t>
      </w:r>
      <w:r>
        <w:t xml:space="preserve"> </w:t>
      </w:r>
      <w:r>
        <w:fldChar w:fldCharType="begin" w:fldLock="1"/>
      </w:r>
      <w:r>
        <w:instrText>ADDIN CSL_CITATION {"citationItems":[{"id":"ITEM-1","itemData":{"DOI":"10.54314/jssr.v4i3.692","ISSN":"2615-4307","abstract":"PT. Asco jaya adalah salah satu perusahaan perorangan yang bergerak dalam menyediakan jasa desain dan cetak undangan kertas, buku dan cetak kertas lainnya yang berada di jalan Mesjid Medan. Dalam persaingan dimasa industri 4.0 dalam dunia percetakan PT. Asco Jaya mengembangkan undangan kertas menjadi undangan digital website yang mana konsumen melakukan pemesanan sesuai desain undangan yang dipilih konsumen dari website. Untuk menjawab pengembangan PT. Asco jaya maka penulis membangun sistem pemesanan dan desain undangan digital menggunakan metode waterfall. Metode waterfall merupakan metode yang dianggap pantas dan tepat dalam mengembangkan sistem pemesanan dan desain undangan digital PT. Asco jaya dikarenakan metode waterfall merupakan metode yang mempermudah dalam melakukan kontrol dan menjadwal proses pengerjaan pengembangan sistem. Hasil dari penelitian ini adalah membangun sistem pemesanan dan desain undangan digital menggunakan metode waterfall.","author":[{"dropping-particle":"","family":"Fachri","given":"Barany","non-dropping-particle":"","parse-names":false,"suffix":""},{"dropping-particle":"","family":"Surbakti","given":"Risky Wahyu","non-dropping-particle":"","parse-names":false,"suffix":""}],"container-title":"Journal of Science and Social Research","id":"ITEM-1","issue":"3","issued":{"date-parts":[["2021"]]},"page":"263","title":"Perancangan Sistem Dan Desain Undangan Digital Menggunakan Metode Waterfall Berbasis Website (Studi Kasus: Asco Jaya)","type":"article-journal","volume":"4"},"uris":["http://www.mendeley.com/documents/?uuid=e650bdf4-1933-4a66-9a99-7f16786c0b48"]}],"mendeley":{"formattedCitation":"(Fachri &amp; Surbakti, 2021)","plainTextFormattedCitation":"(Fachri &amp; Surbakti, 2021)","previouslyFormattedCitation":"(Fachri &amp; Surbakti, 2021)"},"properties":{"noteIndex":0},"schema":"https://github.com/citation-style-language/schema/raw/master/csl-citation.json"}</w:instrText>
      </w:r>
      <w:r>
        <w:fldChar w:fldCharType="separate"/>
      </w:r>
      <w:r w:rsidRPr="00E427BF">
        <w:rPr>
          <w:noProof/>
        </w:rPr>
        <w:t>(Fachri &amp; Surbakti, 2021)</w:t>
      </w:r>
      <w:r>
        <w:fldChar w:fldCharType="end"/>
      </w:r>
      <w:r w:rsidRPr="00E427BF">
        <w:t>.</w:t>
      </w:r>
    </w:p>
    <w:p w14:paraId="5E01160E" w14:textId="62D2C152" w:rsidR="00B77BA3" w:rsidRDefault="00A16284" w:rsidP="00A16284">
      <w:pPr>
        <w:ind w:firstLine="0"/>
      </w:pPr>
      <w:r>
        <w:t xml:space="preserve">Metode </w:t>
      </w:r>
      <w:r w:rsidRPr="00611672">
        <w:rPr>
          <w:i/>
          <w:iCs/>
        </w:rPr>
        <w:t>Waterfall</w:t>
      </w:r>
      <w:r>
        <w:rPr>
          <w:i/>
          <w:iCs/>
        </w:rPr>
        <w:t xml:space="preserve"> </w:t>
      </w:r>
      <w:r>
        <w:t>memiliki tahapan berikut:</w:t>
      </w:r>
    </w:p>
    <w:p w14:paraId="4A4F4DE4" w14:textId="77777777" w:rsidR="00B77BA3" w:rsidRDefault="00B77BA3">
      <w:pPr>
        <w:spacing w:before="0" w:after="160" w:line="259" w:lineRule="auto"/>
        <w:ind w:firstLine="0"/>
        <w:jc w:val="left"/>
      </w:pPr>
      <w:r>
        <w:br w:type="page"/>
      </w:r>
    </w:p>
    <w:p w14:paraId="6AB80CB9" w14:textId="77777777" w:rsidR="00A16284" w:rsidRPr="0066603F" w:rsidRDefault="00A16284" w:rsidP="00A16284">
      <w:pPr>
        <w:pStyle w:val="ListParagraph"/>
        <w:numPr>
          <w:ilvl w:val="0"/>
          <w:numId w:val="10"/>
        </w:numPr>
      </w:pPr>
      <w:r>
        <w:rPr>
          <w:i/>
          <w:iCs/>
        </w:rPr>
        <w:lastRenderedPageBreak/>
        <w:t>Communication (Project Initiation &amp; Requirements Gathering)</w:t>
      </w:r>
    </w:p>
    <w:p w14:paraId="31CCF5CA" w14:textId="77777777" w:rsidR="00A16284" w:rsidRPr="0066603F" w:rsidRDefault="00A16284" w:rsidP="00A16284">
      <w:pPr>
        <w:pStyle w:val="ListParagraph"/>
        <w:ind w:firstLine="540"/>
      </w:pPr>
      <w:r>
        <w:t xml:space="preserve">Sebelum memulai pekerjaan yang bersifat teknis, sangat diperlukan adanya komunikasi dengan </w:t>
      </w:r>
      <w:r w:rsidRPr="002D0B10">
        <w:rPr>
          <w:i/>
          <w:iCs/>
        </w:rPr>
        <w:t>customer</w:t>
      </w:r>
      <w:r>
        <w:t xml:space="preserve"> demi memahami dan mencapai tujuan yang ingin dicapai. Hasil dari komunikasi tersebut adalah inisialisasi proyek, seperti menganalisis permasalahan yang dihadapi dan mengumpulkan data-data yang diperlukan, serta membantu mendefinisikan fitur dan fungsi </w:t>
      </w:r>
      <w:r w:rsidRPr="0066603F">
        <w:rPr>
          <w:i/>
          <w:iCs/>
        </w:rPr>
        <w:t>software</w:t>
      </w:r>
      <w:r>
        <w:t xml:space="preserve">. Pengumpulan data-data tambahan bisa juga diambil dari jurnal, artikel, dan </w:t>
      </w:r>
      <w:r w:rsidRPr="0066603F">
        <w:rPr>
          <w:i/>
          <w:iCs/>
        </w:rPr>
        <w:t>internet</w:t>
      </w:r>
      <w:r>
        <w:rPr>
          <w:i/>
          <w:iCs/>
        </w:rPr>
        <w:t>.</w:t>
      </w:r>
    </w:p>
    <w:p w14:paraId="1EFE2565" w14:textId="77777777" w:rsidR="00A16284" w:rsidRPr="00197CD6" w:rsidRDefault="00A16284" w:rsidP="00A16284">
      <w:pPr>
        <w:pStyle w:val="ListParagraph"/>
        <w:numPr>
          <w:ilvl w:val="0"/>
          <w:numId w:val="10"/>
        </w:numPr>
      </w:pPr>
      <w:r>
        <w:rPr>
          <w:i/>
          <w:iCs/>
        </w:rPr>
        <w:t>Planning (Estimating, Schedulling, Tracking)</w:t>
      </w:r>
    </w:p>
    <w:p w14:paraId="16ED5375" w14:textId="77777777" w:rsidR="00A16284" w:rsidRPr="00197CD6" w:rsidRDefault="00A16284" w:rsidP="00A16284">
      <w:pPr>
        <w:pStyle w:val="ListParagraph"/>
        <w:ind w:firstLine="540"/>
      </w:pPr>
      <w:r>
        <w:t xml:space="preserve">Tahap selanjutnya adalah tahap perencanaan yang menjelaskan mengenal estimasi tugas-tugas teknis yang akan dilakukan, resiko-resiko yang dapat terjadi, sumber daya yang diperlukan dalam membuat sistem, produk kerja yang ingin dihasilkan, penjadwalan kerja yang akan dilaksanakan, dan </w:t>
      </w:r>
      <w:r w:rsidRPr="005C756A">
        <w:rPr>
          <w:i/>
          <w:iCs/>
        </w:rPr>
        <w:t>tracking</w:t>
      </w:r>
      <w:r>
        <w:t xml:space="preserve"> proses pengerjaan sistem.</w:t>
      </w:r>
    </w:p>
    <w:p w14:paraId="29A77916" w14:textId="77777777" w:rsidR="00A16284" w:rsidRPr="005C756A" w:rsidRDefault="00A16284" w:rsidP="00A16284">
      <w:pPr>
        <w:pStyle w:val="ListParagraph"/>
        <w:numPr>
          <w:ilvl w:val="0"/>
          <w:numId w:val="10"/>
        </w:numPr>
      </w:pPr>
      <w:r>
        <w:rPr>
          <w:i/>
          <w:iCs/>
        </w:rPr>
        <w:t>Modelling (Analysis &amp; Design)</w:t>
      </w:r>
    </w:p>
    <w:p w14:paraId="18DD02B5" w14:textId="77777777" w:rsidR="00A16284" w:rsidRPr="005C756A" w:rsidRDefault="00A16284" w:rsidP="00A16284">
      <w:pPr>
        <w:pStyle w:val="ListParagraph"/>
        <w:ind w:firstLine="0"/>
      </w:pPr>
      <w:r>
        <w:t xml:space="preserve">Tahap ini adalah tahap perancangan dan pemodelan arsitektur sistem yang berfokus pada perancangan struktur data, arsitektur </w:t>
      </w:r>
      <w:r w:rsidRPr="004750E3">
        <w:rPr>
          <w:i/>
          <w:iCs/>
        </w:rPr>
        <w:t>software</w:t>
      </w:r>
      <w:r>
        <w:t xml:space="preserve">, tampilan </w:t>
      </w:r>
      <w:r w:rsidRPr="004750E3">
        <w:rPr>
          <w:i/>
          <w:iCs/>
        </w:rPr>
        <w:t>interface</w:t>
      </w:r>
      <w:r>
        <w:t xml:space="preserve"> dan </w:t>
      </w:r>
      <w:r w:rsidRPr="004750E3">
        <w:rPr>
          <w:i/>
          <w:iCs/>
        </w:rPr>
        <w:t>algoritma</w:t>
      </w:r>
      <w:r>
        <w:t xml:space="preserve"> program. tujuannya untuk lebih memahami gambaran besar dari apa yang akan dikerjakan.</w:t>
      </w:r>
    </w:p>
    <w:p w14:paraId="71BD98B1" w14:textId="77777777" w:rsidR="00A16284" w:rsidRPr="00095834" w:rsidRDefault="00A16284" w:rsidP="00A16284">
      <w:pPr>
        <w:pStyle w:val="ListParagraph"/>
        <w:numPr>
          <w:ilvl w:val="0"/>
          <w:numId w:val="10"/>
        </w:numPr>
      </w:pPr>
      <w:r>
        <w:rPr>
          <w:i/>
          <w:iCs/>
        </w:rPr>
        <w:t>Construction (Coding&amp; Testing)</w:t>
      </w:r>
    </w:p>
    <w:p w14:paraId="1197AE52" w14:textId="77777777" w:rsidR="00A16284" w:rsidRPr="00F42439" w:rsidRDefault="00A16284" w:rsidP="00A16284">
      <w:pPr>
        <w:pStyle w:val="ListParagraph"/>
        <w:ind w:firstLine="540"/>
      </w:pPr>
      <w:r>
        <w:t xml:space="preserve">Tahapan </w:t>
      </w:r>
      <w:r w:rsidRPr="00554E34">
        <w:rPr>
          <w:i/>
          <w:iCs/>
        </w:rPr>
        <w:t>Construction</w:t>
      </w:r>
      <w:r>
        <w:t xml:space="preserve"> ini merupakan proses penerjemahan bentuk desain menjadi kode atau bentuk atau bahasa yang dapat dibaca oleh mesin. Setelah pengkodean selesai, dilakukan pengujian terhadap sistem dan juga kode yang sudah dibuat. tujuannya untuk menemukan kesalahan yang mungkin terjadi untuk nantinya diperbaiki</w:t>
      </w:r>
    </w:p>
    <w:p w14:paraId="0307488C" w14:textId="77777777" w:rsidR="00A16284" w:rsidRPr="00554E34" w:rsidRDefault="00A16284" w:rsidP="00A16284">
      <w:pPr>
        <w:pStyle w:val="ListParagraph"/>
        <w:numPr>
          <w:ilvl w:val="0"/>
          <w:numId w:val="10"/>
        </w:numPr>
      </w:pPr>
      <w:r>
        <w:rPr>
          <w:i/>
          <w:iCs/>
        </w:rPr>
        <w:t>Deployment (Delivery, Support, Feedback)</w:t>
      </w:r>
    </w:p>
    <w:p w14:paraId="1BB3DBB9" w14:textId="11520DE5" w:rsidR="00A16284" w:rsidRPr="00A16284" w:rsidRDefault="00A16284" w:rsidP="00A16284">
      <w:pPr>
        <w:pStyle w:val="ListParagraph"/>
        <w:ind w:firstLine="540"/>
      </w:pPr>
      <w:r>
        <w:t xml:space="preserve">Tahapan </w:t>
      </w:r>
      <w:r w:rsidRPr="001A464F">
        <w:rPr>
          <w:i/>
          <w:iCs/>
        </w:rPr>
        <w:t>Deployment</w:t>
      </w:r>
      <w:r>
        <w:t xml:space="preserve"> merupakan tahapan implementasi perangkat lunak ke </w:t>
      </w:r>
      <w:r w:rsidRPr="001A464F">
        <w:rPr>
          <w:i/>
          <w:iCs/>
        </w:rPr>
        <w:t>customer</w:t>
      </w:r>
      <w:r>
        <w:t xml:space="preserve">, melakukan </w:t>
      </w:r>
      <w:r w:rsidRPr="001A464F">
        <w:rPr>
          <w:i/>
          <w:iCs/>
        </w:rPr>
        <w:t>maintenance</w:t>
      </w:r>
      <w:r>
        <w:t xml:space="preserve"> (perawatan perangkat lunak) secara berkala, perbaikan </w:t>
      </w:r>
      <w:r w:rsidRPr="001A464F">
        <w:rPr>
          <w:i/>
          <w:iCs/>
        </w:rPr>
        <w:t>software</w:t>
      </w:r>
      <w:r>
        <w:t xml:space="preserve">, evaluasi </w:t>
      </w:r>
      <w:r w:rsidRPr="001A464F">
        <w:rPr>
          <w:i/>
          <w:iCs/>
        </w:rPr>
        <w:t>software</w:t>
      </w:r>
      <w:r>
        <w:t xml:space="preserve"> dan pengembangan </w:t>
      </w:r>
      <w:r w:rsidRPr="001A464F">
        <w:rPr>
          <w:i/>
          <w:iCs/>
        </w:rPr>
        <w:t>software</w:t>
      </w:r>
      <w:r>
        <w:t xml:space="preserve"> </w:t>
      </w:r>
      <w:r>
        <w:lastRenderedPageBreak/>
        <w:t>berdasarkan umpan balik yang diberikan agar sistem dapat tetap berjalan dan berkembang sesuai dengan fungsinya</w:t>
      </w:r>
    </w:p>
    <w:p w14:paraId="2C4651D0" w14:textId="13EBCAA2" w:rsidR="00C8590C" w:rsidRPr="0094189A" w:rsidRDefault="00C8590C" w:rsidP="00A121E2">
      <w:pPr>
        <w:pStyle w:val="Heading21"/>
        <w:rPr>
          <w:i/>
          <w:iCs/>
        </w:rPr>
      </w:pPr>
      <w:r w:rsidRPr="0094189A">
        <w:rPr>
          <w:i/>
          <w:iCs/>
        </w:rPr>
        <w:t>Flowmap</w:t>
      </w:r>
    </w:p>
    <w:p w14:paraId="57C9646B" w14:textId="40C238AB" w:rsidR="00A16284" w:rsidRDefault="00A16284" w:rsidP="00A16284">
      <w:r w:rsidRPr="00535C70">
        <w:rPr>
          <w:i/>
          <w:iCs/>
        </w:rPr>
        <w:t>Flowmap</w:t>
      </w:r>
      <w:r w:rsidRPr="00535C70">
        <w:t xml:space="preserve"> adalah representasi visual yang menggabungkan elemen dari peta dan diagram aliran, yang memperlihatkan pergerakan objek dari satu lokasi ke lokasi lainnya</w:t>
      </w:r>
      <w:r>
        <w:t xml:space="preserve"> </w:t>
      </w:r>
      <w:r>
        <w:fldChar w:fldCharType="begin" w:fldLock="1"/>
      </w:r>
      <w:r>
        <w:instrText>ADDIN CSL_CITATION {"citationItems":[{"id":"ITEM-1","itemData":{"DOI":"10.35870/jimik.v4i3.377","ISSN":"2776-8074","abstract":"For registration and reporting of operating patients at the Hermina Arcamanik Bandung hospital, manual recording is still done using paper forms, so stored data can be damaged or lost. The purpose of this study was to determine the governance of electronic-based medical records in supporting operational reporting using agile methods. The system developed for registration of surgical patients is based on a web, intending to make it easier for officers to record operating patients, minimize work time, and store data in the cloud service so that operating patient data is not damaged or lost. Development of a system for registering and reporting surgical patients at the Hermina Arcamanik Bandung hospital using the Agile method is very suitable for short-term projects because this method will be very adaptable if changes occur in a project. The system that has been made is tested using the black-box testing method. Researchers hope that the system built will be able to solve problems that often occur with the damage or loss of operational reporting documents","author":[{"dropping-particle":"","family":"Tasya","given":"Asfa Hani","non-dropping-particle":"","parse-names":false,"suffix":""},{"dropping-particle":"","family":"Setiani","given":"Tanty","non-dropping-particle":"","parse-names":false,"suffix":""},{"dropping-particle":"","family":"Syahidin","given":"Yuda","non-dropping-particle":"","parse-names":false,"suffix":""},{"dropping-particle":"","family":"Yunengsih","given":"Yuyun","non-dropping-particle":"","parse-names":false,"suffix":""}],"container-title":"Jurnal Indonesia : Manajemen Informatika dan Komunikasi","id":"ITEM-1","issue":"3","issued":{"date-parts":[["2023"]]},"page":"1265-1273","title":"Tata Kelola Rekam Medis Berbasis Elektronik Dalam Menunjang Pelaporan Operasi Dengan Menggunakan Metode Agile","type":"article-journal","volume":"4"},"uris":["http://www.mendeley.com/documents/?uuid=90f6863e-0443-4bc4-8592-7e27439e7cfe"]}],"mendeley":{"formattedCitation":"(Tasya et al., 2023)","plainTextFormattedCitation":"(Tasya et al., 2023)","previouslyFormattedCitation":"(Tasya et al., 2023)"},"properties":{"noteIndex":0},"schema":"https://github.com/citation-style-language/schema/raw/master/csl-citation.json"}</w:instrText>
      </w:r>
      <w:r>
        <w:fldChar w:fldCharType="separate"/>
      </w:r>
      <w:r w:rsidRPr="00686A22">
        <w:rPr>
          <w:noProof/>
        </w:rPr>
        <w:t>(Tasya et al., 2023)</w:t>
      </w:r>
      <w:r>
        <w:fldChar w:fldCharType="end"/>
      </w:r>
      <w:r>
        <w:t>.</w:t>
      </w:r>
    </w:p>
    <w:p w14:paraId="7FC2095B" w14:textId="7D24D0F8" w:rsidR="00A66956" w:rsidRDefault="00A66956" w:rsidP="00A66956">
      <w:pPr>
        <w:pStyle w:val="Caption"/>
        <w:keepNext/>
      </w:pPr>
      <w:r>
        <w:t xml:space="preserve">Tabel 3. </w:t>
      </w:r>
      <w:r>
        <w:fldChar w:fldCharType="begin"/>
      </w:r>
      <w:r>
        <w:instrText xml:space="preserve"> SEQ Tabel_3. \* ARABIC </w:instrText>
      </w:r>
      <w:r>
        <w:fldChar w:fldCharType="separate"/>
      </w:r>
      <w:r w:rsidR="00F03309">
        <w:rPr>
          <w:noProof/>
        </w:rPr>
        <w:t>1</w:t>
      </w:r>
      <w:r>
        <w:fldChar w:fldCharType="end"/>
      </w:r>
      <w:r>
        <w:t xml:space="preserve"> </w:t>
      </w:r>
      <w:r w:rsidRPr="00581CC1">
        <w:t xml:space="preserve">Simbol </w:t>
      </w:r>
      <w:r w:rsidRPr="00A66956">
        <w:rPr>
          <w:i/>
          <w:iCs w:val="0"/>
        </w:rPr>
        <w:t>Flowmap</w:t>
      </w:r>
    </w:p>
    <w:tbl>
      <w:tblPr>
        <w:tblStyle w:val="TableGrid"/>
        <w:tblW w:w="0" w:type="auto"/>
        <w:jc w:val="center"/>
        <w:tblLook w:val="04A0" w:firstRow="1" w:lastRow="0" w:firstColumn="1" w:lastColumn="0" w:noHBand="0" w:noVBand="1"/>
      </w:tblPr>
      <w:tblGrid>
        <w:gridCol w:w="3964"/>
        <w:gridCol w:w="3965"/>
      </w:tblGrid>
      <w:tr w:rsidR="00AC6775" w14:paraId="41806DE3" w14:textId="77777777" w:rsidTr="00AC6775">
        <w:trPr>
          <w:tblHeader/>
          <w:jc w:val="center"/>
        </w:trPr>
        <w:tc>
          <w:tcPr>
            <w:tcW w:w="3964" w:type="dxa"/>
          </w:tcPr>
          <w:p w14:paraId="57DD0E7C" w14:textId="77777777" w:rsidR="00AC6775" w:rsidRPr="00BB4194" w:rsidRDefault="00AC6775" w:rsidP="00D47629">
            <w:pPr>
              <w:ind w:firstLine="0"/>
              <w:jc w:val="center"/>
              <w:rPr>
                <w:b/>
                <w:bCs/>
              </w:rPr>
            </w:pPr>
            <w:r w:rsidRPr="00BB4194">
              <w:rPr>
                <w:b/>
                <w:bCs/>
              </w:rPr>
              <w:t>Simbol</w:t>
            </w:r>
          </w:p>
        </w:tc>
        <w:tc>
          <w:tcPr>
            <w:tcW w:w="3965" w:type="dxa"/>
          </w:tcPr>
          <w:p w14:paraId="568182B6" w14:textId="77777777" w:rsidR="00AC6775" w:rsidRPr="00BB4194" w:rsidRDefault="00AC6775" w:rsidP="00D47629">
            <w:pPr>
              <w:ind w:firstLine="0"/>
              <w:jc w:val="center"/>
              <w:rPr>
                <w:b/>
                <w:bCs/>
              </w:rPr>
            </w:pPr>
            <w:r w:rsidRPr="00BB4194">
              <w:rPr>
                <w:b/>
                <w:bCs/>
              </w:rPr>
              <w:t>Keterangan</w:t>
            </w:r>
          </w:p>
        </w:tc>
      </w:tr>
      <w:tr w:rsidR="00AC6775" w14:paraId="5291FABE" w14:textId="77777777" w:rsidTr="00AC6775">
        <w:trPr>
          <w:jc w:val="center"/>
        </w:trPr>
        <w:tc>
          <w:tcPr>
            <w:tcW w:w="3964" w:type="dxa"/>
            <w:vAlign w:val="center"/>
          </w:tcPr>
          <w:p w14:paraId="77047B46" w14:textId="77777777" w:rsidR="00AC6775" w:rsidRDefault="00AC6775" w:rsidP="00D47629">
            <w:pPr>
              <w:ind w:firstLine="0"/>
              <w:jc w:val="center"/>
            </w:pPr>
            <w:r w:rsidRPr="00581CC1">
              <w:rPr>
                <w:noProof/>
              </w:rPr>
              <w:drawing>
                <wp:inline distT="0" distB="0" distL="0" distR="0" wp14:anchorId="2A6DC751" wp14:editId="50842B91">
                  <wp:extent cx="695422" cy="295316"/>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95422" cy="295316"/>
                          </a:xfrm>
                          <a:prstGeom prst="rect">
                            <a:avLst/>
                          </a:prstGeom>
                        </pic:spPr>
                      </pic:pic>
                    </a:graphicData>
                  </a:graphic>
                </wp:inline>
              </w:drawing>
            </w:r>
          </w:p>
          <w:p w14:paraId="01FA1628" w14:textId="77777777" w:rsidR="00AC6775" w:rsidRDefault="00AC6775" w:rsidP="00D47629">
            <w:pPr>
              <w:ind w:firstLine="0"/>
              <w:jc w:val="center"/>
            </w:pPr>
            <w:r>
              <w:t>Terminator</w:t>
            </w:r>
          </w:p>
        </w:tc>
        <w:tc>
          <w:tcPr>
            <w:tcW w:w="3965" w:type="dxa"/>
            <w:vAlign w:val="center"/>
          </w:tcPr>
          <w:p w14:paraId="7230BB65" w14:textId="77777777" w:rsidR="00AC6775" w:rsidRDefault="00AC6775" w:rsidP="00D47629">
            <w:pPr>
              <w:ind w:firstLine="0"/>
              <w:jc w:val="left"/>
            </w:pPr>
            <w:r>
              <w:t>Berfungsi menunjukan awal dan akhir suatu proses yang digambarkan</w:t>
            </w:r>
          </w:p>
        </w:tc>
      </w:tr>
      <w:tr w:rsidR="00AC6775" w14:paraId="6D949716" w14:textId="77777777" w:rsidTr="00AC6775">
        <w:trPr>
          <w:jc w:val="center"/>
        </w:trPr>
        <w:tc>
          <w:tcPr>
            <w:tcW w:w="3964" w:type="dxa"/>
            <w:vAlign w:val="center"/>
          </w:tcPr>
          <w:p w14:paraId="454D2EE7" w14:textId="77777777" w:rsidR="00AC6775" w:rsidRDefault="00AC6775" w:rsidP="00D47629">
            <w:pPr>
              <w:ind w:firstLine="0"/>
              <w:jc w:val="center"/>
            </w:pPr>
            <w:r w:rsidRPr="001C6A4B">
              <w:rPr>
                <w:noProof/>
              </w:rPr>
              <w:drawing>
                <wp:inline distT="0" distB="0" distL="0" distR="0" wp14:anchorId="79883BE7" wp14:editId="7A6F1223">
                  <wp:extent cx="742950" cy="497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752631" cy="503730"/>
                          </a:xfrm>
                          <a:prstGeom prst="rect">
                            <a:avLst/>
                          </a:prstGeom>
                        </pic:spPr>
                      </pic:pic>
                    </a:graphicData>
                  </a:graphic>
                </wp:inline>
              </w:drawing>
            </w:r>
          </w:p>
          <w:p w14:paraId="3D0D32A1" w14:textId="77777777" w:rsidR="00AC6775" w:rsidRPr="00581CC1" w:rsidRDefault="00AC6775" w:rsidP="00D47629">
            <w:pPr>
              <w:ind w:firstLine="0"/>
              <w:jc w:val="center"/>
            </w:pPr>
            <w:r>
              <w:t>Dokumen</w:t>
            </w:r>
          </w:p>
        </w:tc>
        <w:tc>
          <w:tcPr>
            <w:tcW w:w="3965" w:type="dxa"/>
            <w:vAlign w:val="center"/>
          </w:tcPr>
          <w:p w14:paraId="3E5C14BE" w14:textId="77777777" w:rsidR="00AC6775" w:rsidRDefault="00AC6775" w:rsidP="00D47629">
            <w:pPr>
              <w:ind w:firstLine="0"/>
              <w:jc w:val="left"/>
            </w:pPr>
            <w:r>
              <w:t>Menunjukan dokumen input dan output baik untuk proses manual, mekanik, atau komputer</w:t>
            </w:r>
          </w:p>
        </w:tc>
      </w:tr>
      <w:tr w:rsidR="00AC6775" w14:paraId="63A233FD" w14:textId="77777777" w:rsidTr="00AC6775">
        <w:trPr>
          <w:jc w:val="center"/>
        </w:trPr>
        <w:tc>
          <w:tcPr>
            <w:tcW w:w="3964" w:type="dxa"/>
            <w:vAlign w:val="center"/>
          </w:tcPr>
          <w:p w14:paraId="78750D91" w14:textId="77777777" w:rsidR="00AC6775" w:rsidRDefault="00AC6775" w:rsidP="00D47629">
            <w:pPr>
              <w:ind w:firstLine="0"/>
              <w:jc w:val="center"/>
            </w:pPr>
            <w:r w:rsidRPr="005152F5">
              <w:rPr>
                <w:noProof/>
              </w:rPr>
              <w:drawing>
                <wp:inline distT="0" distB="0" distL="0" distR="0" wp14:anchorId="1217C76C" wp14:editId="354A33B5">
                  <wp:extent cx="790575" cy="4802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01992" cy="487136"/>
                          </a:xfrm>
                          <a:prstGeom prst="rect">
                            <a:avLst/>
                          </a:prstGeom>
                        </pic:spPr>
                      </pic:pic>
                    </a:graphicData>
                  </a:graphic>
                </wp:inline>
              </w:drawing>
            </w:r>
          </w:p>
          <w:p w14:paraId="3D966724" w14:textId="77777777" w:rsidR="00AC6775" w:rsidRPr="001C6A4B" w:rsidRDefault="00AC6775" w:rsidP="00D47629">
            <w:pPr>
              <w:ind w:firstLine="0"/>
              <w:jc w:val="center"/>
            </w:pPr>
            <w:r>
              <w:t>Kegiatan Manual</w:t>
            </w:r>
          </w:p>
        </w:tc>
        <w:tc>
          <w:tcPr>
            <w:tcW w:w="3965" w:type="dxa"/>
            <w:vAlign w:val="center"/>
          </w:tcPr>
          <w:p w14:paraId="4DFFA678" w14:textId="77777777" w:rsidR="00AC6775" w:rsidRDefault="00AC6775" w:rsidP="00D47629">
            <w:pPr>
              <w:ind w:firstLine="0"/>
              <w:jc w:val="left"/>
            </w:pPr>
            <w:r>
              <w:t xml:space="preserve">Menunjukan pekerjaan manual </w:t>
            </w:r>
          </w:p>
        </w:tc>
      </w:tr>
      <w:tr w:rsidR="00AC6775" w14:paraId="7A2ED1DD" w14:textId="77777777" w:rsidTr="00AC6775">
        <w:trPr>
          <w:jc w:val="center"/>
        </w:trPr>
        <w:tc>
          <w:tcPr>
            <w:tcW w:w="3964" w:type="dxa"/>
            <w:vAlign w:val="center"/>
          </w:tcPr>
          <w:p w14:paraId="60B16E6A" w14:textId="77777777" w:rsidR="00AC6775" w:rsidRDefault="00AC6775" w:rsidP="00D47629">
            <w:pPr>
              <w:ind w:firstLine="0"/>
              <w:jc w:val="center"/>
            </w:pPr>
            <w:r w:rsidRPr="005152F5">
              <w:rPr>
                <w:noProof/>
              </w:rPr>
              <w:drawing>
                <wp:inline distT="0" distB="0" distL="0" distR="0" wp14:anchorId="7AAE6671" wp14:editId="0F9CE607">
                  <wp:extent cx="781050" cy="35147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flipV="1">
                            <a:off x="0" y="0"/>
                            <a:ext cx="795352" cy="357909"/>
                          </a:xfrm>
                          <a:prstGeom prst="rect">
                            <a:avLst/>
                          </a:prstGeom>
                        </pic:spPr>
                      </pic:pic>
                    </a:graphicData>
                  </a:graphic>
                </wp:inline>
              </w:drawing>
            </w:r>
          </w:p>
          <w:p w14:paraId="11E5BBDE" w14:textId="77777777" w:rsidR="00AC6775" w:rsidRPr="001C6A4B" w:rsidRDefault="00AC6775" w:rsidP="00D47629">
            <w:pPr>
              <w:ind w:firstLine="0"/>
              <w:jc w:val="center"/>
            </w:pPr>
            <w:r>
              <w:t>Proses</w:t>
            </w:r>
          </w:p>
        </w:tc>
        <w:tc>
          <w:tcPr>
            <w:tcW w:w="3965" w:type="dxa"/>
            <w:vAlign w:val="center"/>
          </w:tcPr>
          <w:p w14:paraId="3564E195" w14:textId="77777777" w:rsidR="00AC6775" w:rsidRDefault="00AC6775" w:rsidP="00D47629">
            <w:pPr>
              <w:ind w:firstLine="0"/>
              <w:jc w:val="left"/>
            </w:pPr>
            <w:r>
              <w:t>Menunjukan kegiatan proses dari operasi program komputer</w:t>
            </w:r>
          </w:p>
        </w:tc>
      </w:tr>
      <w:tr w:rsidR="00AC6775" w14:paraId="1DFB6051" w14:textId="77777777" w:rsidTr="00AC6775">
        <w:trPr>
          <w:jc w:val="center"/>
        </w:trPr>
        <w:tc>
          <w:tcPr>
            <w:tcW w:w="3964" w:type="dxa"/>
            <w:vAlign w:val="center"/>
          </w:tcPr>
          <w:p w14:paraId="71360916" w14:textId="77777777" w:rsidR="00AC6775" w:rsidRDefault="00AC6775" w:rsidP="00D47629">
            <w:pPr>
              <w:ind w:firstLine="0"/>
              <w:jc w:val="center"/>
            </w:pPr>
            <w:r w:rsidRPr="005152F5">
              <w:rPr>
                <w:noProof/>
              </w:rPr>
              <w:drawing>
                <wp:inline distT="0" distB="0" distL="0" distR="0" wp14:anchorId="11316074" wp14:editId="2E4E07AD">
                  <wp:extent cx="542925" cy="661254"/>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5658" cy="664582"/>
                          </a:xfrm>
                          <a:prstGeom prst="rect">
                            <a:avLst/>
                          </a:prstGeom>
                        </pic:spPr>
                      </pic:pic>
                    </a:graphicData>
                  </a:graphic>
                </wp:inline>
              </w:drawing>
            </w:r>
          </w:p>
          <w:p w14:paraId="4107904C" w14:textId="77777777" w:rsidR="00AC6775" w:rsidRPr="005152F5" w:rsidRDefault="00AC6775" w:rsidP="00D47629">
            <w:pPr>
              <w:ind w:firstLine="0"/>
              <w:jc w:val="center"/>
            </w:pPr>
            <w:r>
              <w:t>Disk</w:t>
            </w:r>
          </w:p>
        </w:tc>
        <w:tc>
          <w:tcPr>
            <w:tcW w:w="3965" w:type="dxa"/>
            <w:vAlign w:val="center"/>
          </w:tcPr>
          <w:p w14:paraId="5A377E76" w14:textId="77777777" w:rsidR="00AC6775" w:rsidRDefault="00AC6775" w:rsidP="00D47629">
            <w:pPr>
              <w:ind w:firstLine="0"/>
              <w:jc w:val="left"/>
            </w:pPr>
            <w:r>
              <w:t>Tempat penyimpanan data berbasis database, CD, hardisk, dan lain-lain</w:t>
            </w:r>
          </w:p>
        </w:tc>
      </w:tr>
      <w:tr w:rsidR="00AC6775" w14:paraId="75F0172E" w14:textId="77777777" w:rsidTr="00AC6775">
        <w:trPr>
          <w:jc w:val="center"/>
        </w:trPr>
        <w:tc>
          <w:tcPr>
            <w:tcW w:w="3964" w:type="dxa"/>
            <w:vAlign w:val="center"/>
          </w:tcPr>
          <w:p w14:paraId="4FAAC909" w14:textId="77777777" w:rsidR="00AC6775" w:rsidRDefault="00AC6775" w:rsidP="00D47629">
            <w:pPr>
              <w:ind w:firstLine="0"/>
              <w:jc w:val="center"/>
            </w:pPr>
            <w:r w:rsidRPr="000C4DCB">
              <w:rPr>
                <w:noProof/>
              </w:rPr>
              <w:drawing>
                <wp:inline distT="0" distB="0" distL="0" distR="0" wp14:anchorId="028940E8" wp14:editId="668BBB94">
                  <wp:extent cx="923925" cy="4220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937651" cy="428310"/>
                          </a:xfrm>
                          <a:prstGeom prst="rect">
                            <a:avLst/>
                          </a:prstGeom>
                        </pic:spPr>
                      </pic:pic>
                    </a:graphicData>
                  </a:graphic>
                </wp:inline>
              </w:drawing>
            </w:r>
          </w:p>
          <w:p w14:paraId="65EF2E4A" w14:textId="77777777" w:rsidR="00AC6775" w:rsidRPr="005152F5" w:rsidRDefault="00AC6775" w:rsidP="00D47629">
            <w:pPr>
              <w:ind w:firstLine="0"/>
              <w:jc w:val="center"/>
            </w:pPr>
            <w:r>
              <w:t>Input Keyboard</w:t>
            </w:r>
          </w:p>
        </w:tc>
        <w:tc>
          <w:tcPr>
            <w:tcW w:w="3965" w:type="dxa"/>
            <w:vAlign w:val="center"/>
          </w:tcPr>
          <w:p w14:paraId="23CFCCCA" w14:textId="77777777" w:rsidR="00AC6775" w:rsidRDefault="00AC6775" w:rsidP="00D47629">
            <w:pPr>
              <w:ind w:firstLine="0"/>
              <w:jc w:val="left"/>
            </w:pPr>
            <w:r>
              <w:t>Menunjukan input yang dimasukan melalui keyboard</w:t>
            </w:r>
          </w:p>
        </w:tc>
      </w:tr>
      <w:tr w:rsidR="00AC6775" w14:paraId="66FA58A2" w14:textId="77777777" w:rsidTr="00AC6775">
        <w:trPr>
          <w:jc w:val="center"/>
        </w:trPr>
        <w:tc>
          <w:tcPr>
            <w:tcW w:w="3964" w:type="dxa"/>
            <w:vAlign w:val="center"/>
          </w:tcPr>
          <w:p w14:paraId="16B62996" w14:textId="77777777" w:rsidR="00AC6775" w:rsidRDefault="00AC6775" w:rsidP="00D47629">
            <w:pPr>
              <w:ind w:firstLine="0"/>
              <w:jc w:val="center"/>
            </w:pPr>
            <w:r w:rsidRPr="000C4DCB">
              <w:rPr>
                <w:noProof/>
              </w:rPr>
              <w:lastRenderedPageBreak/>
              <w:drawing>
                <wp:inline distT="0" distB="0" distL="0" distR="0" wp14:anchorId="19A7F88F" wp14:editId="5BF73D9F">
                  <wp:extent cx="533400" cy="45296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4510" cy="462400"/>
                          </a:xfrm>
                          <a:prstGeom prst="rect">
                            <a:avLst/>
                          </a:prstGeom>
                        </pic:spPr>
                      </pic:pic>
                    </a:graphicData>
                  </a:graphic>
                </wp:inline>
              </w:drawing>
            </w:r>
          </w:p>
          <w:p w14:paraId="65662C4B" w14:textId="77777777" w:rsidR="00AC6775" w:rsidRPr="000C4DCB" w:rsidRDefault="00AC6775" w:rsidP="00D47629">
            <w:pPr>
              <w:ind w:firstLine="0"/>
              <w:jc w:val="center"/>
            </w:pPr>
            <w:r>
              <w:t>Arsip</w:t>
            </w:r>
          </w:p>
        </w:tc>
        <w:tc>
          <w:tcPr>
            <w:tcW w:w="3965" w:type="dxa"/>
            <w:vAlign w:val="center"/>
          </w:tcPr>
          <w:p w14:paraId="1BBE1A0E" w14:textId="77777777" w:rsidR="00AC6775" w:rsidRDefault="00AC6775" w:rsidP="00D47629">
            <w:pPr>
              <w:ind w:firstLine="0"/>
              <w:jc w:val="left"/>
            </w:pPr>
            <w:r>
              <w:t>Menunjukan simpanan data non komputer</w:t>
            </w:r>
          </w:p>
        </w:tc>
      </w:tr>
      <w:tr w:rsidR="00AC6775" w14:paraId="7E7216AB" w14:textId="77777777" w:rsidTr="00AC6775">
        <w:trPr>
          <w:jc w:val="center"/>
        </w:trPr>
        <w:tc>
          <w:tcPr>
            <w:tcW w:w="3964" w:type="dxa"/>
            <w:vAlign w:val="center"/>
          </w:tcPr>
          <w:p w14:paraId="2D273EFB" w14:textId="77777777" w:rsidR="00AC6775" w:rsidRDefault="00AC6775" w:rsidP="00D47629">
            <w:pPr>
              <w:ind w:firstLine="0"/>
              <w:jc w:val="center"/>
            </w:pPr>
            <w:r w:rsidRPr="00B81FF8">
              <w:rPr>
                <w:noProof/>
              </w:rPr>
              <w:drawing>
                <wp:inline distT="0" distB="0" distL="0" distR="0" wp14:anchorId="3703D507" wp14:editId="29104656">
                  <wp:extent cx="600075" cy="58151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06046" cy="587302"/>
                          </a:xfrm>
                          <a:prstGeom prst="rect">
                            <a:avLst/>
                          </a:prstGeom>
                        </pic:spPr>
                      </pic:pic>
                    </a:graphicData>
                  </a:graphic>
                </wp:inline>
              </w:drawing>
            </w:r>
          </w:p>
          <w:p w14:paraId="55A7EDE3" w14:textId="77777777" w:rsidR="00AC6775" w:rsidRPr="000C4DCB" w:rsidRDefault="00AC6775" w:rsidP="00D47629">
            <w:pPr>
              <w:ind w:firstLine="0"/>
              <w:jc w:val="center"/>
            </w:pPr>
            <w:r>
              <w:t>Penghubung</w:t>
            </w:r>
          </w:p>
        </w:tc>
        <w:tc>
          <w:tcPr>
            <w:tcW w:w="3965" w:type="dxa"/>
            <w:vAlign w:val="center"/>
          </w:tcPr>
          <w:p w14:paraId="265DFAFA" w14:textId="77777777" w:rsidR="00AC6775" w:rsidRDefault="00AC6775" w:rsidP="00D47629">
            <w:pPr>
              <w:ind w:firstLine="0"/>
              <w:jc w:val="left"/>
            </w:pPr>
            <w:r>
              <w:t>Menunjukan alir dokumen yang terputus atau terpisah halaman alir dokumen yang sama</w:t>
            </w:r>
          </w:p>
        </w:tc>
      </w:tr>
      <w:tr w:rsidR="00AC6775" w14:paraId="011DB24A" w14:textId="77777777" w:rsidTr="00AC6775">
        <w:trPr>
          <w:jc w:val="center"/>
        </w:trPr>
        <w:tc>
          <w:tcPr>
            <w:tcW w:w="3964" w:type="dxa"/>
            <w:vAlign w:val="center"/>
          </w:tcPr>
          <w:p w14:paraId="79DC93C1" w14:textId="77777777" w:rsidR="00AC6775" w:rsidRDefault="00AC6775" w:rsidP="00D47629">
            <w:pPr>
              <w:ind w:firstLine="0"/>
              <w:jc w:val="center"/>
            </w:pPr>
            <w:r w:rsidRPr="00B81FF8">
              <w:rPr>
                <w:noProof/>
              </w:rPr>
              <w:drawing>
                <wp:inline distT="0" distB="0" distL="0" distR="0" wp14:anchorId="70670E15" wp14:editId="3C94285A">
                  <wp:extent cx="733425" cy="4456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39762" cy="449548"/>
                          </a:xfrm>
                          <a:prstGeom prst="rect">
                            <a:avLst/>
                          </a:prstGeom>
                        </pic:spPr>
                      </pic:pic>
                    </a:graphicData>
                  </a:graphic>
                </wp:inline>
              </w:drawing>
            </w:r>
          </w:p>
          <w:p w14:paraId="1E1D5A36" w14:textId="77777777" w:rsidR="00AC6775" w:rsidRPr="00B81FF8" w:rsidRDefault="00AC6775" w:rsidP="00D47629">
            <w:pPr>
              <w:ind w:firstLine="0"/>
              <w:jc w:val="center"/>
            </w:pPr>
            <w:r>
              <w:t>Penghubung</w:t>
            </w:r>
          </w:p>
        </w:tc>
        <w:tc>
          <w:tcPr>
            <w:tcW w:w="3965" w:type="dxa"/>
            <w:vAlign w:val="center"/>
          </w:tcPr>
          <w:p w14:paraId="671A9046" w14:textId="77777777" w:rsidR="00AC6775" w:rsidRDefault="00AC6775" w:rsidP="00D47629">
            <w:pPr>
              <w:ind w:firstLine="0"/>
              <w:jc w:val="left"/>
            </w:pPr>
            <w:r>
              <w:t>Menunjukan meedia penyimpanan data informasi secara manual</w:t>
            </w:r>
          </w:p>
        </w:tc>
      </w:tr>
      <w:tr w:rsidR="00AC6775" w14:paraId="4B0CF85B" w14:textId="77777777" w:rsidTr="00AC6775">
        <w:trPr>
          <w:jc w:val="center"/>
        </w:trPr>
        <w:tc>
          <w:tcPr>
            <w:tcW w:w="3964" w:type="dxa"/>
            <w:vAlign w:val="center"/>
          </w:tcPr>
          <w:p w14:paraId="6B4D60BA" w14:textId="77777777" w:rsidR="00AC6775" w:rsidRDefault="00AC6775" w:rsidP="00D47629">
            <w:pPr>
              <w:ind w:firstLine="0"/>
              <w:jc w:val="center"/>
            </w:pPr>
            <w:r w:rsidRPr="00422876">
              <w:rPr>
                <w:noProof/>
              </w:rPr>
              <w:drawing>
                <wp:inline distT="0" distB="0" distL="0" distR="0" wp14:anchorId="1ADCCDC1" wp14:editId="23CE1C6A">
                  <wp:extent cx="723900" cy="65016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28937" cy="654693"/>
                          </a:xfrm>
                          <a:prstGeom prst="rect">
                            <a:avLst/>
                          </a:prstGeom>
                        </pic:spPr>
                      </pic:pic>
                    </a:graphicData>
                  </a:graphic>
                </wp:inline>
              </w:drawing>
            </w:r>
          </w:p>
          <w:p w14:paraId="1284A0FB" w14:textId="77777777" w:rsidR="00AC6775" w:rsidRPr="00B81FF8" w:rsidRDefault="00AC6775" w:rsidP="00D47629">
            <w:pPr>
              <w:ind w:firstLine="0"/>
              <w:jc w:val="center"/>
            </w:pPr>
            <w:r>
              <w:t>Decision</w:t>
            </w:r>
          </w:p>
        </w:tc>
        <w:tc>
          <w:tcPr>
            <w:tcW w:w="3965" w:type="dxa"/>
            <w:vAlign w:val="center"/>
          </w:tcPr>
          <w:p w14:paraId="0520814C" w14:textId="77777777" w:rsidR="00AC6775" w:rsidRDefault="00AC6775" w:rsidP="00D47629">
            <w:pPr>
              <w:ind w:firstLine="0"/>
              <w:jc w:val="left"/>
            </w:pPr>
            <w:r>
              <w:t>Menunjukan sebagai proses keputusan</w:t>
            </w:r>
          </w:p>
        </w:tc>
      </w:tr>
      <w:tr w:rsidR="00AC6775" w14:paraId="33AC62C4" w14:textId="77777777" w:rsidTr="00AC6775">
        <w:trPr>
          <w:jc w:val="center"/>
        </w:trPr>
        <w:tc>
          <w:tcPr>
            <w:tcW w:w="3964" w:type="dxa"/>
            <w:vAlign w:val="center"/>
          </w:tcPr>
          <w:p w14:paraId="4BA09A4B" w14:textId="77777777" w:rsidR="00AC6775" w:rsidRDefault="00AC6775" w:rsidP="00D47629">
            <w:pPr>
              <w:ind w:firstLine="0"/>
              <w:jc w:val="center"/>
            </w:pPr>
            <w:r w:rsidRPr="00422876">
              <w:rPr>
                <w:noProof/>
              </w:rPr>
              <w:drawing>
                <wp:inline distT="0" distB="0" distL="0" distR="0" wp14:anchorId="3524C3EF" wp14:editId="5E7D6EDB">
                  <wp:extent cx="904875" cy="492125"/>
                  <wp:effectExtent l="0" t="0" r="952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14832" cy="497540"/>
                          </a:xfrm>
                          <a:prstGeom prst="rect">
                            <a:avLst/>
                          </a:prstGeom>
                        </pic:spPr>
                      </pic:pic>
                    </a:graphicData>
                  </a:graphic>
                </wp:inline>
              </w:drawing>
            </w:r>
          </w:p>
          <w:p w14:paraId="6B4C03EA" w14:textId="77777777" w:rsidR="00AC6775" w:rsidRPr="00422876" w:rsidRDefault="00AC6775" w:rsidP="00D47629">
            <w:pPr>
              <w:ind w:firstLine="0"/>
              <w:jc w:val="center"/>
            </w:pPr>
            <w:r>
              <w:t>Display</w:t>
            </w:r>
          </w:p>
        </w:tc>
        <w:tc>
          <w:tcPr>
            <w:tcW w:w="3965" w:type="dxa"/>
            <w:vAlign w:val="center"/>
          </w:tcPr>
          <w:p w14:paraId="5E3F0B96" w14:textId="77777777" w:rsidR="00AC6775" w:rsidRDefault="00AC6775" w:rsidP="00D47629">
            <w:pPr>
              <w:ind w:firstLine="0"/>
              <w:jc w:val="left"/>
            </w:pPr>
            <w:r>
              <w:t>Berfungsi untuk menampilkan ke sebuah layar monitor</w:t>
            </w:r>
          </w:p>
        </w:tc>
      </w:tr>
      <w:tr w:rsidR="00AC6775" w14:paraId="081BB7FB" w14:textId="77777777" w:rsidTr="00AC6775">
        <w:trPr>
          <w:jc w:val="center"/>
        </w:trPr>
        <w:tc>
          <w:tcPr>
            <w:tcW w:w="3964" w:type="dxa"/>
            <w:vAlign w:val="center"/>
          </w:tcPr>
          <w:p w14:paraId="7755DAE8" w14:textId="77777777" w:rsidR="00AC6775" w:rsidRDefault="00AC6775" w:rsidP="00D47629">
            <w:pPr>
              <w:ind w:firstLine="0"/>
              <w:jc w:val="center"/>
            </w:pPr>
            <w:r w:rsidRPr="00422876">
              <w:rPr>
                <w:noProof/>
              </w:rPr>
              <w:drawing>
                <wp:inline distT="0" distB="0" distL="0" distR="0" wp14:anchorId="0D12A8E5" wp14:editId="1FE60ACC">
                  <wp:extent cx="819150" cy="317470"/>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flipV="1">
                            <a:off x="0" y="0"/>
                            <a:ext cx="835493" cy="323804"/>
                          </a:xfrm>
                          <a:prstGeom prst="rect">
                            <a:avLst/>
                          </a:prstGeom>
                        </pic:spPr>
                      </pic:pic>
                    </a:graphicData>
                  </a:graphic>
                </wp:inline>
              </w:drawing>
            </w:r>
          </w:p>
          <w:p w14:paraId="33BBF117" w14:textId="77777777" w:rsidR="00AC6775" w:rsidRPr="00422876" w:rsidRDefault="00AC6775" w:rsidP="00D47629">
            <w:pPr>
              <w:ind w:firstLine="0"/>
              <w:jc w:val="center"/>
            </w:pPr>
            <w:r>
              <w:t>Aliran</w:t>
            </w:r>
          </w:p>
        </w:tc>
        <w:tc>
          <w:tcPr>
            <w:tcW w:w="3965" w:type="dxa"/>
            <w:vAlign w:val="center"/>
          </w:tcPr>
          <w:p w14:paraId="4C1CCE1B" w14:textId="77777777" w:rsidR="00AC6775" w:rsidRDefault="00AC6775" w:rsidP="00D47629">
            <w:pPr>
              <w:ind w:firstLine="0"/>
              <w:jc w:val="left"/>
            </w:pPr>
            <w:r>
              <w:t>Berfungsi untuk menunjukan proses yang berjalan pada sistem</w:t>
            </w:r>
          </w:p>
        </w:tc>
      </w:tr>
    </w:tbl>
    <w:p w14:paraId="6AD42947" w14:textId="77777777" w:rsidR="00251CDF" w:rsidRPr="00A16284" w:rsidRDefault="00251CDF" w:rsidP="00AC6775">
      <w:pPr>
        <w:ind w:firstLine="0"/>
      </w:pPr>
    </w:p>
    <w:p w14:paraId="51CD4CBF" w14:textId="07686B15" w:rsidR="00C8590C" w:rsidRPr="0094189A" w:rsidRDefault="00C8590C" w:rsidP="00A121E2">
      <w:pPr>
        <w:pStyle w:val="Heading21"/>
        <w:rPr>
          <w:i/>
          <w:iCs/>
        </w:rPr>
      </w:pPr>
      <w:r w:rsidRPr="0094189A">
        <w:rPr>
          <w:i/>
          <w:iCs/>
        </w:rPr>
        <w:t>Unified</w:t>
      </w:r>
      <w:r w:rsidR="00A121E2" w:rsidRPr="0094189A">
        <w:rPr>
          <w:i/>
          <w:iCs/>
        </w:rPr>
        <w:t xml:space="preserve"> Modelung Language</w:t>
      </w:r>
    </w:p>
    <w:p w14:paraId="0EBD716C" w14:textId="6E014B8B" w:rsidR="00251CDF" w:rsidRDefault="00AC6775" w:rsidP="00C86576">
      <w:r w:rsidRPr="00F778C4">
        <w:rPr>
          <w:i/>
          <w:iCs/>
        </w:rPr>
        <w:t>Unified Modeling Language</w:t>
      </w:r>
      <w:r w:rsidRPr="00F778C4">
        <w:t xml:space="preserve"> (UML)</w:t>
      </w:r>
      <w:r>
        <w:t xml:space="preserve"> </w:t>
      </w:r>
      <w:r w:rsidRPr="00F778C4">
        <w:t xml:space="preserve">adalah sebuah standar bahasa yang umum dipakai di industri untuk mendefinisikan kebutuhan, melakukan analisis dan desain, serta menggambarkan struktur dalam pemrograman yang berbasis objek. UML adalah </w:t>
      </w:r>
      <w:r w:rsidRPr="00F778C4">
        <w:lastRenderedPageBreak/>
        <w:t>sebuah bahasa visual yang digunakan untuk memodelkan dan berkomunikasi tentang sistem menggunakan diagram serta teks pendukung</w:t>
      </w:r>
      <w:r>
        <w:t xml:space="preserve"> </w:t>
      </w:r>
      <w:r>
        <w:fldChar w:fldCharType="begin" w:fldLock="1"/>
      </w:r>
      <w:r>
        <w:instrText>ADDIN CSL_CITATION {"citationItems":[{"id":"ITEM-1","itemData":{"abstract":"… Sebaliknya disisi pengembang kurang memperhatikan efesiensi algoritma (Prasetyawan et al., 2018). Kemampuan sistem oprasi dan interface yang menghubungkan manusia dengan …","author":[{"dropping-particle":"","family":"Andraini","given":"Lili","non-dropping-particle":"","parse-names":false,"suffix":""},{"dropping-particle":"","family":"Bella","given":"Cinthya","non-dropping-particle":"","parse-names":false,"suffix":""}],"container-title":"Jurnal Portal Data","id":"ITEM-1","issue":"1","issued":{"date-parts":[["2022"]]},"page":"1-11","title":"Pengelolaan Surat Menyurat Dengan Sistem Informasi ( Studi Kasus : Kelurahan Gunung Terang)","type":"article-journal","volume":"2"},"uris":["http://www.mendeley.com/documents/?uuid=e976cb03-544a-403e-bfcd-850f4d519b22"]}],"mendeley":{"formattedCitation":"(Andraini &amp; Bella, 2022)","plainTextFormattedCitation":"(Andraini &amp; Bella, 2022)","previouslyFormattedCitation":"(Andraini &amp; Bella, 2022)"},"properties":{"noteIndex":0},"schema":"https://github.com/citation-style-language/schema/raw/master/csl-citation.json"}</w:instrText>
      </w:r>
      <w:r>
        <w:fldChar w:fldCharType="separate"/>
      </w:r>
      <w:r w:rsidRPr="00434673">
        <w:rPr>
          <w:noProof/>
        </w:rPr>
        <w:t>(Andraini &amp; Bella, 2022)</w:t>
      </w:r>
      <w:r>
        <w:fldChar w:fldCharType="end"/>
      </w:r>
      <w:r w:rsidRPr="00F778C4">
        <w:t>.</w:t>
      </w:r>
    </w:p>
    <w:p w14:paraId="39F59EDC" w14:textId="23AAF631" w:rsidR="00AC6775" w:rsidRDefault="0094189A" w:rsidP="007B6942">
      <w:pPr>
        <w:pStyle w:val="Heading3"/>
        <w:rPr>
          <w:i/>
          <w:iCs/>
        </w:rPr>
      </w:pPr>
      <w:r w:rsidRPr="007B6942">
        <w:rPr>
          <w:i/>
          <w:iCs/>
        </w:rPr>
        <w:t>Use Case Diagram</w:t>
      </w:r>
    </w:p>
    <w:p w14:paraId="5AC7FCCC" w14:textId="12B5C16E" w:rsidR="00513AEF" w:rsidRDefault="00513AEF" w:rsidP="00C86576">
      <w:pPr>
        <w:ind w:left="630" w:firstLine="810"/>
        <w:rPr>
          <w:rFonts w:cs="Times New Roman"/>
          <w:szCs w:val="24"/>
        </w:rPr>
      </w:pPr>
      <w:r w:rsidRPr="00F03309">
        <w:rPr>
          <w:i/>
          <w:iCs/>
        </w:rPr>
        <w:t xml:space="preserve">Use </w:t>
      </w:r>
      <w:r w:rsidR="00F03309">
        <w:rPr>
          <w:i/>
          <w:iCs/>
        </w:rPr>
        <w:t>C</w:t>
      </w:r>
      <w:r w:rsidRPr="00F03309">
        <w:rPr>
          <w:i/>
          <w:iCs/>
        </w:rPr>
        <w:t>ase diagram</w:t>
      </w:r>
      <w:r>
        <w:t xml:space="preserve"> </w:t>
      </w:r>
      <w:r w:rsidRPr="00AF71D1">
        <w:t>adalah representasi visual dari perilaku atau aktivitas dalam desain sistem. Diagram use case juga merupakan bagian dari pemodelan dalam sebuah sistem informasi yang sedang dikembangkan</w:t>
      </w:r>
      <w:r>
        <w:t xml:space="preserve"> </w:t>
      </w:r>
      <w:r>
        <w:fldChar w:fldCharType="begin" w:fldLock="1"/>
      </w:r>
      <w:r>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fldChar w:fldCharType="separate"/>
      </w:r>
      <w:r w:rsidRPr="00D52F4F">
        <w:rPr>
          <w:noProof/>
        </w:rPr>
        <w:t>(P et al., 2022)</w:t>
      </w:r>
      <w:r>
        <w:fldChar w:fldCharType="end"/>
      </w:r>
      <w:r>
        <w:t>.</w:t>
      </w:r>
      <w:r w:rsidRPr="00DD2047">
        <w:rPr>
          <w:rFonts w:cs="Times New Roman"/>
          <w:szCs w:val="24"/>
        </w:rPr>
        <w:t xml:space="preserve"> </w:t>
      </w:r>
      <w:r w:rsidRPr="0006571A">
        <w:rPr>
          <w:rFonts w:cs="Times New Roman"/>
          <w:szCs w:val="24"/>
        </w:rPr>
        <w:t xml:space="preserve">Simbol-simbol </w:t>
      </w:r>
      <w:r w:rsidRPr="00F03309">
        <w:rPr>
          <w:rFonts w:cs="Times New Roman"/>
          <w:i/>
          <w:iCs/>
          <w:szCs w:val="24"/>
        </w:rPr>
        <w:t>Use Case Diagram</w:t>
      </w:r>
      <w:r w:rsidRPr="0006571A">
        <w:rPr>
          <w:rFonts w:cs="Times New Roman"/>
          <w:szCs w:val="24"/>
        </w:rPr>
        <w:t xml:space="preserve"> dapat dilihat pada Tabel berikut</w:t>
      </w:r>
      <w:r>
        <w:rPr>
          <w:rFonts w:cs="Times New Roman"/>
          <w:szCs w:val="24"/>
        </w:rPr>
        <w:t>:</w:t>
      </w:r>
    </w:p>
    <w:p w14:paraId="49372880" w14:textId="0DAFDB3A" w:rsidR="00A66956" w:rsidRDefault="00A66956" w:rsidP="00A66956">
      <w:pPr>
        <w:pStyle w:val="Caption"/>
        <w:keepNext/>
      </w:pPr>
      <w:r>
        <w:t xml:space="preserve">Tabel 3. </w:t>
      </w:r>
      <w:r>
        <w:fldChar w:fldCharType="begin"/>
      </w:r>
      <w:r>
        <w:instrText xml:space="preserve"> SEQ Tabel_3. \* ARABIC </w:instrText>
      </w:r>
      <w:r>
        <w:fldChar w:fldCharType="separate"/>
      </w:r>
      <w:r w:rsidR="00F03309">
        <w:rPr>
          <w:noProof/>
        </w:rPr>
        <w:t>2</w:t>
      </w:r>
      <w:r>
        <w:fldChar w:fldCharType="end"/>
      </w:r>
      <w:r>
        <w:t xml:space="preserve"> </w:t>
      </w:r>
      <w:r>
        <w:t xml:space="preserve">Simbol </w:t>
      </w:r>
      <w:r w:rsidRPr="00F03309">
        <w:rPr>
          <w:i/>
          <w:iCs w:val="0"/>
        </w:rPr>
        <w:t>Use Case Diagram</w:t>
      </w:r>
    </w:p>
    <w:tbl>
      <w:tblPr>
        <w:tblStyle w:val="TableGrid"/>
        <w:tblW w:w="0" w:type="auto"/>
        <w:jc w:val="center"/>
        <w:tblLook w:val="04A0" w:firstRow="1" w:lastRow="0" w:firstColumn="1" w:lastColumn="0" w:noHBand="0" w:noVBand="1"/>
      </w:tblPr>
      <w:tblGrid>
        <w:gridCol w:w="3339"/>
        <w:gridCol w:w="3965"/>
      </w:tblGrid>
      <w:tr w:rsidR="00E92F69" w14:paraId="1AA24FB0" w14:textId="77777777" w:rsidTr="001F6078">
        <w:trPr>
          <w:tblHeader/>
          <w:jc w:val="center"/>
        </w:trPr>
        <w:tc>
          <w:tcPr>
            <w:tcW w:w="3339" w:type="dxa"/>
          </w:tcPr>
          <w:p w14:paraId="5223A5C2" w14:textId="77777777" w:rsidR="00E92F69" w:rsidRPr="004C1085" w:rsidRDefault="00E92F69" w:rsidP="00D47629">
            <w:pPr>
              <w:ind w:firstLine="0"/>
              <w:jc w:val="center"/>
              <w:rPr>
                <w:b/>
                <w:bCs/>
              </w:rPr>
            </w:pPr>
            <w:r w:rsidRPr="004C1085">
              <w:rPr>
                <w:b/>
                <w:bCs/>
              </w:rPr>
              <w:t>Simbol</w:t>
            </w:r>
          </w:p>
        </w:tc>
        <w:tc>
          <w:tcPr>
            <w:tcW w:w="3965" w:type="dxa"/>
          </w:tcPr>
          <w:p w14:paraId="3C9AD320" w14:textId="77777777" w:rsidR="00E92F69" w:rsidRPr="004C1085" w:rsidRDefault="00E92F69" w:rsidP="00D47629">
            <w:pPr>
              <w:ind w:firstLine="0"/>
              <w:jc w:val="center"/>
              <w:rPr>
                <w:b/>
                <w:bCs/>
              </w:rPr>
            </w:pPr>
            <w:r w:rsidRPr="004C1085">
              <w:rPr>
                <w:b/>
                <w:bCs/>
              </w:rPr>
              <w:t>Deskripsi</w:t>
            </w:r>
          </w:p>
        </w:tc>
      </w:tr>
      <w:tr w:rsidR="00E92F69" w14:paraId="3AFCC9CB" w14:textId="77777777" w:rsidTr="001F6078">
        <w:trPr>
          <w:jc w:val="center"/>
        </w:trPr>
        <w:tc>
          <w:tcPr>
            <w:tcW w:w="3339" w:type="dxa"/>
            <w:vAlign w:val="center"/>
          </w:tcPr>
          <w:p w14:paraId="5FD7DD57" w14:textId="77777777" w:rsidR="00E92F69" w:rsidRDefault="00E92F69" w:rsidP="00D47629">
            <w:pPr>
              <w:ind w:firstLine="0"/>
              <w:jc w:val="center"/>
            </w:pPr>
            <w:r w:rsidRPr="00B40C5C">
              <w:rPr>
                <w:noProof/>
              </w:rPr>
              <w:drawing>
                <wp:inline distT="0" distB="0" distL="0" distR="0" wp14:anchorId="001C49C5" wp14:editId="5846C4DC">
                  <wp:extent cx="714375" cy="4271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19426" cy="430172"/>
                          </a:xfrm>
                          <a:prstGeom prst="rect">
                            <a:avLst/>
                          </a:prstGeom>
                        </pic:spPr>
                      </pic:pic>
                    </a:graphicData>
                  </a:graphic>
                </wp:inline>
              </w:drawing>
            </w:r>
          </w:p>
          <w:p w14:paraId="77533A9A" w14:textId="77777777" w:rsidR="00E92F69" w:rsidRDefault="00E92F69" w:rsidP="00D47629">
            <w:pPr>
              <w:ind w:firstLine="0"/>
              <w:jc w:val="center"/>
            </w:pPr>
            <w:r>
              <w:t>Use Case</w:t>
            </w:r>
          </w:p>
        </w:tc>
        <w:tc>
          <w:tcPr>
            <w:tcW w:w="3965" w:type="dxa"/>
            <w:vAlign w:val="center"/>
          </w:tcPr>
          <w:p w14:paraId="4EFC2AA5" w14:textId="77777777" w:rsidR="00E92F69" w:rsidRDefault="00E92F69" w:rsidP="00D47629">
            <w:pPr>
              <w:ind w:firstLine="0"/>
              <w:jc w:val="left"/>
            </w:pPr>
            <w:r>
              <w:t xml:space="preserve">Fungsionalitas yang disediakan sistem sebagai unit-unit yang saling bertukar pesan antar unit atau aktor, biasanya dinyatakan dengan menggunakan kata kerja diawal akhir frase nama </w:t>
            </w:r>
            <w:r w:rsidRPr="00DA5FE8">
              <w:rPr>
                <w:i/>
                <w:iCs/>
              </w:rPr>
              <w:t>use case</w:t>
            </w:r>
            <w:r>
              <w:t>.</w:t>
            </w:r>
          </w:p>
        </w:tc>
      </w:tr>
      <w:tr w:rsidR="00E92F69" w14:paraId="3B3BB3F1" w14:textId="77777777" w:rsidTr="001F6078">
        <w:trPr>
          <w:jc w:val="center"/>
        </w:trPr>
        <w:tc>
          <w:tcPr>
            <w:tcW w:w="3339" w:type="dxa"/>
            <w:vAlign w:val="center"/>
          </w:tcPr>
          <w:p w14:paraId="0ED64006" w14:textId="77777777" w:rsidR="00E92F69" w:rsidRDefault="00E92F69" w:rsidP="00D47629">
            <w:pPr>
              <w:ind w:firstLine="0"/>
              <w:jc w:val="center"/>
            </w:pPr>
            <w:r w:rsidRPr="00B500D8">
              <w:rPr>
                <w:noProof/>
              </w:rPr>
              <w:drawing>
                <wp:inline distT="0" distB="0" distL="0" distR="0" wp14:anchorId="2DFB11E7" wp14:editId="13EA94F3">
                  <wp:extent cx="314325" cy="628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5209" cy="630418"/>
                          </a:xfrm>
                          <a:prstGeom prst="rect">
                            <a:avLst/>
                          </a:prstGeom>
                        </pic:spPr>
                      </pic:pic>
                    </a:graphicData>
                  </a:graphic>
                </wp:inline>
              </w:drawing>
            </w:r>
          </w:p>
          <w:p w14:paraId="4C62E066" w14:textId="77777777" w:rsidR="00E92F69" w:rsidRPr="00B40C5C" w:rsidRDefault="00E92F69" w:rsidP="00D47629">
            <w:pPr>
              <w:ind w:firstLine="0"/>
              <w:jc w:val="center"/>
            </w:pPr>
            <w:r>
              <w:t>Actor</w:t>
            </w:r>
          </w:p>
        </w:tc>
        <w:tc>
          <w:tcPr>
            <w:tcW w:w="3965" w:type="dxa"/>
            <w:vAlign w:val="center"/>
          </w:tcPr>
          <w:p w14:paraId="08478811" w14:textId="77777777" w:rsidR="00E92F69" w:rsidRDefault="00E92F69" w:rsidP="00D47629">
            <w:pPr>
              <w:ind w:firstLine="0"/>
              <w:jc w:val="left"/>
            </w:pPr>
            <w:r>
              <w:t>Orang, proses, atau sistem lain yang berinteraksi dengan sistem informasi yang akan dibuat itu sendiri</w:t>
            </w:r>
          </w:p>
        </w:tc>
      </w:tr>
      <w:tr w:rsidR="00E92F69" w14:paraId="2BE9376D" w14:textId="77777777" w:rsidTr="001F6078">
        <w:trPr>
          <w:jc w:val="center"/>
        </w:trPr>
        <w:tc>
          <w:tcPr>
            <w:tcW w:w="3339" w:type="dxa"/>
            <w:vAlign w:val="center"/>
          </w:tcPr>
          <w:p w14:paraId="7C72EE21" w14:textId="77777777" w:rsidR="00E92F69" w:rsidRDefault="00E92F69" w:rsidP="00D47629">
            <w:pPr>
              <w:ind w:firstLine="0"/>
              <w:jc w:val="center"/>
            </w:pPr>
            <w:r w:rsidRPr="00B27FEA">
              <w:rPr>
                <w:noProof/>
              </w:rPr>
              <w:drawing>
                <wp:inline distT="0" distB="0" distL="0" distR="0" wp14:anchorId="2960F370" wp14:editId="0767DC45">
                  <wp:extent cx="647700" cy="58814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51155" cy="591279"/>
                          </a:xfrm>
                          <a:prstGeom prst="rect">
                            <a:avLst/>
                          </a:prstGeom>
                        </pic:spPr>
                      </pic:pic>
                    </a:graphicData>
                  </a:graphic>
                </wp:inline>
              </w:drawing>
            </w:r>
          </w:p>
          <w:p w14:paraId="60265010" w14:textId="77777777" w:rsidR="00E92F69" w:rsidRPr="00B500D8" w:rsidRDefault="00E92F69" w:rsidP="00D47629">
            <w:pPr>
              <w:ind w:firstLine="0"/>
              <w:jc w:val="center"/>
            </w:pPr>
            <w:r>
              <w:t>System</w:t>
            </w:r>
          </w:p>
        </w:tc>
        <w:tc>
          <w:tcPr>
            <w:tcW w:w="3965" w:type="dxa"/>
            <w:vAlign w:val="center"/>
          </w:tcPr>
          <w:p w14:paraId="38DA5B31" w14:textId="77777777" w:rsidR="00E92F69" w:rsidRDefault="00E92F69" w:rsidP="00D47629">
            <w:pPr>
              <w:ind w:firstLine="0"/>
              <w:jc w:val="left"/>
            </w:pPr>
            <w:r>
              <w:t>Menspesifikasikan paket yang menampilkan sistem secara terbatas</w:t>
            </w:r>
          </w:p>
        </w:tc>
      </w:tr>
      <w:tr w:rsidR="00E92F69" w14:paraId="69FC9646" w14:textId="77777777" w:rsidTr="001F6078">
        <w:trPr>
          <w:jc w:val="center"/>
        </w:trPr>
        <w:tc>
          <w:tcPr>
            <w:tcW w:w="3339" w:type="dxa"/>
            <w:vAlign w:val="center"/>
          </w:tcPr>
          <w:p w14:paraId="2D001529" w14:textId="77777777" w:rsidR="00E92F69" w:rsidRDefault="00E92F69" w:rsidP="00D47629">
            <w:pPr>
              <w:ind w:firstLine="0"/>
              <w:jc w:val="center"/>
            </w:pPr>
            <w:r w:rsidRPr="00B27FEA">
              <w:rPr>
                <w:noProof/>
              </w:rPr>
              <w:drawing>
                <wp:inline distT="0" distB="0" distL="0" distR="0" wp14:anchorId="3679E89B" wp14:editId="7DDD5C38">
                  <wp:extent cx="1076325" cy="17809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086144" cy="179722"/>
                          </a:xfrm>
                          <a:prstGeom prst="rect">
                            <a:avLst/>
                          </a:prstGeom>
                        </pic:spPr>
                      </pic:pic>
                    </a:graphicData>
                  </a:graphic>
                </wp:inline>
              </w:drawing>
            </w:r>
          </w:p>
          <w:p w14:paraId="77388116" w14:textId="77777777" w:rsidR="00E92F69" w:rsidRPr="00B27FEA" w:rsidRDefault="00E92F69" w:rsidP="00D47629">
            <w:pPr>
              <w:ind w:firstLine="0"/>
              <w:jc w:val="center"/>
            </w:pPr>
            <w:r>
              <w:t>&lt;&lt;Include&gt;&gt;</w:t>
            </w:r>
          </w:p>
        </w:tc>
        <w:tc>
          <w:tcPr>
            <w:tcW w:w="3965" w:type="dxa"/>
            <w:vAlign w:val="center"/>
          </w:tcPr>
          <w:p w14:paraId="4DBD15DD" w14:textId="77777777" w:rsidR="00E92F69" w:rsidRDefault="00E92F69" w:rsidP="00D47629">
            <w:pPr>
              <w:ind w:firstLine="0"/>
              <w:jc w:val="left"/>
            </w:pPr>
            <w:r>
              <w:t xml:space="preserve">Menspesifikasikan bahwa </w:t>
            </w:r>
            <w:r w:rsidRPr="00DA5FE8">
              <w:rPr>
                <w:i/>
                <w:iCs/>
              </w:rPr>
              <w:t>use case</w:t>
            </w:r>
            <w:r>
              <w:t xml:space="preserve"> adalah sumber secara eksplisit</w:t>
            </w:r>
          </w:p>
        </w:tc>
      </w:tr>
      <w:tr w:rsidR="00E92F69" w14:paraId="014939CE" w14:textId="77777777" w:rsidTr="001F6078">
        <w:trPr>
          <w:jc w:val="center"/>
        </w:trPr>
        <w:tc>
          <w:tcPr>
            <w:tcW w:w="3339" w:type="dxa"/>
            <w:vAlign w:val="center"/>
          </w:tcPr>
          <w:p w14:paraId="1A1DF737" w14:textId="77777777" w:rsidR="00E92F69" w:rsidRDefault="00E92F69" w:rsidP="00D47629">
            <w:pPr>
              <w:ind w:firstLine="0"/>
              <w:jc w:val="center"/>
            </w:pPr>
            <w:r w:rsidRPr="00404D4B">
              <w:rPr>
                <w:noProof/>
              </w:rPr>
              <w:lastRenderedPageBreak/>
              <w:drawing>
                <wp:inline distT="0" distB="0" distL="0" distR="0" wp14:anchorId="3027CF59" wp14:editId="024A5EAE">
                  <wp:extent cx="1114425" cy="13341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147210" cy="137342"/>
                          </a:xfrm>
                          <a:prstGeom prst="rect">
                            <a:avLst/>
                          </a:prstGeom>
                        </pic:spPr>
                      </pic:pic>
                    </a:graphicData>
                  </a:graphic>
                </wp:inline>
              </w:drawing>
            </w:r>
          </w:p>
          <w:p w14:paraId="0AA1AF28" w14:textId="77777777" w:rsidR="00E92F69" w:rsidRPr="00B27FEA" w:rsidRDefault="00E92F69" w:rsidP="00D47629">
            <w:pPr>
              <w:ind w:firstLine="0"/>
              <w:jc w:val="center"/>
            </w:pPr>
            <w:r>
              <w:t>Association</w:t>
            </w:r>
          </w:p>
        </w:tc>
        <w:tc>
          <w:tcPr>
            <w:tcW w:w="3965" w:type="dxa"/>
            <w:vAlign w:val="center"/>
          </w:tcPr>
          <w:p w14:paraId="77C95184" w14:textId="77777777" w:rsidR="00E92F69" w:rsidRPr="00F94F10" w:rsidRDefault="00E92F69" w:rsidP="00D47629">
            <w:pPr>
              <w:ind w:firstLine="0"/>
              <w:jc w:val="left"/>
            </w:pPr>
            <w:r>
              <w:t xml:space="preserve">Komunikasi antar </w:t>
            </w:r>
            <w:r w:rsidRPr="00F94F10">
              <w:rPr>
                <w:i/>
                <w:iCs/>
              </w:rPr>
              <w:t>actor</w:t>
            </w:r>
            <w:r>
              <w:t xml:space="preserve"> dan </w:t>
            </w:r>
            <w:r w:rsidRPr="00F94F10">
              <w:rPr>
                <w:i/>
                <w:iCs/>
              </w:rPr>
              <w:t>use case</w:t>
            </w:r>
            <w:r>
              <w:rPr>
                <w:i/>
                <w:iCs/>
              </w:rPr>
              <w:t xml:space="preserve"> </w:t>
            </w:r>
            <w:r>
              <w:t xml:space="preserve">atau </w:t>
            </w:r>
            <w:r w:rsidRPr="00F94F10">
              <w:rPr>
                <w:i/>
                <w:iCs/>
              </w:rPr>
              <w:t>use case</w:t>
            </w:r>
            <w:r>
              <w:rPr>
                <w:i/>
                <w:iCs/>
              </w:rPr>
              <w:t xml:space="preserve"> </w:t>
            </w:r>
            <w:r>
              <w:t xml:space="preserve">memiliki interaksi dengan </w:t>
            </w:r>
            <w:r w:rsidRPr="00F94F10">
              <w:rPr>
                <w:i/>
                <w:iCs/>
              </w:rPr>
              <w:t>actor</w:t>
            </w:r>
          </w:p>
        </w:tc>
      </w:tr>
      <w:tr w:rsidR="00E92F69" w14:paraId="3A76F185" w14:textId="77777777" w:rsidTr="001F6078">
        <w:trPr>
          <w:jc w:val="center"/>
        </w:trPr>
        <w:tc>
          <w:tcPr>
            <w:tcW w:w="3339" w:type="dxa"/>
            <w:vAlign w:val="center"/>
          </w:tcPr>
          <w:p w14:paraId="713B4942" w14:textId="77777777" w:rsidR="00E92F69" w:rsidRDefault="00E92F69" w:rsidP="00D47629">
            <w:pPr>
              <w:ind w:firstLine="0"/>
              <w:jc w:val="center"/>
            </w:pPr>
            <w:r w:rsidRPr="00404D4B">
              <w:rPr>
                <w:noProof/>
              </w:rPr>
              <w:drawing>
                <wp:inline distT="0" distB="0" distL="0" distR="0" wp14:anchorId="7A1EE86A" wp14:editId="0EC714FD">
                  <wp:extent cx="962025" cy="163749"/>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79421" cy="166710"/>
                          </a:xfrm>
                          <a:prstGeom prst="rect">
                            <a:avLst/>
                          </a:prstGeom>
                        </pic:spPr>
                      </pic:pic>
                    </a:graphicData>
                  </a:graphic>
                </wp:inline>
              </w:drawing>
            </w:r>
          </w:p>
          <w:p w14:paraId="0A765660" w14:textId="77777777" w:rsidR="00E92F69" w:rsidRPr="00404D4B" w:rsidRDefault="00E92F69" w:rsidP="00D47629">
            <w:pPr>
              <w:ind w:firstLine="0"/>
              <w:jc w:val="center"/>
            </w:pPr>
            <w:r>
              <w:t>&lt;&lt;Extend&gt;&gt;</w:t>
            </w:r>
          </w:p>
        </w:tc>
        <w:tc>
          <w:tcPr>
            <w:tcW w:w="3965" w:type="dxa"/>
            <w:vAlign w:val="center"/>
          </w:tcPr>
          <w:p w14:paraId="78DC6761" w14:textId="77777777" w:rsidR="00E92F69" w:rsidRPr="007D1909" w:rsidRDefault="00E92F69" w:rsidP="00D47629">
            <w:pPr>
              <w:ind w:firstLine="0"/>
              <w:jc w:val="left"/>
            </w:pPr>
            <w:r>
              <w:t xml:space="preserve">Relasi </w:t>
            </w:r>
            <w:r w:rsidRPr="007D1909">
              <w:rPr>
                <w:i/>
                <w:iCs/>
              </w:rPr>
              <w:t>use case</w:t>
            </w:r>
            <w:r>
              <w:rPr>
                <w:i/>
                <w:iCs/>
              </w:rPr>
              <w:t xml:space="preserve"> </w:t>
            </w:r>
            <w:r>
              <w:t xml:space="preserve">tambahan ke sebuah </w:t>
            </w:r>
            <w:r>
              <w:rPr>
                <w:i/>
                <w:iCs/>
              </w:rPr>
              <w:t>use case</w:t>
            </w:r>
            <w:r>
              <w:t xml:space="preserve"> dimana </w:t>
            </w:r>
            <w:r>
              <w:rPr>
                <w:i/>
                <w:iCs/>
              </w:rPr>
              <w:t>use case</w:t>
            </w:r>
            <w:r>
              <w:t xml:space="preserve"> yang ditambahkan dapat berdiri walau tanpa </w:t>
            </w:r>
            <w:r>
              <w:rPr>
                <w:i/>
                <w:iCs/>
              </w:rPr>
              <w:t xml:space="preserve">use case </w:t>
            </w:r>
            <w:r>
              <w:t>tambahan</w:t>
            </w:r>
          </w:p>
        </w:tc>
      </w:tr>
    </w:tbl>
    <w:p w14:paraId="70B38226" w14:textId="77777777" w:rsidR="00513AEF" w:rsidRPr="00513AEF" w:rsidRDefault="00513AEF" w:rsidP="00C86576">
      <w:pPr>
        <w:ind w:firstLine="0"/>
      </w:pPr>
    </w:p>
    <w:p w14:paraId="0605DAA9" w14:textId="4CD49254" w:rsidR="0094189A" w:rsidRDefault="0094189A" w:rsidP="007B6942">
      <w:pPr>
        <w:pStyle w:val="Heading3"/>
        <w:rPr>
          <w:i/>
          <w:iCs/>
        </w:rPr>
      </w:pPr>
      <w:r w:rsidRPr="007B6942">
        <w:rPr>
          <w:i/>
          <w:iCs/>
        </w:rPr>
        <w:t>Activity Diagram</w:t>
      </w:r>
    </w:p>
    <w:p w14:paraId="61E9E6EA" w14:textId="77777777" w:rsidR="00E97193" w:rsidRDefault="00E97193" w:rsidP="00E97193">
      <w:pPr>
        <w:ind w:left="630" w:firstLine="810"/>
      </w:pPr>
      <w:r w:rsidRPr="00B438FC">
        <w:t>Diagram aktivitas mencerminkan urutan langkah-langkah dalam pembuatan sistem, mulai dari tahap awal hingga keputusan yang diambil dan akhir dari seluruh proses perancangan sistem yang direncanakan</w:t>
      </w:r>
      <w:r>
        <w:t xml:space="preserve"> </w:t>
      </w:r>
      <w:r>
        <w:fldChar w:fldCharType="begin" w:fldLock="1"/>
      </w:r>
      <w:r>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fldChar w:fldCharType="separate"/>
      </w:r>
      <w:r w:rsidRPr="00431E28">
        <w:rPr>
          <w:noProof/>
        </w:rPr>
        <w:t>(P et al., 2022)</w:t>
      </w:r>
      <w:r>
        <w:fldChar w:fldCharType="end"/>
      </w:r>
      <w:r>
        <w:t>.</w:t>
      </w:r>
    </w:p>
    <w:p w14:paraId="370696DB" w14:textId="545974E0" w:rsidR="00F03309" w:rsidRDefault="00F03309" w:rsidP="00F03309">
      <w:pPr>
        <w:pStyle w:val="Caption"/>
        <w:keepNext/>
      </w:pPr>
      <w:r>
        <w:t xml:space="preserve">Tabel 3. </w:t>
      </w:r>
      <w:r>
        <w:fldChar w:fldCharType="begin"/>
      </w:r>
      <w:r>
        <w:instrText xml:space="preserve"> SEQ Tabel_3. \* ARABIC </w:instrText>
      </w:r>
      <w:r>
        <w:fldChar w:fldCharType="separate"/>
      </w:r>
      <w:r>
        <w:rPr>
          <w:noProof/>
        </w:rPr>
        <w:t>3</w:t>
      </w:r>
      <w:r>
        <w:fldChar w:fldCharType="end"/>
      </w:r>
      <w:r>
        <w:t xml:space="preserve"> </w:t>
      </w:r>
      <w:r w:rsidRPr="001F6078">
        <w:t>Simbol</w:t>
      </w:r>
      <w:r>
        <w:t xml:space="preserve"> </w:t>
      </w:r>
      <w:r w:rsidRPr="00F03309">
        <w:rPr>
          <w:i/>
          <w:iCs w:val="0"/>
        </w:rPr>
        <w:t>Activity Diagram</w:t>
      </w:r>
    </w:p>
    <w:tbl>
      <w:tblPr>
        <w:tblStyle w:val="TableGrid"/>
        <w:tblW w:w="0" w:type="auto"/>
        <w:jc w:val="center"/>
        <w:tblLook w:val="04A0" w:firstRow="1" w:lastRow="0" w:firstColumn="1" w:lastColumn="0" w:noHBand="0" w:noVBand="1"/>
      </w:tblPr>
      <w:tblGrid>
        <w:gridCol w:w="3339"/>
        <w:gridCol w:w="3965"/>
      </w:tblGrid>
      <w:tr w:rsidR="00E97193" w14:paraId="644B0CDD" w14:textId="77777777" w:rsidTr="001F6078">
        <w:trPr>
          <w:jc w:val="center"/>
        </w:trPr>
        <w:tc>
          <w:tcPr>
            <w:tcW w:w="3339" w:type="dxa"/>
          </w:tcPr>
          <w:p w14:paraId="46BF37A9" w14:textId="77777777" w:rsidR="00E97193" w:rsidRPr="00431E28" w:rsidRDefault="00E97193" w:rsidP="00D47629">
            <w:pPr>
              <w:ind w:firstLine="0"/>
              <w:jc w:val="center"/>
              <w:rPr>
                <w:b/>
                <w:bCs/>
              </w:rPr>
            </w:pPr>
            <w:r w:rsidRPr="00431E28">
              <w:rPr>
                <w:b/>
                <w:bCs/>
              </w:rPr>
              <w:t>Simbol</w:t>
            </w:r>
          </w:p>
        </w:tc>
        <w:tc>
          <w:tcPr>
            <w:tcW w:w="3965" w:type="dxa"/>
          </w:tcPr>
          <w:p w14:paraId="30C72E61" w14:textId="77777777" w:rsidR="00E97193" w:rsidRPr="00431E28" w:rsidRDefault="00E97193" w:rsidP="00D47629">
            <w:pPr>
              <w:ind w:firstLine="0"/>
              <w:jc w:val="center"/>
              <w:rPr>
                <w:b/>
                <w:bCs/>
              </w:rPr>
            </w:pPr>
            <w:r w:rsidRPr="00431E28">
              <w:rPr>
                <w:b/>
                <w:bCs/>
              </w:rPr>
              <w:t>Keterangan</w:t>
            </w:r>
          </w:p>
        </w:tc>
      </w:tr>
      <w:tr w:rsidR="00E97193" w14:paraId="0CD1B2E2" w14:textId="77777777" w:rsidTr="001F6078">
        <w:trPr>
          <w:jc w:val="center"/>
        </w:trPr>
        <w:tc>
          <w:tcPr>
            <w:tcW w:w="3339" w:type="dxa"/>
            <w:vAlign w:val="center"/>
          </w:tcPr>
          <w:p w14:paraId="2E395B05" w14:textId="77777777" w:rsidR="00E97193" w:rsidRDefault="00E97193" w:rsidP="00D47629">
            <w:pPr>
              <w:ind w:firstLine="0"/>
              <w:jc w:val="center"/>
            </w:pPr>
            <w:r w:rsidRPr="0091431C">
              <w:rPr>
                <w:noProof/>
              </w:rPr>
              <w:drawing>
                <wp:inline distT="0" distB="0" distL="0" distR="0" wp14:anchorId="0D5D4ABB" wp14:editId="4F089112">
                  <wp:extent cx="533474" cy="50489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3474" cy="504895"/>
                          </a:xfrm>
                          <a:prstGeom prst="rect">
                            <a:avLst/>
                          </a:prstGeom>
                        </pic:spPr>
                      </pic:pic>
                    </a:graphicData>
                  </a:graphic>
                </wp:inline>
              </w:drawing>
            </w:r>
          </w:p>
          <w:p w14:paraId="69659566" w14:textId="77777777" w:rsidR="00E97193" w:rsidRDefault="00E97193" w:rsidP="00D47629">
            <w:pPr>
              <w:ind w:firstLine="0"/>
              <w:jc w:val="center"/>
            </w:pPr>
            <w:r>
              <w:t>Status Awal</w:t>
            </w:r>
          </w:p>
        </w:tc>
        <w:tc>
          <w:tcPr>
            <w:tcW w:w="3965" w:type="dxa"/>
            <w:vAlign w:val="center"/>
          </w:tcPr>
          <w:p w14:paraId="792147F0" w14:textId="77777777" w:rsidR="00E97193" w:rsidRDefault="00E97193" w:rsidP="00D47629">
            <w:pPr>
              <w:ind w:firstLine="0"/>
              <w:jc w:val="left"/>
            </w:pPr>
            <w:r>
              <w:t>Status awal aktivitas sistem, sebuah diagram aktivitas memiliki sebuah status awal.</w:t>
            </w:r>
          </w:p>
        </w:tc>
      </w:tr>
      <w:tr w:rsidR="00E97193" w14:paraId="7F3C18F4" w14:textId="77777777" w:rsidTr="001F6078">
        <w:trPr>
          <w:jc w:val="center"/>
        </w:trPr>
        <w:tc>
          <w:tcPr>
            <w:tcW w:w="3339" w:type="dxa"/>
            <w:vAlign w:val="center"/>
          </w:tcPr>
          <w:p w14:paraId="63C842C5" w14:textId="77777777" w:rsidR="00E97193" w:rsidRDefault="00E97193" w:rsidP="00D47629">
            <w:pPr>
              <w:ind w:firstLine="0"/>
              <w:jc w:val="center"/>
            </w:pPr>
            <w:r w:rsidRPr="00E35C2B">
              <w:rPr>
                <w:noProof/>
              </w:rPr>
              <w:drawing>
                <wp:inline distT="0" distB="0" distL="0" distR="0" wp14:anchorId="16B22EAB" wp14:editId="4CB50267">
                  <wp:extent cx="1028700" cy="35229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040230" cy="356243"/>
                          </a:xfrm>
                          <a:prstGeom prst="rect">
                            <a:avLst/>
                          </a:prstGeom>
                        </pic:spPr>
                      </pic:pic>
                    </a:graphicData>
                  </a:graphic>
                </wp:inline>
              </w:drawing>
            </w:r>
          </w:p>
          <w:p w14:paraId="14B66206" w14:textId="77777777" w:rsidR="00E97193" w:rsidRPr="0091431C" w:rsidRDefault="00E97193" w:rsidP="00D47629">
            <w:pPr>
              <w:ind w:firstLine="0"/>
              <w:jc w:val="center"/>
            </w:pPr>
            <w:r>
              <w:t>Aktivitas</w:t>
            </w:r>
          </w:p>
        </w:tc>
        <w:tc>
          <w:tcPr>
            <w:tcW w:w="3965" w:type="dxa"/>
            <w:vAlign w:val="center"/>
          </w:tcPr>
          <w:p w14:paraId="33DB4D95" w14:textId="77777777" w:rsidR="00E97193" w:rsidRDefault="00E97193" w:rsidP="00D47629">
            <w:pPr>
              <w:ind w:firstLine="0"/>
              <w:jc w:val="left"/>
            </w:pPr>
            <w:r>
              <w:t>Aktivitas yang dilakukan sistem, aktivitas biasanya diawali dengan kata kerja.</w:t>
            </w:r>
          </w:p>
        </w:tc>
      </w:tr>
      <w:tr w:rsidR="00E97193" w14:paraId="65E6FF0E" w14:textId="77777777" w:rsidTr="001F6078">
        <w:trPr>
          <w:jc w:val="center"/>
        </w:trPr>
        <w:tc>
          <w:tcPr>
            <w:tcW w:w="3339" w:type="dxa"/>
            <w:vAlign w:val="center"/>
          </w:tcPr>
          <w:p w14:paraId="3F9641F3" w14:textId="77777777" w:rsidR="00E97193" w:rsidRDefault="00E97193" w:rsidP="00D47629">
            <w:pPr>
              <w:ind w:firstLine="0"/>
              <w:jc w:val="center"/>
            </w:pPr>
            <w:r w:rsidRPr="009252E5">
              <w:rPr>
                <w:noProof/>
              </w:rPr>
              <w:drawing>
                <wp:inline distT="0" distB="0" distL="0" distR="0" wp14:anchorId="572A10AB" wp14:editId="03CE5581">
                  <wp:extent cx="924054" cy="523948"/>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24054" cy="523948"/>
                          </a:xfrm>
                          <a:prstGeom prst="rect">
                            <a:avLst/>
                          </a:prstGeom>
                        </pic:spPr>
                      </pic:pic>
                    </a:graphicData>
                  </a:graphic>
                </wp:inline>
              </w:drawing>
            </w:r>
          </w:p>
          <w:p w14:paraId="026CE41E" w14:textId="77777777" w:rsidR="00E97193" w:rsidRPr="00E35C2B" w:rsidRDefault="00E97193" w:rsidP="00D47629">
            <w:pPr>
              <w:ind w:firstLine="0"/>
              <w:jc w:val="center"/>
            </w:pPr>
            <w:r>
              <w:t>Decission</w:t>
            </w:r>
          </w:p>
        </w:tc>
        <w:tc>
          <w:tcPr>
            <w:tcW w:w="3965" w:type="dxa"/>
            <w:vAlign w:val="center"/>
          </w:tcPr>
          <w:p w14:paraId="26780866" w14:textId="77777777" w:rsidR="00E97193" w:rsidRDefault="00E97193" w:rsidP="00D47629">
            <w:pPr>
              <w:ind w:firstLine="0"/>
              <w:jc w:val="left"/>
            </w:pPr>
            <w:r>
              <w:t>Asosiasi percabangan dimana jika ada pilihan lebih dari satu.</w:t>
            </w:r>
          </w:p>
        </w:tc>
      </w:tr>
      <w:tr w:rsidR="00E97193" w14:paraId="6BB598AD" w14:textId="77777777" w:rsidTr="001F6078">
        <w:trPr>
          <w:jc w:val="center"/>
        </w:trPr>
        <w:tc>
          <w:tcPr>
            <w:tcW w:w="3339" w:type="dxa"/>
            <w:vAlign w:val="center"/>
          </w:tcPr>
          <w:p w14:paraId="69D3B04C" w14:textId="77777777" w:rsidR="00E97193" w:rsidRDefault="00E97193" w:rsidP="00D47629">
            <w:pPr>
              <w:ind w:firstLine="0"/>
              <w:jc w:val="center"/>
            </w:pPr>
            <w:r w:rsidRPr="00E54ED7">
              <w:rPr>
                <w:noProof/>
              </w:rPr>
              <w:lastRenderedPageBreak/>
              <w:drawing>
                <wp:inline distT="0" distB="0" distL="0" distR="0" wp14:anchorId="1DB2E020" wp14:editId="724CF02F">
                  <wp:extent cx="1276528" cy="200053"/>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276528" cy="200053"/>
                          </a:xfrm>
                          <a:prstGeom prst="rect">
                            <a:avLst/>
                          </a:prstGeom>
                        </pic:spPr>
                      </pic:pic>
                    </a:graphicData>
                  </a:graphic>
                </wp:inline>
              </w:drawing>
            </w:r>
          </w:p>
          <w:p w14:paraId="791F493E" w14:textId="77777777" w:rsidR="00E97193" w:rsidRPr="009252E5" w:rsidRDefault="00E97193" w:rsidP="00D47629">
            <w:pPr>
              <w:ind w:firstLine="0"/>
              <w:jc w:val="center"/>
            </w:pPr>
            <w:r>
              <w:t>Join</w:t>
            </w:r>
          </w:p>
        </w:tc>
        <w:tc>
          <w:tcPr>
            <w:tcW w:w="3965" w:type="dxa"/>
            <w:vAlign w:val="center"/>
          </w:tcPr>
          <w:p w14:paraId="4049D678" w14:textId="77777777" w:rsidR="00E97193" w:rsidRDefault="00E97193" w:rsidP="00D47629">
            <w:pPr>
              <w:ind w:firstLine="0"/>
              <w:jc w:val="left"/>
            </w:pPr>
            <w:r>
              <w:t>Asosiasi penggabungan dimana lebih dari satu aktivitas digabungkan menjadi satu.</w:t>
            </w:r>
          </w:p>
        </w:tc>
      </w:tr>
      <w:tr w:rsidR="00E97193" w14:paraId="7B3E3925" w14:textId="77777777" w:rsidTr="001F6078">
        <w:trPr>
          <w:jc w:val="center"/>
        </w:trPr>
        <w:tc>
          <w:tcPr>
            <w:tcW w:w="3339" w:type="dxa"/>
            <w:vAlign w:val="center"/>
          </w:tcPr>
          <w:p w14:paraId="30AF11F2" w14:textId="77777777" w:rsidR="00E97193" w:rsidRDefault="00E97193" w:rsidP="00D47629">
            <w:pPr>
              <w:ind w:firstLine="0"/>
              <w:jc w:val="center"/>
            </w:pPr>
            <w:r w:rsidRPr="00E54ED7">
              <w:rPr>
                <w:noProof/>
              </w:rPr>
              <w:drawing>
                <wp:inline distT="0" distB="0" distL="0" distR="0" wp14:anchorId="0CA71CA2" wp14:editId="02023983">
                  <wp:extent cx="581106" cy="562053"/>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81106" cy="562053"/>
                          </a:xfrm>
                          <a:prstGeom prst="rect">
                            <a:avLst/>
                          </a:prstGeom>
                        </pic:spPr>
                      </pic:pic>
                    </a:graphicData>
                  </a:graphic>
                </wp:inline>
              </w:drawing>
            </w:r>
          </w:p>
          <w:p w14:paraId="4750365F" w14:textId="77777777" w:rsidR="00E97193" w:rsidRPr="009252E5" w:rsidRDefault="00E97193" w:rsidP="00D47629">
            <w:pPr>
              <w:ind w:firstLine="0"/>
              <w:jc w:val="center"/>
            </w:pPr>
            <w:r>
              <w:t>Status Akhir</w:t>
            </w:r>
          </w:p>
        </w:tc>
        <w:tc>
          <w:tcPr>
            <w:tcW w:w="3965" w:type="dxa"/>
            <w:vAlign w:val="center"/>
          </w:tcPr>
          <w:p w14:paraId="6B42C2F6" w14:textId="77777777" w:rsidR="00E97193" w:rsidRDefault="00E97193" w:rsidP="00D47629">
            <w:pPr>
              <w:ind w:firstLine="0"/>
              <w:jc w:val="left"/>
            </w:pPr>
            <w:r>
              <w:t>Status akhir yang dilakukan sistem, sebuah diagram aktivitas memiliki sebuah status akhir.</w:t>
            </w:r>
          </w:p>
        </w:tc>
      </w:tr>
      <w:tr w:rsidR="00E97193" w14:paraId="2D32B52D" w14:textId="77777777" w:rsidTr="001F6078">
        <w:trPr>
          <w:jc w:val="center"/>
        </w:trPr>
        <w:tc>
          <w:tcPr>
            <w:tcW w:w="3339" w:type="dxa"/>
            <w:vAlign w:val="center"/>
          </w:tcPr>
          <w:p w14:paraId="1D23424B" w14:textId="77777777" w:rsidR="00E97193" w:rsidRDefault="00E97193" w:rsidP="00D47629">
            <w:pPr>
              <w:ind w:firstLine="0"/>
              <w:jc w:val="center"/>
            </w:pPr>
            <w:r w:rsidRPr="00E54ED7">
              <w:rPr>
                <w:noProof/>
              </w:rPr>
              <w:drawing>
                <wp:inline distT="0" distB="0" distL="0" distR="0" wp14:anchorId="2A651515" wp14:editId="02E68CD8">
                  <wp:extent cx="857250" cy="70723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859647" cy="709208"/>
                          </a:xfrm>
                          <a:prstGeom prst="rect">
                            <a:avLst/>
                          </a:prstGeom>
                        </pic:spPr>
                      </pic:pic>
                    </a:graphicData>
                  </a:graphic>
                </wp:inline>
              </w:drawing>
            </w:r>
          </w:p>
          <w:p w14:paraId="6CB308D7" w14:textId="77777777" w:rsidR="00E97193" w:rsidRPr="00E54ED7" w:rsidRDefault="00E97193" w:rsidP="00D47629">
            <w:pPr>
              <w:ind w:firstLine="0"/>
              <w:jc w:val="center"/>
            </w:pPr>
            <w:r>
              <w:t>Swimlane</w:t>
            </w:r>
          </w:p>
        </w:tc>
        <w:tc>
          <w:tcPr>
            <w:tcW w:w="3965" w:type="dxa"/>
            <w:vAlign w:val="center"/>
          </w:tcPr>
          <w:p w14:paraId="2B6718E4" w14:textId="77777777" w:rsidR="00E97193" w:rsidRDefault="00E97193" w:rsidP="00D47629">
            <w:pPr>
              <w:ind w:firstLine="0"/>
              <w:jc w:val="left"/>
            </w:pPr>
            <w:r>
              <w:t>Memisahkan organisasi bisnis yang bertanggung jawab terhadap aktivitas yang terjadi.</w:t>
            </w:r>
          </w:p>
        </w:tc>
      </w:tr>
    </w:tbl>
    <w:p w14:paraId="11FE7C02" w14:textId="77777777" w:rsidR="00E97193" w:rsidRPr="00E97193" w:rsidRDefault="00E97193" w:rsidP="00E97193"/>
    <w:p w14:paraId="30C7DBD8" w14:textId="5D049DE4" w:rsidR="0094189A" w:rsidRDefault="0094189A" w:rsidP="007B6942">
      <w:pPr>
        <w:pStyle w:val="Heading3"/>
        <w:rPr>
          <w:i/>
          <w:iCs/>
        </w:rPr>
      </w:pPr>
      <w:r w:rsidRPr="007B6942">
        <w:rPr>
          <w:i/>
          <w:iCs/>
        </w:rPr>
        <w:t>Scenario Diagram</w:t>
      </w:r>
    </w:p>
    <w:p w14:paraId="49AC232F" w14:textId="6BCE8CED" w:rsidR="00C86576" w:rsidRPr="001F6078" w:rsidRDefault="001F6078" w:rsidP="00C86576">
      <w:pPr>
        <w:ind w:left="630" w:firstLine="810"/>
      </w:pPr>
      <w:r w:rsidRPr="00641912">
        <w:rPr>
          <w:i/>
          <w:iCs/>
        </w:rPr>
        <w:t>Scenario use case</w:t>
      </w:r>
      <w:r>
        <w:rPr>
          <w:i/>
          <w:iCs/>
        </w:rPr>
        <w:t xml:space="preserve"> </w:t>
      </w:r>
      <w:r w:rsidRPr="00641912">
        <w:t>menggambarkan urutan langkah-langkah dalam proses bisnis, baik itu tindakan yang dilakukan oleh aktor terhadap sistem maupun sebaliknya, yaitu tindakan yang dilakukan oleh sistem terhadap aktor</w:t>
      </w:r>
      <w:r>
        <w:t xml:space="preserve"> </w:t>
      </w:r>
      <w:r>
        <w:fldChar w:fldCharType="begin" w:fldLock="1"/>
      </w:r>
      <w:r>
        <w:instrText>ADDIN CSL_CITATION {"citationItems":[{"id":"ITEM-1","itemData":{"author":[{"dropping-particle":"","family":"Putra","given":"Irwandi Rizki","non-dropping-particle":"","parse-names":false,"suffix":""}],"id":"ITEM-1","issue":"1","issued":{"date-parts":[["2023"]]},"page":"20-29","title":"Analisis dan Perancangan Sistem Informasi Manajemen Presensi Karyawan Berbasis Web dan QR Code pada MTs Sullamul Ulum","type":"article-journal","volume":"1"},"uris":["http://www.mendeley.com/documents/?uuid=18bd08b4-5652-4dcc-9cf3-0d8788508b61"]}],"mendeley":{"formattedCitation":"(Putra, 2023)","plainTextFormattedCitation":"(Putra, 2023)","previouslyFormattedCitation":"(Putra, 2023)"},"properties":{"noteIndex":0},"schema":"https://github.com/citation-style-language/schema/raw/master/csl-citation.json"}</w:instrText>
      </w:r>
      <w:r>
        <w:fldChar w:fldCharType="separate"/>
      </w:r>
      <w:r w:rsidRPr="00641912">
        <w:rPr>
          <w:noProof/>
        </w:rPr>
        <w:t>(Putra, 2023)</w:t>
      </w:r>
      <w:r>
        <w:fldChar w:fldCharType="end"/>
      </w:r>
      <w:r>
        <w:t>.</w:t>
      </w:r>
    </w:p>
    <w:p w14:paraId="3805E736" w14:textId="59595F3D" w:rsidR="0094189A" w:rsidRDefault="0094189A" w:rsidP="007B6942">
      <w:pPr>
        <w:pStyle w:val="Heading3"/>
        <w:rPr>
          <w:i/>
          <w:iCs/>
        </w:rPr>
      </w:pPr>
      <w:r w:rsidRPr="007B6942">
        <w:rPr>
          <w:i/>
          <w:iCs/>
        </w:rPr>
        <w:t xml:space="preserve">Sequence </w:t>
      </w:r>
      <w:r w:rsidR="007B6942" w:rsidRPr="007B6942">
        <w:rPr>
          <w:i/>
          <w:iCs/>
        </w:rPr>
        <w:t>Diagram</w:t>
      </w:r>
    </w:p>
    <w:p w14:paraId="48E708F5" w14:textId="77777777" w:rsidR="001F6078" w:rsidRDefault="001F6078" w:rsidP="001F6078">
      <w:pPr>
        <w:ind w:left="630" w:firstLine="810"/>
      </w:pPr>
      <w:r w:rsidRPr="00BF0AC9">
        <w:t>Sequence diagram adalah representasi visual dari interaksi yang terjadi antara objek dalam urutan waktu tertentu. Diagram ini biasanya merupakan bagian dari deskripsi perilaku atau behavior dalam suatu skenario</w:t>
      </w:r>
      <w:r>
        <w:t xml:space="preserve"> </w:t>
      </w:r>
      <w:r>
        <w:fldChar w:fldCharType="begin" w:fldLock="1"/>
      </w:r>
      <w:r>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fldChar w:fldCharType="separate"/>
      </w:r>
      <w:r w:rsidRPr="00BF0AC9">
        <w:rPr>
          <w:noProof/>
        </w:rPr>
        <w:t>(P et al., 2022)</w:t>
      </w:r>
      <w:r>
        <w:fldChar w:fldCharType="end"/>
      </w:r>
      <w:r>
        <w:t>.</w:t>
      </w:r>
    </w:p>
    <w:p w14:paraId="263AD27E" w14:textId="01135B75" w:rsidR="00F03309" w:rsidRDefault="00F03309" w:rsidP="00F03309">
      <w:pPr>
        <w:pStyle w:val="Caption"/>
        <w:keepNext/>
      </w:pPr>
      <w:r>
        <w:t xml:space="preserve">Tabel 3. </w:t>
      </w:r>
      <w:r>
        <w:fldChar w:fldCharType="begin"/>
      </w:r>
      <w:r>
        <w:instrText xml:space="preserve"> SEQ Tabel_3. \* ARABIC </w:instrText>
      </w:r>
      <w:r>
        <w:fldChar w:fldCharType="separate"/>
      </w:r>
      <w:r>
        <w:rPr>
          <w:noProof/>
        </w:rPr>
        <w:t>4</w:t>
      </w:r>
      <w:r>
        <w:fldChar w:fldCharType="end"/>
      </w:r>
      <w:r>
        <w:t xml:space="preserve"> </w:t>
      </w:r>
      <w:r w:rsidRPr="00CD5F9D">
        <w:rPr>
          <w:bCs/>
          <w:noProof/>
        </w:rPr>
        <w:t>Simbol</w:t>
      </w:r>
      <w:r>
        <w:rPr>
          <w:noProof/>
        </w:rPr>
        <w:t xml:space="preserve"> </w:t>
      </w:r>
      <w:r w:rsidRPr="00CD5F9D">
        <w:rPr>
          <w:bCs/>
          <w:i/>
          <w:iCs w:val="0"/>
          <w:noProof/>
        </w:rPr>
        <w:t>Sequence Diagram</w:t>
      </w:r>
    </w:p>
    <w:tbl>
      <w:tblPr>
        <w:tblStyle w:val="TableGrid"/>
        <w:tblW w:w="0" w:type="auto"/>
        <w:tblInd w:w="630" w:type="dxa"/>
        <w:tblLook w:val="04A0" w:firstRow="1" w:lastRow="0" w:firstColumn="1" w:lastColumn="0" w:noHBand="0" w:noVBand="1"/>
      </w:tblPr>
      <w:tblGrid>
        <w:gridCol w:w="3649"/>
        <w:gridCol w:w="3650"/>
      </w:tblGrid>
      <w:tr w:rsidR="001F6078" w14:paraId="0AF27F82" w14:textId="77777777" w:rsidTr="00D47629">
        <w:tc>
          <w:tcPr>
            <w:tcW w:w="3649" w:type="dxa"/>
          </w:tcPr>
          <w:p w14:paraId="1D65ED72" w14:textId="77777777" w:rsidR="001F6078" w:rsidRPr="00641912" w:rsidRDefault="001F6078" w:rsidP="00D47629">
            <w:pPr>
              <w:ind w:firstLine="0"/>
              <w:jc w:val="center"/>
              <w:rPr>
                <w:b/>
                <w:bCs/>
              </w:rPr>
            </w:pPr>
            <w:r>
              <w:rPr>
                <w:b/>
                <w:bCs/>
              </w:rPr>
              <w:t>Simbol</w:t>
            </w:r>
          </w:p>
        </w:tc>
        <w:tc>
          <w:tcPr>
            <w:tcW w:w="3650" w:type="dxa"/>
          </w:tcPr>
          <w:p w14:paraId="6A52F0F3" w14:textId="77777777" w:rsidR="001F6078" w:rsidRPr="00641912" w:rsidRDefault="001F6078" w:rsidP="00D47629">
            <w:pPr>
              <w:ind w:firstLine="0"/>
              <w:jc w:val="center"/>
              <w:rPr>
                <w:b/>
                <w:bCs/>
              </w:rPr>
            </w:pPr>
            <w:r>
              <w:rPr>
                <w:b/>
                <w:bCs/>
              </w:rPr>
              <w:t>Keterangan</w:t>
            </w:r>
          </w:p>
        </w:tc>
      </w:tr>
      <w:tr w:rsidR="001F6078" w14:paraId="6F3D0D46" w14:textId="77777777" w:rsidTr="00D47629">
        <w:tc>
          <w:tcPr>
            <w:tcW w:w="3649" w:type="dxa"/>
          </w:tcPr>
          <w:p w14:paraId="141260EA" w14:textId="77777777" w:rsidR="001F6078" w:rsidRDefault="001F6078" w:rsidP="00D47629">
            <w:pPr>
              <w:ind w:firstLine="0"/>
              <w:jc w:val="center"/>
            </w:pPr>
            <w:r w:rsidRPr="00B1749B">
              <w:rPr>
                <w:noProof/>
              </w:rPr>
              <w:drawing>
                <wp:inline distT="0" distB="0" distL="0" distR="0" wp14:anchorId="496B655F" wp14:editId="381CC747">
                  <wp:extent cx="195513" cy="6191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98079" cy="627252"/>
                          </a:xfrm>
                          <a:prstGeom prst="rect">
                            <a:avLst/>
                          </a:prstGeom>
                        </pic:spPr>
                      </pic:pic>
                    </a:graphicData>
                  </a:graphic>
                </wp:inline>
              </w:drawing>
            </w:r>
          </w:p>
          <w:p w14:paraId="201CBDD0" w14:textId="77777777" w:rsidR="001F6078" w:rsidRDefault="001F6078" w:rsidP="00D47629">
            <w:pPr>
              <w:ind w:firstLine="0"/>
              <w:jc w:val="center"/>
            </w:pPr>
            <w:r>
              <w:lastRenderedPageBreak/>
              <w:t>Lifeline</w:t>
            </w:r>
          </w:p>
        </w:tc>
        <w:tc>
          <w:tcPr>
            <w:tcW w:w="3650" w:type="dxa"/>
            <w:vAlign w:val="center"/>
          </w:tcPr>
          <w:p w14:paraId="09AA8F03" w14:textId="77777777" w:rsidR="001F6078" w:rsidRDefault="001F6078" w:rsidP="00D47629">
            <w:pPr>
              <w:ind w:firstLine="0"/>
              <w:jc w:val="left"/>
            </w:pPr>
            <w:r>
              <w:lastRenderedPageBreak/>
              <w:t>Mempresentasikan sebuah objek.</w:t>
            </w:r>
          </w:p>
        </w:tc>
      </w:tr>
      <w:tr w:rsidR="001F6078" w14:paraId="36A26058" w14:textId="77777777" w:rsidTr="00D47629">
        <w:tc>
          <w:tcPr>
            <w:tcW w:w="3649" w:type="dxa"/>
          </w:tcPr>
          <w:p w14:paraId="1433368F" w14:textId="77777777" w:rsidR="001F6078" w:rsidRDefault="001F6078" w:rsidP="00D47629">
            <w:pPr>
              <w:ind w:firstLine="0"/>
              <w:jc w:val="center"/>
            </w:pPr>
            <w:r w:rsidRPr="00B500D8">
              <w:rPr>
                <w:noProof/>
              </w:rPr>
              <w:drawing>
                <wp:inline distT="0" distB="0" distL="0" distR="0" wp14:anchorId="4315B97F" wp14:editId="337A1AA6">
                  <wp:extent cx="314325" cy="6286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5209" cy="630418"/>
                          </a:xfrm>
                          <a:prstGeom prst="rect">
                            <a:avLst/>
                          </a:prstGeom>
                        </pic:spPr>
                      </pic:pic>
                    </a:graphicData>
                  </a:graphic>
                </wp:inline>
              </w:drawing>
            </w:r>
          </w:p>
          <w:p w14:paraId="0BC0D6CE" w14:textId="77777777" w:rsidR="001F6078" w:rsidRPr="00B1749B" w:rsidRDefault="001F6078" w:rsidP="00D47629">
            <w:pPr>
              <w:ind w:firstLine="0"/>
              <w:jc w:val="center"/>
            </w:pPr>
            <w:r>
              <w:t>Actor</w:t>
            </w:r>
          </w:p>
        </w:tc>
        <w:tc>
          <w:tcPr>
            <w:tcW w:w="3650" w:type="dxa"/>
            <w:vAlign w:val="center"/>
          </w:tcPr>
          <w:p w14:paraId="7FFD61EB" w14:textId="77777777" w:rsidR="001F6078" w:rsidRDefault="001F6078" w:rsidP="00D47629">
            <w:pPr>
              <w:ind w:firstLine="0"/>
              <w:jc w:val="left"/>
            </w:pPr>
            <w:r>
              <w:t>Digunkan untuk menggambarkan user/ pengguna.</w:t>
            </w:r>
          </w:p>
        </w:tc>
      </w:tr>
      <w:tr w:rsidR="001F6078" w14:paraId="4165CA49" w14:textId="77777777" w:rsidTr="00D47629">
        <w:tc>
          <w:tcPr>
            <w:tcW w:w="3649" w:type="dxa"/>
          </w:tcPr>
          <w:p w14:paraId="0E56E012" w14:textId="77777777" w:rsidR="001F6078" w:rsidRDefault="001F6078" w:rsidP="00D47629">
            <w:pPr>
              <w:ind w:firstLine="0"/>
              <w:jc w:val="center"/>
            </w:pPr>
            <w:r w:rsidRPr="00B1749B">
              <w:rPr>
                <w:noProof/>
              </w:rPr>
              <w:drawing>
                <wp:inline distT="0" distB="0" distL="0" distR="0" wp14:anchorId="6E5D2027" wp14:editId="05A76DCF">
                  <wp:extent cx="895475" cy="238158"/>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895475" cy="238158"/>
                          </a:xfrm>
                          <a:prstGeom prst="rect">
                            <a:avLst/>
                          </a:prstGeom>
                        </pic:spPr>
                      </pic:pic>
                    </a:graphicData>
                  </a:graphic>
                </wp:inline>
              </w:drawing>
            </w:r>
          </w:p>
          <w:p w14:paraId="35DECCAF" w14:textId="77777777" w:rsidR="001F6078" w:rsidRPr="00B1749B" w:rsidRDefault="001F6078" w:rsidP="00D47629">
            <w:pPr>
              <w:ind w:firstLine="0"/>
              <w:jc w:val="center"/>
            </w:pPr>
            <w:r>
              <w:t>Message</w:t>
            </w:r>
          </w:p>
        </w:tc>
        <w:tc>
          <w:tcPr>
            <w:tcW w:w="3650" w:type="dxa"/>
            <w:vAlign w:val="center"/>
          </w:tcPr>
          <w:p w14:paraId="3F5F2D9E" w14:textId="77777777" w:rsidR="001F6078" w:rsidRDefault="001F6078" w:rsidP="00D47629">
            <w:pPr>
              <w:ind w:firstLine="0"/>
              <w:jc w:val="left"/>
            </w:pPr>
            <w:r>
              <w:t>Pesan atau pemanggilan suatu fungsi dari suatu objek ke objek lainnya</w:t>
            </w:r>
          </w:p>
        </w:tc>
      </w:tr>
      <w:tr w:rsidR="001F6078" w14:paraId="49C26C62" w14:textId="77777777" w:rsidTr="00D47629">
        <w:tc>
          <w:tcPr>
            <w:tcW w:w="3649" w:type="dxa"/>
          </w:tcPr>
          <w:p w14:paraId="790E1BB9" w14:textId="77777777" w:rsidR="001F6078" w:rsidRDefault="001F6078" w:rsidP="00D47629">
            <w:pPr>
              <w:ind w:firstLine="0"/>
              <w:jc w:val="center"/>
            </w:pPr>
            <w:r w:rsidRPr="008364C1">
              <w:rPr>
                <w:noProof/>
              </w:rPr>
              <w:drawing>
                <wp:inline distT="0" distB="0" distL="0" distR="0" wp14:anchorId="032C5893" wp14:editId="574E9F9F">
                  <wp:extent cx="876422" cy="55252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876422" cy="552527"/>
                          </a:xfrm>
                          <a:prstGeom prst="rect">
                            <a:avLst/>
                          </a:prstGeom>
                        </pic:spPr>
                      </pic:pic>
                    </a:graphicData>
                  </a:graphic>
                </wp:inline>
              </w:drawing>
            </w:r>
          </w:p>
          <w:p w14:paraId="2D4A73CE" w14:textId="77777777" w:rsidR="001F6078" w:rsidRPr="00B1749B" w:rsidRDefault="001F6078" w:rsidP="00D47629">
            <w:pPr>
              <w:ind w:firstLine="0"/>
              <w:jc w:val="center"/>
            </w:pPr>
            <w:r>
              <w:t>Boundary</w:t>
            </w:r>
          </w:p>
        </w:tc>
        <w:tc>
          <w:tcPr>
            <w:tcW w:w="3650" w:type="dxa"/>
            <w:vAlign w:val="center"/>
          </w:tcPr>
          <w:p w14:paraId="1C497962" w14:textId="77777777" w:rsidR="001F6078" w:rsidRDefault="001F6078" w:rsidP="00D47629">
            <w:pPr>
              <w:ind w:firstLine="0"/>
              <w:jc w:val="left"/>
            </w:pPr>
            <w:r>
              <w:t>Digunkan untuk menggambarkan sebuah form</w:t>
            </w:r>
          </w:p>
        </w:tc>
      </w:tr>
      <w:tr w:rsidR="001F6078" w14:paraId="7A324005" w14:textId="77777777" w:rsidTr="00D47629">
        <w:tc>
          <w:tcPr>
            <w:tcW w:w="3649" w:type="dxa"/>
          </w:tcPr>
          <w:p w14:paraId="42C4C5E4" w14:textId="77777777" w:rsidR="001F6078" w:rsidRDefault="001F6078" w:rsidP="00D47629">
            <w:pPr>
              <w:ind w:firstLine="0"/>
              <w:jc w:val="center"/>
            </w:pPr>
            <w:r w:rsidRPr="008364C1">
              <w:rPr>
                <w:noProof/>
              </w:rPr>
              <w:drawing>
                <wp:inline distT="0" distB="0" distL="0" distR="0" wp14:anchorId="7E4E74A5" wp14:editId="22DDE5A3">
                  <wp:extent cx="562053" cy="543001"/>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2053" cy="543001"/>
                          </a:xfrm>
                          <a:prstGeom prst="rect">
                            <a:avLst/>
                          </a:prstGeom>
                        </pic:spPr>
                      </pic:pic>
                    </a:graphicData>
                  </a:graphic>
                </wp:inline>
              </w:drawing>
            </w:r>
          </w:p>
          <w:p w14:paraId="11E890F3" w14:textId="77777777" w:rsidR="001F6078" w:rsidRPr="00B1749B" w:rsidRDefault="001F6078" w:rsidP="00D47629">
            <w:pPr>
              <w:ind w:firstLine="0"/>
              <w:jc w:val="center"/>
            </w:pPr>
            <w:r>
              <w:t>Controll Class</w:t>
            </w:r>
          </w:p>
        </w:tc>
        <w:tc>
          <w:tcPr>
            <w:tcW w:w="3650" w:type="dxa"/>
            <w:vAlign w:val="center"/>
          </w:tcPr>
          <w:p w14:paraId="220D7AF1" w14:textId="77777777" w:rsidR="001F6078" w:rsidRDefault="001F6078" w:rsidP="00D47629">
            <w:pPr>
              <w:ind w:firstLine="0"/>
              <w:jc w:val="left"/>
            </w:pPr>
            <w:r>
              <w:t>Digambarkan untuk menghubungkan boundary dengan tabel</w:t>
            </w:r>
          </w:p>
        </w:tc>
      </w:tr>
      <w:tr w:rsidR="001F6078" w14:paraId="0F2995FB" w14:textId="77777777" w:rsidTr="00D47629">
        <w:tc>
          <w:tcPr>
            <w:tcW w:w="3649" w:type="dxa"/>
          </w:tcPr>
          <w:p w14:paraId="74CF032A" w14:textId="77777777" w:rsidR="001F6078" w:rsidRDefault="001F6078" w:rsidP="00D47629">
            <w:pPr>
              <w:ind w:firstLine="0"/>
              <w:jc w:val="center"/>
            </w:pPr>
            <w:r w:rsidRPr="008364C1">
              <w:rPr>
                <w:noProof/>
              </w:rPr>
              <w:drawing>
                <wp:inline distT="0" distB="0" distL="0" distR="0" wp14:anchorId="35BF7642" wp14:editId="0D2885DD">
                  <wp:extent cx="704948" cy="59063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704948" cy="590632"/>
                          </a:xfrm>
                          <a:prstGeom prst="rect">
                            <a:avLst/>
                          </a:prstGeom>
                        </pic:spPr>
                      </pic:pic>
                    </a:graphicData>
                  </a:graphic>
                </wp:inline>
              </w:drawing>
            </w:r>
          </w:p>
          <w:p w14:paraId="44B94C22" w14:textId="77777777" w:rsidR="001F6078" w:rsidRPr="008364C1" w:rsidRDefault="001F6078" w:rsidP="00D47629">
            <w:pPr>
              <w:ind w:firstLine="0"/>
              <w:jc w:val="center"/>
            </w:pPr>
            <w:r>
              <w:t>Entity Class</w:t>
            </w:r>
          </w:p>
        </w:tc>
        <w:tc>
          <w:tcPr>
            <w:tcW w:w="3650" w:type="dxa"/>
            <w:vAlign w:val="center"/>
          </w:tcPr>
          <w:p w14:paraId="13AA8128" w14:textId="77777777" w:rsidR="001F6078" w:rsidRDefault="001F6078" w:rsidP="00D47629">
            <w:pPr>
              <w:ind w:firstLine="0"/>
              <w:jc w:val="left"/>
            </w:pPr>
            <w:r>
              <w:t>Menggambarkan hubungan kegiatan yang dilakukan</w:t>
            </w:r>
          </w:p>
        </w:tc>
      </w:tr>
    </w:tbl>
    <w:p w14:paraId="54A78D96" w14:textId="77777777" w:rsidR="001F6078" w:rsidRPr="001F6078" w:rsidRDefault="001F6078" w:rsidP="001F6078"/>
    <w:p w14:paraId="129F4944" w14:textId="1063181B" w:rsidR="00A121E2" w:rsidRDefault="00A121E2" w:rsidP="00A121E2">
      <w:pPr>
        <w:pStyle w:val="Heading21"/>
        <w:rPr>
          <w:i/>
          <w:iCs/>
        </w:rPr>
      </w:pPr>
      <w:r w:rsidRPr="0094189A">
        <w:rPr>
          <w:i/>
          <w:iCs/>
        </w:rPr>
        <w:t>Black Box Testing</w:t>
      </w:r>
    </w:p>
    <w:p w14:paraId="44A07A95" w14:textId="5B8B7780" w:rsidR="00641438" w:rsidRPr="00641438" w:rsidRDefault="00641438" w:rsidP="00641438">
      <w:r w:rsidRPr="00BA3178">
        <w:t>Black box Testing adalah teknik pengujian perangkat lunak yang fokus pada fungsi atau pengujian fungsional aplikasi tanpa memeriksa secara langsung struktur internal atau kinerja aplikasi. Metode pengujian ini dapat diterapkan pada berbagai tingkat pengujian perangkat lunak, seperti pengujian unit, integrasi, sistem, dan penerimaan</w:t>
      </w:r>
      <w:r>
        <w:t xml:space="preserve"> </w:t>
      </w:r>
      <w:r>
        <w:fldChar w:fldCharType="begin" w:fldLock="1"/>
      </w:r>
      <w:r>
        <w:instrText>ADDIN CSL_CITATION {"citationItems":[{"id":"ITEM-1","itemData":{"abstract":"Inventoriapplication belonging to PT. Aino Indonesia is an application used by the warehouse department to record all incoming and outgoing goods. If an error occurs in this application, it will cause big problemsfor the warehouse  because the  recording  must  be  done  manually  by  means  of  stock  taking.  In  solving  this  problem,  the author conducted testing using the black box testing method of the Equivalence Partitions technique. This test is a test carried out by performing random input with certain benchmarks for success. By using a test case design, the author conducts a test to determine whether there is an error in the process of logging into this Inventoriapplication. The  expected  result  of  this  test  is  that  the  system  can  run  well  and  no  errors  are  found,  so  that  the  warehouse department can directly use this application for the process of recording incoming and outgoing goods","author":[{"dropping-particle":"","family":"Fahrezi","given":"Ahmad","non-dropping-particle":"","parse-names":false,"suffix":""},{"dropping-particle":"","family":"Salam","given":"Fahry Noer","non-dropping-particle":"","parse-names":false,"suffix":""},{"dropping-particle":"","family":"Ibrahim","given":"Gilang Mahardhika","non-dropping-particle":"","parse-names":false,"suffix":""},{"dropping-particle":"","family":"Syaiful","given":"Rifki Rahman","non-dropping-particle":"","parse-names":false,"suffix":""},{"dropping-particle":"","family":"Saifudin","given":"Aries","non-dropping-particle":"","parse-names":false,"suffix":""}],"container-title":"Jurnal Ilmu Komputer dan Pendidikan","id":"ITEM-1","issue":"1","issued":{"date-parts":[["2022"]]},"page":"1-5","title":"Pengujian Black Box Testing pada Aplikasi Inventori Barang Berbasis Web di PT. AINO Indonesia","type":"article-journal","volume":"1"},"uris":["http://www.mendeley.com/documents/?uuid=1c9264e7-fdbf-48b7-bd26-c968232d3b99"]}],"mendeley":{"formattedCitation":"(Fahrezi et al., 2022)","plainTextFormattedCitation":"(Fahrezi et al., 2022)","previouslyFormattedCitation":"(Fahrezi et al., 2022)"},"properties":{"noteIndex":0},"schema":"https://github.com/citation-style-language/schema/raw/master/csl-citation.json"}</w:instrText>
      </w:r>
      <w:r>
        <w:fldChar w:fldCharType="separate"/>
      </w:r>
      <w:r w:rsidRPr="00BA3178">
        <w:rPr>
          <w:noProof/>
        </w:rPr>
        <w:t>(Fahrezi et al., 2022)</w:t>
      </w:r>
      <w:r>
        <w:fldChar w:fldCharType="end"/>
      </w:r>
      <w:r>
        <w:t>.</w:t>
      </w:r>
    </w:p>
    <w:p w14:paraId="192684CB" w14:textId="77777777" w:rsidR="005144A7" w:rsidRDefault="005144A7">
      <w:pPr>
        <w:spacing w:before="0" w:after="160" w:line="259" w:lineRule="auto"/>
        <w:ind w:firstLine="0"/>
        <w:jc w:val="left"/>
        <w:rPr>
          <w:rFonts w:eastAsiaTheme="majorEastAsia" w:cstheme="majorBidi"/>
          <w:b/>
          <w:color w:val="000000" w:themeColor="text1"/>
          <w:sz w:val="28"/>
          <w:szCs w:val="32"/>
        </w:rPr>
      </w:pPr>
      <w:r>
        <w:br w:type="page"/>
      </w:r>
    </w:p>
    <w:p w14:paraId="15DE5283" w14:textId="53F16031" w:rsidR="000C737B" w:rsidRDefault="000C737B" w:rsidP="00B77BA3">
      <w:pPr>
        <w:pStyle w:val="Heading1"/>
      </w:pPr>
      <w:r>
        <w:lastRenderedPageBreak/>
        <w:br/>
        <w:t>PENGUMPULAN DAN PENGOLAHAN DATA</w:t>
      </w:r>
    </w:p>
    <w:p w14:paraId="6E0411CA" w14:textId="2D2B51FE" w:rsidR="00641438" w:rsidRDefault="00641438" w:rsidP="00641438"/>
    <w:p w14:paraId="71F54E6B" w14:textId="68EEB50A" w:rsidR="00641438" w:rsidRDefault="00641438" w:rsidP="00BB2C88">
      <w:pPr>
        <w:pStyle w:val="Heading21"/>
      </w:pPr>
      <w:r>
        <w:t>Kerangka Pelaksanaan</w:t>
      </w:r>
    </w:p>
    <w:p w14:paraId="2046B48A" w14:textId="77777777" w:rsidR="000A3138" w:rsidRDefault="000A3138" w:rsidP="000A3138">
      <w:r>
        <w:t>Kerangka pelaksanaan kerja praktek berdasarkan kegiatan yang dijalankan oleh penulis secara garis besar yaitu:</w:t>
      </w:r>
    </w:p>
    <w:p w14:paraId="7B6F705B" w14:textId="212C7042" w:rsidR="000A3138" w:rsidRPr="00E87CB8" w:rsidRDefault="000A3138" w:rsidP="000A3138">
      <w:pPr>
        <w:keepNext/>
        <w:spacing w:before="0" w:after="200" w:line="240" w:lineRule="auto"/>
        <w:ind w:firstLine="576"/>
        <w:jc w:val="center"/>
        <w:rPr>
          <w:bCs/>
          <w:iCs/>
          <w:szCs w:val="18"/>
        </w:rPr>
      </w:pPr>
      <w:r w:rsidRPr="00E87CB8">
        <w:rPr>
          <w:bCs/>
          <w:iCs/>
          <w:szCs w:val="18"/>
        </w:rPr>
        <w:t xml:space="preserve">Tabel 4. </w:t>
      </w:r>
      <w:r w:rsidR="00FB7456" w:rsidRPr="00E87CB8">
        <w:rPr>
          <w:bCs/>
          <w:iCs/>
          <w:szCs w:val="18"/>
        </w:rPr>
        <w:fldChar w:fldCharType="begin"/>
      </w:r>
      <w:r w:rsidR="00FB7456" w:rsidRPr="00E87CB8">
        <w:rPr>
          <w:bCs/>
          <w:iCs/>
          <w:szCs w:val="18"/>
        </w:rPr>
        <w:instrText xml:space="preserve"> SEQ Tabel_4. \* ARABIC </w:instrText>
      </w:r>
      <w:r w:rsidR="00FB7456" w:rsidRPr="00E87CB8">
        <w:rPr>
          <w:bCs/>
          <w:iCs/>
          <w:szCs w:val="18"/>
        </w:rPr>
        <w:fldChar w:fldCharType="separate"/>
      </w:r>
      <w:r w:rsidR="00A66956" w:rsidRPr="00E87CB8">
        <w:rPr>
          <w:bCs/>
          <w:iCs/>
          <w:noProof/>
          <w:szCs w:val="18"/>
        </w:rPr>
        <w:t>1</w:t>
      </w:r>
      <w:r w:rsidR="00FB7456" w:rsidRPr="00E87CB8">
        <w:rPr>
          <w:bCs/>
          <w:iCs/>
          <w:szCs w:val="18"/>
        </w:rPr>
        <w:fldChar w:fldCharType="end"/>
      </w:r>
      <w:r w:rsidRPr="00E87CB8">
        <w:rPr>
          <w:bCs/>
          <w:iCs/>
          <w:szCs w:val="18"/>
        </w:rPr>
        <w:t xml:space="preserve"> Jadwal Pelaksanaan Kerja Praktek</w:t>
      </w:r>
    </w:p>
    <w:tbl>
      <w:tblPr>
        <w:tblStyle w:val="TableGrid"/>
        <w:tblW w:w="5000" w:type="pct"/>
        <w:tblLook w:val="04A0" w:firstRow="1" w:lastRow="0" w:firstColumn="1" w:lastColumn="0" w:noHBand="0" w:noVBand="1"/>
      </w:tblPr>
      <w:tblGrid>
        <w:gridCol w:w="584"/>
        <w:gridCol w:w="1731"/>
        <w:gridCol w:w="679"/>
        <w:gridCol w:w="618"/>
        <w:gridCol w:w="456"/>
        <w:gridCol w:w="380"/>
        <w:gridCol w:w="380"/>
        <w:gridCol w:w="382"/>
        <w:gridCol w:w="380"/>
        <w:gridCol w:w="380"/>
        <w:gridCol w:w="382"/>
        <w:gridCol w:w="385"/>
        <w:gridCol w:w="382"/>
        <w:gridCol w:w="382"/>
        <w:gridCol w:w="382"/>
        <w:gridCol w:w="378"/>
      </w:tblGrid>
      <w:tr w:rsidR="000A3138" w:rsidRPr="000A3138" w14:paraId="429F11C6" w14:textId="77777777" w:rsidTr="00D47629">
        <w:tc>
          <w:tcPr>
            <w:tcW w:w="354" w:type="pct"/>
            <w:vMerge w:val="restart"/>
            <w:vAlign w:val="center"/>
          </w:tcPr>
          <w:p w14:paraId="7D3642A0" w14:textId="77777777" w:rsidR="000A3138" w:rsidRPr="000A3138" w:rsidRDefault="000A3138" w:rsidP="000A3138">
            <w:pPr>
              <w:spacing w:line="240" w:lineRule="auto"/>
              <w:ind w:firstLine="0"/>
              <w:jc w:val="center"/>
            </w:pPr>
            <w:r w:rsidRPr="000A3138">
              <w:t>No</w:t>
            </w:r>
          </w:p>
        </w:tc>
        <w:tc>
          <w:tcPr>
            <w:tcW w:w="1048" w:type="pct"/>
            <w:vMerge w:val="restart"/>
            <w:vAlign w:val="center"/>
          </w:tcPr>
          <w:p w14:paraId="25A6DFCD" w14:textId="77777777" w:rsidR="000A3138" w:rsidRPr="000A3138" w:rsidRDefault="000A3138" w:rsidP="000A3138">
            <w:pPr>
              <w:spacing w:line="240" w:lineRule="auto"/>
              <w:ind w:firstLine="0"/>
              <w:jc w:val="center"/>
            </w:pPr>
            <w:r w:rsidRPr="000A3138">
              <w:t>Kegiatan</w:t>
            </w:r>
          </w:p>
        </w:tc>
        <w:tc>
          <w:tcPr>
            <w:tcW w:w="784" w:type="pct"/>
            <w:gridSpan w:val="2"/>
            <w:vAlign w:val="center"/>
          </w:tcPr>
          <w:p w14:paraId="0DE46FB3" w14:textId="77777777" w:rsidR="000A3138" w:rsidRPr="000A3138" w:rsidRDefault="000A3138" w:rsidP="000A3138">
            <w:pPr>
              <w:spacing w:line="240" w:lineRule="auto"/>
              <w:ind w:firstLine="0"/>
              <w:jc w:val="center"/>
            </w:pPr>
            <w:r w:rsidRPr="000A3138">
              <w:t>September</w:t>
            </w:r>
          </w:p>
        </w:tc>
        <w:tc>
          <w:tcPr>
            <w:tcW w:w="967" w:type="pct"/>
            <w:gridSpan w:val="4"/>
            <w:vAlign w:val="center"/>
          </w:tcPr>
          <w:p w14:paraId="0F9DF0A9" w14:textId="77777777" w:rsidR="000A3138" w:rsidRPr="000A3138" w:rsidRDefault="000A3138" w:rsidP="000A3138">
            <w:pPr>
              <w:spacing w:line="240" w:lineRule="auto"/>
              <w:ind w:firstLine="0"/>
              <w:jc w:val="center"/>
            </w:pPr>
            <w:r w:rsidRPr="000A3138">
              <w:t>Oktober</w:t>
            </w:r>
          </w:p>
        </w:tc>
        <w:tc>
          <w:tcPr>
            <w:tcW w:w="924" w:type="pct"/>
            <w:gridSpan w:val="4"/>
            <w:vAlign w:val="center"/>
          </w:tcPr>
          <w:p w14:paraId="39263393" w14:textId="77777777" w:rsidR="000A3138" w:rsidRPr="000A3138" w:rsidRDefault="000A3138" w:rsidP="000A3138">
            <w:pPr>
              <w:spacing w:line="240" w:lineRule="auto"/>
              <w:ind w:firstLine="0"/>
              <w:jc w:val="center"/>
            </w:pPr>
            <w:r w:rsidRPr="000A3138">
              <w:t>November</w:t>
            </w:r>
          </w:p>
        </w:tc>
        <w:tc>
          <w:tcPr>
            <w:tcW w:w="923" w:type="pct"/>
            <w:gridSpan w:val="4"/>
            <w:vAlign w:val="center"/>
          </w:tcPr>
          <w:p w14:paraId="09956061" w14:textId="77777777" w:rsidR="000A3138" w:rsidRPr="000A3138" w:rsidRDefault="000A3138" w:rsidP="000A3138">
            <w:pPr>
              <w:spacing w:line="240" w:lineRule="auto"/>
              <w:ind w:firstLine="0"/>
              <w:jc w:val="center"/>
            </w:pPr>
            <w:r w:rsidRPr="000A3138">
              <w:t>Desember</w:t>
            </w:r>
          </w:p>
        </w:tc>
      </w:tr>
      <w:tr w:rsidR="000A3138" w:rsidRPr="000A3138" w14:paraId="7BC30C63" w14:textId="77777777" w:rsidTr="00D47629">
        <w:tc>
          <w:tcPr>
            <w:tcW w:w="354" w:type="pct"/>
            <w:vMerge/>
          </w:tcPr>
          <w:p w14:paraId="6B79BD08" w14:textId="77777777" w:rsidR="000A3138" w:rsidRPr="000A3138" w:rsidRDefault="000A3138" w:rsidP="000A3138">
            <w:pPr>
              <w:spacing w:line="240" w:lineRule="auto"/>
              <w:ind w:firstLine="0"/>
            </w:pPr>
          </w:p>
        </w:tc>
        <w:tc>
          <w:tcPr>
            <w:tcW w:w="1048" w:type="pct"/>
            <w:vMerge/>
          </w:tcPr>
          <w:p w14:paraId="3855CF85" w14:textId="77777777" w:rsidR="000A3138" w:rsidRPr="000A3138" w:rsidRDefault="000A3138" w:rsidP="000A3138">
            <w:pPr>
              <w:spacing w:line="240" w:lineRule="auto"/>
              <w:ind w:firstLine="0"/>
            </w:pPr>
          </w:p>
        </w:tc>
        <w:tc>
          <w:tcPr>
            <w:tcW w:w="411" w:type="pct"/>
            <w:vAlign w:val="center"/>
          </w:tcPr>
          <w:p w14:paraId="4F0705A5" w14:textId="77777777" w:rsidR="000A3138" w:rsidRPr="000A3138" w:rsidRDefault="000A3138" w:rsidP="000A3138">
            <w:pPr>
              <w:spacing w:line="240" w:lineRule="auto"/>
              <w:ind w:firstLine="0"/>
              <w:jc w:val="center"/>
            </w:pPr>
            <w:r w:rsidRPr="000A3138">
              <w:t>3</w:t>
            </w:r>
          </w:p>
        </w:tc>
        <w:tc>
          <w:tcPr>
            <w:tcW w:w="374" w:type="pct"/>
            <w:vAlign w:val="center"/>
          </w:tcPr>
          <w:p w14:paraId="5B706D19" w14:textId="77777777" w:rsidR="000A3138" w:rsidRPr="000A3138" w:rsidRDefault="000A3138" w:rsidP="000A3138">
            <w:pPr>
              <w:spacing w:line="240" w:lineRule="auto"/>
              <w:ind w:firstLine="0"/>
              <w:jc w:val="center"/>
            </w:pPr>
            <w:r w:rsidRPr="000A3138">
              <w:t>4</w:t>
            </w:r>
          </w:p>
        </w:tc>
        <w:tc>
          <w:tcPr>
            <w:tcW w:w="276" w:type="pct"/>
            <w:vAlign w:val="center"/>
          </w:tcPr>
          <w:p w14:paraId="03162FFA" w14:textId="77777777" w:rsidR="000A3138" w:rsidRPr="000A3138" w:rsidRDefault="000A3138" w:rsidP="000A3138">
            <w:pPr>
              <w:spacing w:line="240" w:lineRule="auto"/>
              <w:ind w:firstLine="0"/>
              <w:jc w:val="center"/>
            </w:pPr>
            <w:r w:rsidRPr="000A3138">
              <w:t>1</w:t>
            </w:r>
          </w:p>
        </w:tc>
        <w:tc>
          <w:tcPr>
            <w:tcW w:w="230" w:type="pct"/>
            <w:vAlign w:val="center"/>
          </w:tcPr>
          <w:p w14:paraId="053B3FC6" w14:textId="77777777" w:rsidR="000A3138" w:rsidRPr="000A3138" w:rsidRDefault="000A3138" w:rsidP="000A3138">
            <w:pPr>
              <w:spacing w:line="240" w:lineRule="auto"/>
              <w:ind w:firstLine="0"/>
              <w:jc w:val="center"/>
            </w:pPr>
            <w:r w:rsidRPr="000A3138">
              <w:t>2</w:t>
            </w:r>
          </w:p>
        </w:tc>
        <w:tc>
          <w:tcPr>
            <w:tcW w:w="230" w:type="pct"/>
            <w:vAlign w:val="center"/>
          </w:tcPr>
          <w:p w14:paraId="4D0A3A04" w14:textId="77777777" w:rsidR="000A3138" w:rsidRPr="000A3138" w:rsidRDefault="000A3138" w:rsidP="000A3138">
            <w:pPr>
              <w:spacing w:line="240" w:lineRule="auto"/>
              <w:ind w:firstLine="0"/>
              <w:jc w:val="center"/>
            </w:pPr>
            <w:r w:rsidRPr="000A3138">
              <w:t>3</w:t>
            </w:r>
          </w:p>
        </w:tc>
        <w:tc>
          <w:tcPr>
            <w:tcW w:w="230" w:type="pct"/>
            <w:vAlign w:val="center"/>
          </w:tcPr>
          <w:p w14:paraId="1C6086EF" w14:textId="77777777" w:rsidR="000A3138" w:rsidRPr="000A3138" w:rsidRDefault="000A3138" w:rsidP="000A3138">
            <w:pPr>
              <w:spacing w:line="240" w:lineRule="auto"/>
              <w:ind w:firstLine="0"/>
              <w:jc w:val="center"/>
            </w:pPr>
            <w:r w:rsidRPr="000A3138">
              <w:t>4</w:t>
            </w:r>
          </w:p>
        </w:tc>
        <w:tc>
          <w:tcPr>
            <w:tcW w:w="230" w:type="pct"/>
            <w:vAlign w:val="center"/>
          </w:tcPr>
          <w:p w14:paraId="3E254110" w14:textId="77777777" w:rsidR="000A3138" w:rsidRPr="000A3138" w:rsidRDefault="000A3138" w:rsidP="000A3138">
            <w:pPr>
              <w:spacing w:line="240" w:lineRule="auto"/>
              <w:ind w:firstLine="0"/>
              <w:jc w:val="center"/>
            </w:pPr>
            <w:r w:rsidRPr="000A3138">
              <w:t>1</w:t>
            </w:r>
          </w:p>
        </w:tc>
        <w:tc>
          <w:tcPr>
            <w:tcW w:w="230" w:type="pct"/>
            <w:vAlign w:val="center"/>
          </w:tcPr>
          <w:p w14:paraId="363DCC2B" w14:textId="77777777" w:rsidR="000A3138" w:rsidRPr="000A3138" w:rsidRDefault="000A3138" w:rsidP="000A3138">
            <w:pPr>
              <w:spacing w:line="240" w:lineRule="auto"/>
              <w:ind w:firstLine="0"/>
              <w:jc w:val="center"/>
            </w:pPr>
            <w:r w:rsidRPr="000A3138">
              <w:t>2</w:t>
            </w:r>
          </w:p>
        </w:tc>
        <w:tc>
          <w:tcPr>
            <w:tcW w:w="231" w:type="pct"/>
            <w:vAlign w:val="center"/>
          </w:tcPr>
          <w:p w14:paraId="7BCE60CA" w14:textId="77777777" w:rsidR="000A3138" w:rsidRPr="000A3138" w:rsidRDefault="000A3138" w:rsidP="000A3138">
            <w:pPr>
              <w:spacing w:line="240" w:lineRule="auto"/>
              <w:ind w:firstLine="0"/>
              <w:jc w:val="center"/>
            </w:pPr>
            <w:r w:rsidRPr="000A3138">
              <w:t>3</w:t>
            </w:r>
          </w:p>
        </w:tc>
        <w:tc>
          <w:tcPr>
            <w:tcW w:w="233" w:type="pct"/>
            <w:vAlign w:val="center"/>
          </w:tcPr>
          <w:p w14:paraId="3764170D" w14:textId="77777777" w:rsidR="000A3138" w:rsidRPr="000A3138" w:rsidRDefault="000A3138" w:rsidP="000A3138">
            <w:pPr>
              <w:spacing w:line="240" w:lineRule="auto"/>
              <w:ind w:firstLine="0"/>
              <w:jc w:val="center"/>
            </w:pPr>
            <w:r w:rsidRPr="000A3138">
              <w:t>4</w:t>
            </w:r>
          </w:p>
        </w:tc>
        <w:tc>
          <w:tcPr>
            <w:tcW w:w="231" w:type="pct"/>
            <w:vAlign w:val="center"/>
          </w:tcPr>
          <w:p w14:paraId="15D51655" w14:textId="77777777" w:rsidR="000A3138" w:rsidRPr="000A3138" w:rsidRDefault="000A3138" w:rsidP="000A3138">
            <w:pPr>
              <w:spacing w:line="240" w:lineRule="auto"/>
              <w:ind w:firstLine="0"/>
              <w:jc w:val="center"/>
            </w:pPr>
            <w:r w:rsidRPr="000A3138">
              <w:t>1</w:t>
            </w:r>
          </w:p>
        </w:tc>
        <w:tc>
          <w:tcPr>
            <w:tcW w:w="231" w:type="pct"/>
            <w:vAlign w:val="center"/>
          </w:tcPr>
          <w:p w14:paraId="2AC66EBB" w14:textId="77777777" w:rsidR="000A3138" w:rsidRPr="000A3138" w:rsidRDefault="000A3138" w:rsidP="000A3138">
            <w:pPr>
              <w:spacing w:line="240" w:lineRule="auto"/>
              <w:ind w:firstLine="0"/>
              <w:jc w:val="center"/>
            </w:pPr>
            <w:r w:rsidRPr="000A3138">
              <w:t>2</w:t>
            </w:r>
          </w:p>
        </w:tc>
        <w:tc>
          <w:tcPr>
            <w:tcW w:w="231" w:type="pct"/>
            <w:vAlign w:val="center"/>
          </w:tcPr>
          <w:p w14:paraId="1992CA16" w14:textId="77777777" w:rsidR="000A3138" w:rsidRPr="000A3138" w:rsidRDefault="000A3138" w:rsidP="000A3138">
            <w:pPr>
              <w:spacing w:line="240" w:lineRule="auto"/>
              <w:ind w:firstLine="0"/>
              <w:jc w:val="center"/>
            </w:pPr>
            <w:r w:rsidRPr="000A3138">
              <w:t>3</w:t>
            </w:r>
          </w:p>
        </w:tc>
        <w:tc>
          <w:tcPr>
            <w:tcW w:w="230" w:type="pct"/>
            <w:vAlign w:val="center"/>
          </w:tcPr>
          <w:p w14:paraId="2F5F72C7" w14:textId="77777777" w:rsidR="000A3138" w:rsidRPr="000A3138" w:rsidRDefault="000A3138" w:rsidP="000A3138">
            <w:pPr>
              <w:spacing w:line="240" w:lineRule="auto"/>
              <w:ind w:firstLine="0"/>
              <w:jc w:val="center"/>
            </w:pPr>
            <w:r w:rsidRPr="000A3138">
              <w:t>4</w:t>
            </w:r>
          </w:p>
        </w:tc>
      </w:tr>
      <w:tr w:rsidR="000A3138" w:rsidRPr="000A3138" w14:paraId="79B91FF9" w14:textId="77777777" w:rsidTr="000A3138">
        <w:tc>
          <w:tcPr>
            <w:tcW w:w="354" w:type="pct"/>
            <w:vAlign w:val="center"/>
          </w:tcPr>
          <w:p w14:paraId="04BF38D7" w14:textId="77777777" w:rsidR="000A3138" w:rsidRPr="000A3138" w:rsidRDefault="000A3138" w:rsidP="000A3138">
            <w:pPr>
              <w:spacing w:line="240" w:lineRule="auto"/>
              <w:ind w:firstLine="0"/>
              <w:jc w:val="center"/>
            </w:pPr>
            <w:r w:rsidRPr="000A3138">
              <w:t>1</w:t>
            </w:r>
          </w:p>
        </w:tc>
        <w:tc>
          <w:tcPr>
            <w:tcW w:w="1048" w:type="pct"/>
          </w:tcPr>
          <w:p w14:paraId="36F441C9" w14:textId="77777777" w:rsidR="000A3138" w:rsidRPr="000A3138" w:rsidRDefault="000A3138" w:rsidP="000A3138">
            <w:pPr>
              <w:spacing w:line="240" w:lineRule="auto"/>
              <w:ind w:firstLine="0"/>
            </w:pPr>
            <w:r w:rsidRPr="000A3138">
              <w:t>Komunikasi</w:t>
            </w:r>
          </w:p>
        </w:tc>
        <w:tc>
          <w:tcPr>
            <w:tcW w:w="411" w:type="pct"/>
            <w:shd w:val="clear" w:color="auto" w:fill="EAF1DD"/>
            <w:vAlign w:val="center"/>
          </w:tcPr>
          <w:p w14:paraId="538C7FE7" w14:textId="77777777" w:rsidR="000A3138" w:rsidRPr="000A3138" w:rsidRDefault="000A3138" w:rsidP="000A3138">
            <w:pPr>
              <w:spacing w:line="240" w:lineRule="auto"/>
              <w:ind w:firstLine="0"/>
              <w:jc w:val="center"/>
            </w:pPr>
          </w:p>
        </w:tc>
        <w:tc>
          <w:tcPr>
            <w:tcW w:w="374" w:type="pct"/>
            <w:shd w:val="clear" w:color="auto" w:fill="EAF1DD"/>
            <w:vAlign w:val="center"/>
          </w:tcPr>
          <w:p w14:paraId="5013B07C" w14:textId="77777777" w:rsidR="000A3138" w:rsidRPr="000A3138" w:rsidRDefault="000A3138" w:rsidP="000A3138">
            <w:pPr>
              <w:spacing w:line="240" w:lineRule="auto"/>
              <w:ind w:firstLine="0"/>
              <w:jc w:val="center"/>
            </w:pPr>
          </w:p>
        </w:tc>
        <w:tc>
          <w:tcPr>
            <w:tcW w:w="276" w:type="pct"/>
            <w:vAlign w:val="center"/>
          </w:tcPr>
          <w:p w14:paraId="1E6670A5" w14:textId="77777777" w:rsidR="000A3138" w:rsidRPr="000A3138" w:rsidRDefault="000A3138" w:rsidP="000A3138">
            <w:pPr>
              <w:spacing w:line="240" w:lineRule="auto"/>
              <w:ind w:firstLine="0"/>
              <w:jc w:val="center"/>
            </w:pPr>
          </w:p>
        </w:tc>
        <w:tc>
          <w:tcPr>
            <w:tcW w:w="230" w:type="pct"/>
            <w:vAlign w:val="center"/>
          </w:tcPr>
          <w:p w14:paraId="5AFC3D7C" w14:textId="77777777" w:rsidR="000A3138" w:rsidRPr="000A3138" w:rsidRDefault="000A3138" w:rsidP="000A3138">
            <w:pPr>
              <w:spacing w:line="240" w:lineRule="auto"/>
              <w:ind w:firstLine="0"/>
              <w:jc w:val="center"/>
            </w:pPr>
          </w:p>
        </w:tc>
        <w:tc>
          <w:tcPr>
            <w:tcW w:w="230" w:type="pct"/>
            <w:vAlign w:val="center"/>
          </w:tcPr>
          <w:p w14:paraId="19CFAC32" w14:textId="77777777" w:rsidR="000A3138" w:rsidRPr="000A3138" w:rsidRDefault="000A3138" w:rsidP="000A3138">
            <w:pPr>
              <w:spacing w:line="240" w:lineRule="auto"/>
              <w:ind w:firstLine="0"/>
              <w:jc w:val="center"/>
            </w:pPr>
          </w:p>
        </w:tc>
        <w:tc>
          <w:tcPr>
            <w:tcW w:w="230" w:type="pct"/>
            <w:vAlign w:val="center"/>
          </w:tcPr>
          <w:p w14:paraId="4F0DAE17" w14:textId="77777777" w:rsidR="000A3138" w:rsidRPr="000A3138" w:rsidRDefault="000A3138" w:rsidP="000A3138">
            <w:pPr>
              <w:spacing w:line="240" w:lineRule="auto"/>
              <w:ind w:firstLine="0"/>
              <w:jc w:val="center"/>
            </w:pPr>
          </w:p>
        </w:tc>
        <w:tc>
          <w:tcPr>
            <w:tcW w:w="230" w:type="pct"/>
            <w:vAlign w:val="center"/>
          </w:tcPr>
          <w:p w14:paraId="5ADC7D79" w14:textId="77777777" w:rsidR="000A3138" w:rsidRPr="000A3138" w:rsidRDefault="000A3138" w:rsidP="000A3138">
            <w:pPr>
              <w:spacing w:line="240" w:lineRule="auto"/>
              <w:ind w:firstLine="0"/>
              <w:jc w:val="center"/>
            </w:pPr>
          </w:p>
        </w:tc>
        <w:tc>
          <w:tcPr>
            <w:tcW w:w="230" w:type="pct"/>
            <w:vAlign w:val="center"/>
          </w:tcPr>
          <w:p w14:paraId="57C671FB" w14:textId="77777777" w:rsidR="000A3138" w:rsidRPr="000A3138" w:rsidRDefault="000A3138" w:rsidP="000A3138">
            <w:pPr>
              <w:spacing w:line="240" w:lineRule="auto"/>
              <w:ind w:firstLine="0"/>
              <w:jc w:val="center"/>
            </w:pPr>
          </w:p>
        </w:tc>
        <w:tc>
          <w:tcPr>
            <w:tcW w:w="231" w:type="pct"/>
            <w:vAlign w:val="center"/>
          </w:tcPr>
          <w:p w14:paraId="730FA104" w14:textId="77777777" w:rsidR="000A3138" w:rsidRPr="000A3138" w:rsidRDefault="000A3138" w:rsidP="000A3138">
            <w:pPr>
              <w:spacing w:line="240" w:lineRule="auto"/>
              <w:ind w:firstLine="0"/>
              <w:jc w:val="center"/>
            </w:pPr>
          </w:p>
        </w:tc>
        <w:tc>
          <w:tcPr>
            <w:tcW w:w="233" w:type="pct"/>
            <w:vAlign w:val="center"/>
          </w:tcPr>
          <w:p w14:paraId="39A119CE" w14:textId="77777777" w:rsidR="000A3138" w:rsidRPr="000A3138" w:rsidRDefault="000A3138" w:rsidP="000A3138">
            <w:pPr>
              <w:spacing w:line="240" w:lineRule="auto"/>
              <w:ind w:firstLine="0"/>
              <w:jc w:val="center"/>
            </w:pPr>
          </w:p>
        </w:tc>
        <w:tc>
          <w:tcPr>
            <w:tcW w:w="231" w:type="pct"/>
            <w:vAlign w:val="center"/>
          </w:tcPr>
          <w:p w14:paraId="7467B758" w14:textId="77777777" w:rsidR="000A3138" w:rsidRPr="000A3138" w:rsidRDefault="000A3138" w:rsidP="000A3138">
            <w:pPr>
              <w:spacing w:line="240" w:lineRule="auto"/>
              <w:ind w:firstLine="0"/>
              <w:jc w:val="center"/>
            </w:pPr>
          </w:p>
        </w:tc>
        <w:tc>
          <w:tcPr>
            <w:tcW w:w="231" w:type="pct"/>
            <w:vAlign w:val="center"/>
          </w:tcPr>
          <w:p w14:paraId="49F19E0F" w14:textId="77777777" w:rsidR="000A3138" w:rsidRPr="000A3138" w:rsidRDefault="000A3138" w:rsidP="000A3138">
            <w:pPr>
              <w:spacing w:line="240" w:lineRule="auto"/>
              <w:ind w:firstLine="0"/>
              <w:jc w:val="center"/>
            </w:pPr>
          </w:p>
        </w:tc>
        <w:tc>
          <w:tcPr>
            <w:tcW w:w="231" w:type="pct"/>
            <w:vAlign w:val="center"/>
          </w:tcPr>
          <w:p w14:paraId="55497F4A" w14:textId="77777777" w:rsidR="000A3138" w:rsidRPr="000A3138" w:rsidRDefault="000A3138" w:rsidP="000A3138">
            <w:pPr>
              <w:spacing w:line="240" w:lineRule="auto"/>
              <w:ind w:firstLine="0"/>
              <w:jc w:val="center"/>
            </w:pPr>
          </w:p>
        </w:tc>
        <w:tc>
          <w:tcPr>
            <w:tcW w:w="230" w:type="pct"/>
            <w:vAlign w:val="center"/>
          </w:tcPr>
          <w:p w14:paraId="7FA50B8D" w14:textId="77777777" w:rsidR="000A3138" w:rsidRPr="000A3138" w:rsidRDefault="000A3138" w:rsidP="000A3138">
            <w:pPr>
              <w:spacing w:line="240" w:lineRule="auto"/>
              <w:ind w:firstLine="0"/>
              <w:jc w:val="center"/>
            </w:pPr>
          </w:p>
        </w:tc>
      </w:tr>
      <w:tr w:rsidR="000A3138" w:rsidRPr="000A3138" w14:paraId="5EBD7B65" w14:textId="77777777" w:rsidTr="000A3138">
        <w:tc>
          <w:tcPr>
            <w:tcW w:w="354" w:type="pct"/>
            <w:vAlign w:val="center"/>
          </w:tcPr>
          <w:p w14:paraId="4E0C881F" w14:textId="77777777" w:rsidR="000A3138" w:rsidRPr="000A3138" w:rsidRDefault="000A3138" w:rsidP="000A3138">
            <w:pPr>
              <w:spacing w:line="240" w:lineRule="auto"/>
              <w:ind w:firstLine="0"/>
              <w:jc w:val="center"/>
            </w:pPr>
            <w:r w:rsidRPr="000A3138">
              <w:t>2</w:t>
            </w:r>
          </w:p>
        </w:tc>
        <w:tc>
          <w:tcPr>
            <w:tcW w:w="1048" w:type="pct"/>
          </w:tcPr>
          <w:p w14:paraId="51CEE00F" w14:textId="77777777" w:rsidR="000A3138" w:rsidRPr="000A3138" w:rsidRDefault="000A3138" w:rsidP="000A3138">
            <w:pPr>
              <w:spacing w:line="240" w:lineRule="auto"/>
              <w:ind w:firstLine="0"/>
            </w:pPr>
            <w:r w:rsidRPr="000A3138">
              <w:t>Planning</w:t>
            </w:r>
          </w:p>
        </w:tc>
        <w:tc>
          <w:tcPr>
            <w:tcW w:w="411" w:type="pct"/>
            <w:vAlign w:val="center"/>
          </w:tcPr>
          <w:p w14:paraId="08766E47" w14:textId="77777777" w:rsidR="000A3138" w:rsidRPr="000A3138" w:rsidRDefault="000A3138" w:rsidP="000A3138">
            <w:pPr>
              <w:spacing w:line="240" w:lineRule="auto"/>
              <w:ind w:firstLine="0"/>
              <w:jc w:val="center"/>
            </w:pPr>
          </w:p>
        </w:tc>
        <w:tc>
          <w:tcPr>
            <w:tcW w:w="374" w:type="pct"/>
            <w:vAlign w:val="center"/>
          </w:tcPr>
          <w:p w14:paraId="42715091" w14:textId="77777777" w:rsidR="000A3138" w:rsidRPr="000A3138" w:rsidRDefault="000A3138" w:rsidP="000A3138">
            <w:pPr>
              <w:spacing w:line="240" w:lineRule="auto"/>
              <w:ind w:firstLine="0"/>
              <w:jc w:val="center"/>
            </w:pPr>
          </w:p>
        </w:tc>
        <w:tc>
          <w:tcPr>
            <w:tcW w:w="276" w:type="pct"/>
            <w:shd w:val="clear" w:color="auto" w:fill="C2D69B"/>
            <w:vAlign w:val="center"/>
          </w:tcPr>
          <w:p w14:paraId="102C9C0D" w14:textId="77777777" w:rsidR="000A3138" w:rsidRPr="000A3138" w:rsidRDefault="000A3138" w:rsidP="000A3138">
            <w:pPr>
              <w:spacing w:line="240" w:lineRule="auto"/>
              <w:ind w:firstLine="0"/>
              <w:jc w:val="center"/>
            </w:pPr>
          </w:p>
        </w:tc>
        <w:tc>
          <w:tcPr>
            <w:tcW w:w="230" w:type="pct"/>
            <w:shd w:val="clear" w:color="auto" w:fill="C2D69B"/>
            <w:vAlign w:val="center"/>
          </w:tcPr>
          <w:p w14:paraId="1A6B5C3E" w14:textId="77777777" w:rsidR="000A3138" w:rsidRPr="000A3138" w:rsidRDefault="000A3138" w:rsidP="000A3138">
            <w:pPr>
              <w:spacing w:line="240" w:lineRule="auto"/>
              <w:ind w:firstLine="0"/>
              <w:jc w:val="center"/>
            </w:pPr>
          </w:p>
        </w:tc>
        <w:tc>
          <w:tcPr>
            <w:tcW w:w="230" w:type="pct"/>
            <w:vAlign w:val="center"/>
          </w:tcPr>
          <w:p w14:paraId="23BE6EDF" w14:textId="77777777" w:rsidR="000A3138" w:rsidRPr="000A3138" w:rsidRDefault="000A3138" w:rsidP="000A3138">
            <w:pPr>
              <w:spacing w:line="240" w:lineRule="auto"/>
              <w:ind w:firstLine="0"/>
              <w:jc w:val="center"/>
            </w:pPr>
          </w:p>
        </w:tc>
        <w:tc>
          <w:tcPr>
            <w:tcW w:w="230" w:type="pct"/>
            <w:vAlign w:val="center"/>
          </w:tcPr>
          <w:p w14:paraId="5BB02B44" w14:textId="77777777" w:rsidR="000A3138" w:rsidRPr="000A3138" w:rsidRDefault="000A3138" w:rsidP="000A3138">
            <w:pPr>
              <w:spacing w:line="240" w:lineRule="auto"/>
              <w:ind w:firstLine="0"/>
              <w:jc w:val="center"/>
            </w:pPr>
          </w:p>
        </w:tc>
        <w:tc>
          <w:tcPr>
            <w:tcW w:w="230" w:type="pct"/>
            <w:vAlign w:val="center"/>
          </w:tcPr>
          <w:p w14:paraId="1078A9C5" w14:textId="77777777" w:rsidR="000A3138" w:rsidRPr="000A3138" w:rsidRDefault="000A3138" w:rsidP="000A3138">
            <w:pPr>
              <w:spacing w:line="240" w:lineRule="auto"/>
              <w:ind w:firstLine="0"/>
              <w:jc w:val="center"/>
            </w:pPr>
          </w:p>
        </w:tc>
        <w:tc>
          <w:tcPr>
            <w:tcW w:w="230" w:type="pct"/>
            <w:vAlign w:val="center"/>
          </w:tcPr>
          <w:p w14:paraId="0015AAC9" w14:textId="77777777" w:rsidR="000A3138" w:rsidRPr="000A3138" w:rsidRDefault="000A3138" w:rsidP="000A3138">
            <w:pPr>
              <w:spacing w:line="240" w:lineRule="auto"/>
              <w:ind w:firstLine="0"/>
              <w:jc w:val="center"/>
            </w:pPr>
          </w:p>
        </w:tc>
        <w:tc>
          <w:tcPr>
            <w:tcW w:w="231" w:type="pct"/>
            <w:vAlign w:val="center"/>
          </w:tcPr>
          <w:p w14:paraId="5A4587AE" w14:textId="77777777" w:rsidR="000A3138" w:rsidRPr="000A3138" w:rsidRDefault="000A3138" w:rsidP="000A3138">
            <w:pPr>
              <w:spacing w:line="240" w:lineRule="auto"/>
              <w:ind w:firstLine="0"/>
              <w:jc w:val="center"/>
            </w:pPr>
          </w:p>
        </w:tc>
        <w:tc>
          <w:tcPr>
            <w:tcW w:w="233" w:type="pct"/>
            <w:vAlign w:val="center"/>
          </w:tcPr>
          <w:p w14:paraId="387313ED" w14:textId="77777777" w:rsidR="000A3138" w:rsidRPr="000A3138" w:rsidRDefault="000A3138" w:rsidP="000A3138">
            <w:pPr>
              <w:spacing w:line="240" w:lineRule="auto"/>
              <w:ind w:firstLine="0"/>
              <w:jc w:val="center"/>
            </w:pPr>
          </w:p>
        </w:tc>
        <w:tc>
          <w:tcPr>
            <w:tcW w:w="231" w:type="pct"/>
            <w:vAlign w:val="center"/>
          </w:tcPr>
          <w:p w14:paraId="31D039EC" w14:textId="77777777" w:rsidR="000A3138" w:rsidRPr="000A3138" w:rsidRDefault="000A3138" w:rsidP="000A3138">
            <w:pPr>
              <w:spacing w:line="240" w:lineRule="auto"/>
              <w:ind w:firstLine="0"/>
              <w:jc w:val="center"/>
            </w:pPr>
          </w:p>
        </w:tc>
        <w:tc>
          <w:tcPr>
            <w:tcW w:w="231" w:type="pct"/>
            <w:vAlign w:val="center"/>
          </w:tcPr>
          <w:p w14:paraId="1C4AEFDF" w14:textId="77777777" w:rsidR="000A3138" w:rsidRPr="000A3138" w:rsidRDefault="000A3138" w:rsidP="000A3138">
            <w:pPr>
              <w:spacing w:line="240" w:lineRule="auto"/>
              <w:ind w:firstLine="0"/>
              <w:jc w:val="center"/>
            </w:pPr>
          </w:p>
        </w:tc>
        <w:tc>
          <w:tcPr>
            <w:tcW w:w="231" w:type="pct"/>
            <w:vAlign w:val="center"/>
          </w:tcPr>
          <w:p w14:paraId="01E10F63" w14:textId="77777777" w:rsidR="000A3138" w:rsidRPr="000A3138" w:rsidRDefault="000A3138" w:rsidP="000A3138">
            <w:pPr>
              <w:spacing w:line="240" w:lineRule="auto"/>
              <w:ind w:firstLine="0"/>
              <w:jc w:val="center"/>
            </w:pPr>
          </w:p>
        </w:tc>
        <w:tc>
          <w:tcPr>
            <w:tcW w:w="230" w:type="pct"/>
            <w:vAlign w:val="center"/>
          </w:tcPr>
          <w:p w14:paraId="3218067B" w14:textId="77777777" w:rsidR="000A3138" w:rsidRPr="000A3138" w:rsidRDefault="000A3138" w:rsidP="000A3138">
            <w:pPr>
              <w:spacing w:line="240" w:lineRule="auto"/>
              <w:ind w:firstLine="0"/>
              <w:jc w:val="center"/>
            </w:pPr>
          </w:p>
        </w:tc>
      </w:tr>
      <w:tr w:rsidR="000A3138" w:rsidRPr="000A3138" w14:paraId="7CE6E1B3" w14:textId="77777777" w:rsidTr="000A3138">
        <w:tc>
          <w:tcPr>
            <w:tcW w:w="354" w:type="pct"/>
            <w:vAlign w:val="center"/>
          </w:tcPr>
          <w:p w14:paraId="2633B2F3" w14:textId="77777777" w:rsidR="000A3138" w:rsidRPr="000A3138" w:rsidRDefault="000A3138" w:rsidP="000A3138">
            <w:pPr>
              <w:spacing w:line="240" w:lineRule="auto"/>
              <w:ind w:firstLine="0"/>
              <w:jc w:val="center"/>
            </w:pPr>
            <w:r w:rsidRPr="000A3138">
              <w:t>3</w:t>
            </w:r>
          </w:p>
        </w:tc>
        <w:tc>
          <w:tcPr>
            <w:tcW w:w="1048" w:type="pct"/>
          </w:tcPr>
          <w:p w14:paraId="2864E547" w14:textId="77777777" w:rsidR="000A3138" w:rsidRPr="000A3138" w:rsidRDefault="000A3138" w:rsidP="000A3138">
            <w:pPr>
              <w:spacing w:line="240" w:lineRule="auto"/>
              <w:ind w:firstLine="0"/>
            </w:pPr>
            <w:r w:rsidRPr="000A3138">
              <w:t>Modelling</w:t>
            </w:r>
          </w:p>
        </w:tc>
        <w:tc>
          <w:tcPr>
            <w:tcW w:w="411" w:type="pct"/>
            <w:vAlign w:val="center"/>
          </w:tcPr>
          <w:p w14:paraId="41BC95D5" w14:textId="77777777" w:rsidR="000A3138" w:rsidRPr="000A3138" w:rsidRDefault="000A3138" w:rsidP="000A3138">
            <w:pPr>
              <w:spacing w:line="240" w:lineRule="auto"/>
              <w:ind w:firstLine="0"/>
              <w:jc w:val="center"/>
            </w:pPr>
          </w:p>
        </w:tc>
        <w:tc>
          <w:tcPr>
            <w:tcW w:w="374" w:type="pct"/>
            <w:vAlign w:val="center"/>
          </w:tcPr>
          <w:p w14:paraId="7ACCD954" w14:textId="77777777" w:rsidR="000A3138" w:rsidRPr="000A3138" w:rsidRDefault="000A3138" w:rsidP="000A3138">
            <w:pPr>
              <w:spacing w:line="240" w:lineRule="auto"/>
              <w:ind w:firstLine="0"/>
              <w:jc w:val="center"/>
            </w:pPr>
          </w:p>
        </w:tc>
        <w:tc>
          <w:tcPr>
            <w:tcW w:w="276" w:type="pct"/>
            <w:vAlign w:val="center"/>
          </w:tcPr>
          <w:p w14:paraId="1FBA5A43" w14:textId="77777777" w:rsidR="000A3138" w:rsidRPr="000A3138" w:rsidRDefault="000A3138" w:rsidP="000A3138">
            <w:pPr>
              <w:spacing w:line="240" w:lineRule="auto"/>
              <w:ind w:firstLine="0"/>
              <w:jc w:val="center"/>
            </w:pPr>
          </w:p>
        </w:tc>
        <w:tc>
          <w:tcPr>
            <w:tcW w:w="230" w:type="pct"/>
            <w:vAlign w:val="center"/>
          </w:tcPr>
          <w:p w14:paraId="4B2581CC" w14:textId="77777777" w:rsidR="000A3138" w:rsidRPr="000A3138" w:rsidRDefault="000A3138" w:rsidP="000A3138">
            <w:pPr>
              <w:spacing w:line="240" w:lineRule="auto"/>
              <w:ind w:firstLine="0"/>
              <w:jc w:val="center"/>
            </w:pPr>
          </w:p>
        </w:tc>
        <w:tc>
          <w:tcPr>
            <w:tcW w:w="230" w:type="pct"/>
            <w:shd w:val="clear" w:color="auto" w:fill="9BBB59"/>
            <w:vAlign w:val="center"/>
          </w:tcPr>
          <w:p w14:paraId="78F1578E" w14:textId="77777777" w:rsidR="000A3138" w:rsidRPr="000A3138" w:rsidRDefault="000A3138" w:rsidP="000A3138">
            <w:pPr>
              <w:spacing w:line="240" w:lineRule="auto"/>
              <w:ind w:firstLine="0"/>
              <w:jc w:val="center"/>
            </w:pPr>
          </w:p>
        </w:tc>
        <w:tc>
          <w:tcPr>
            <w:tcW w:w="230" w:type="pct"/>
            <w:shd w:val="clear" w:color="auto" w:fill="9BBB59"/>
            <w:vAlign w:val="center"/>
          </w:tcPr>
          <w:p w14:paraId="5DB8EABB" w14:textId="77777777" w:rsidR="000A3138" w:rsidRPr="000A3138" w:rsidRDefault="000A3138" w:rsidP="000A3138">
            <w:pPr>
              <w:spacing w:line="240" w:lineRule="auto"/>
              <w:ind w:firstLine="0"/>
              <w:jc w:val="center"/>
            </w:pPr>
          </w:p>
        </w:tc>
        <w:tc>
          <w:tcPr>
            <w:tcW w:w="230" w:type="pct"/>
            <w:shd w:val="clear" w:color="auto" w:fill="9BBB59"/>
            <w:vAlign w:val="center"/>
          </w:tcPr>
          <w:p w14:paraId="1A11E36C" w14:textId="77777777" w:rsidR="000A3138" w:rsidRPr="000A3138" w:rsidRDefault="000A3138" w:rsidP="000A3138">
            <w:pPr>
              <w:spacing w:line="240" w:lineRule="auto"/>
              <w:ind w:firstLine="0"/>
              <w:jc w:val="center"/>
            </w:pPr>
          </w:p>
        </w:tc>
        <w:tc>
          <w:tcPr>
            <w:tcW w:w="230" w:type="pct"/>
            <w:shd w:val="clear" w:color="auto" w:fill="9BBB59"/>
            <w:vAlign w:val="center"/>
          </w:tcPr>
          <w:p w14:paraId="3B4E77C2" w14:textId="77777777" w:rsidR="000A3138" w:rsidRPr="000A3138" w:rsidRDefault="000A3138" w:rsidP="000A3138">
            <w:pPr>
              <w:spacing w:line="240" w:lineRule="auto"/>
              <w:ind w:firstLine="0"/>
              <w:jc w:val="center"/>
            </w:pPr>
          </w:p>
        </w:tc>
        <w:tc>
          <w:tcPr>
            <w:tcW w:w="231" w:type="pct"/>
            <w:vAlign w:val="center"/>
          </w:tcPr>
          <w:p w14:paraId="4C5518EE" w14:textId="77777777" w:rsidR="000A3138" w:rsidRPr="000A3138" w:rsidRDefault="000A3138" w:rsidP="000A3138">
            <w:pPr>
              <w:spacing w:line="240" w:lineRule="auto"/>
              <w:ind w:firstLine="0"/>
              <w:jc w:val="center"/>
            </w:pPr>
          </w:p>
        </w:tc>
        <w:tc>
          <w:tcPr>
            <w:tcW w:w="233" w:type="pct"/>
            <w:vAlign w:val="center"/>
          </w:tcPr>
          <w:p w14:paraId="77AA38ED" w14:textId="77777777" w:rsidR="000A3138" w:rsidRPr="000A3138" w:rsidRDefault="000A3138" w:rsidP="000A3138">
            <w:pPr>
              <w:spacing w:line="240" w:lineRule="auto"/>
              <w:ind w:firstLine="0"/>
              <w:jc w:val="center"/>
            </w:pPr>
          </w:p>
        </w:tc>
        <w:tc>
          <w:tcPr>
            <w:tcW w:w="231" w:type="pct"/>
            <w:vAlign w:val="center"/>
          </w:tcPr>
          <w:p w14:paraId="5856CD77" w14:textId="77777777" w:rsidR="000A3138" w:rsidRPr="000A3138" w:rsidRDefault="000A3138" w:rsidP="000A3138">
            <w:pPr>
              <w:spacing w:line="240" w:lineRule="auto"/>
              <w:ind w:firstLine="0"/>
              <w:jc w:val="center"/>
            </w:pPr>
          </w:p>
        </w:tc>
        <w:tc>
          <w:tcPr>
            <w:tcW w:w="231" w:type="pct"/>
            <w:vAlign w:val="center"/>
          </w:tcPr>
          <w:p w14:paraId="15152154" w14:textId="77777777" w:rsidR="000A3138" w:rsidRPr="000A3138" w:rsidRDefault="000A3138" w:rsidP="000A3138">
            <w:pPr>
              <w:spacing w:line="240" w:lineRule="auto"/>
              <w:ind w:firstLine="0"/>
              <w:jc w:val="center"/>
            </w:pPr>
          </w:p>
        </w:tc>
        <w:tc>
          <w:tcPr>
            <w:tcW w:w="231" w:type="pct"/>
            <w:vAlign w:val="center"/>
          </w:tcPr>
          <w:p w14:paraId="66AC57D9" w14:textId="77777777" w:rsidR="000A3138" w:rsidRPr="000A3138" w:rsidRDefault="000A3138" w:rsidP="000A3138">
            <w:pPr>
              <w:spacing w:line="240" w:lineRule="auto"/>
              <w:ind w:firstLine="0"/>
              <w:jc w:val="center"/>
            </w:pPr>
          </w:p>
        </w:tc>
        <w:tc>
          <w:tcPr>
            <w:tcW w:w="230" w:type="pct"/>
            <w:vAlign w:val="center"/>
          </w:tcPr>
          <w:p w14:paraId="7CB312D8" w14:textId="77777777" w:rsidR="000A3138" w:rsidRPr="000A3138" w:rsidRDefault="000A3138" w:rsidP="000A3138">
            <w:pPr>
              <w:spacing w:line="240" w:lineRule="auto"/>
              <w:ind w:firstLine="0"/>
              <w:jc w:val="center"/>
            </w:pPr>
          </w:p>
        </w:tc>
      </w:tr>
      <w:tr w:rsidR="000A3138" w:rsidRPr="000A3138" w14:paraId="7922FD6F" w14:textId="77777777" w:rsidTr="000A3138">
        <w:tc>
          <w:tcPr>
            <w:tcW w:w="354" w:type="pct"/>
            <w:vAlign w:val="center"/>
          </w:tcPr>
          <w:p w14:paraId="406D8C55" w14:textId="77777777" w:rsidR="000A3138" w:rsidRPr="000A3138" w:rsidRDefault="000A3138" w:rsidP="000A3138">
            <w:pPr>
              <w:spacing w:line="240" w:lineRule="auto"/>
              <w:ind w:firstLine="0"/>
              <w:jc w:val="center"/>
            </w:pPr>
            <w:r w:rsidRPr="000A3138">
              <w:t>4</w:t>
            </w:r>
          </w:p>
        </w:tc>
        <w:tc>
          <w:tcPr>
            <w:tcW w:w="1048" w:type="pct"/>
          </w:tcPr>
          <w:p w14:paraId="45AD7FE8" w14:textId="77777777" w:rsidR="000A3138" w:rsidRPr="000A3138" w:rsidRDefault="000A3138" w:rsidP="000A3138">
            <w:pPr>
              <w:spacing w:line="240" w:lineRule="auto"/>
              <w:ind w:firstLine="0"/>
            </w:pPr>
            <w:r w:rsidRPr="000A3138">
              <w:t>Construction</w:t>
            </w:r>
          </w:p>
        </w:tc>
        <w:tc>
          <w:tcPr>
            <w:tcW w:w="411" w:type="pct"/>
            <w:vAlign w:val="center"/>
          </w:tcPr>
          <w:p w14:paraId="2C10B7C1" w14:textId="77777777" w:rsidR="000A3138" w:rsidRPr="000A3138" w:rsidRDefault="000A3138" w:rsidP="000A3138">
            <w:pPr>
              <w:spacing w:line="240" w:lineRule="auto"/>
              <w:ind w:firstLine="0"/>
              <w:jc w:val="center"/>
            </w:pPr>
          </w:p>
        </w:tc>
        <w:tc>
          <w:tcPr>
            <w:tcW w:w="374" w:type="pct"/>
            <w:vAlign w:val="center"/>
          </w:tcPr>
          <w:p w14:paraId="1866441A" w14:textId="77777777" w:rsidR="000A3138" w:rsidRPr="000A3138" w:rsidRDefault="000A3138" w:rsidP="000A3138">
            <w:pPr>
              <w:spacing w:line="240" w:lineRule="auto"/>
              <w:ind w:firstLine="0"/>
              <w:jc w:val="center"/>
            </w:pPr>
          </w:p>
        </w:tc>
        <w:tc>
          <w:tcPr>
            <w:tcW w:w="276" w:type="pct"/>
            <w:vAlign w:val="center"/>
          </w:tcPr>
          <w:p w14:paraId="264F5CE2" w14:textId="77777777" w:rsidR="000A3138" w:rsidRPr="000A3138" w:rsidRDefault="000A3138" w:rsidP="000A3138">
            <w:pPr>
              <w:spacing w:line="240" w:lineRule="auto"/>
              <w:ind w:firstLine="0"/>
              <w:jc w:val="center"/>
            </w:pPr>
          </w:p>
        </w:tc>
        <w:tc>
          <w:tcPr>
            <w:tcW w:w="230" w:type="pct"/>
            <w:vAlign w:val="center"/>
          </w:tcPr>
          <w:p w14:paraId="4DAB0FDC" w14:textId="77777777" w:rsidR="000A3138" w:rsidRPr="000A3138" w:rsidRDefault="000A3138" w:rsidP="000A3138">
            <w:pPr>
              <w:spacing w:line="240" w:lineRule="auto"/>
              <w:ind w:firstLine="0"/>
              <w:jc w:val="center"/>
            </w:pPr>
          </w:p>
        </w:tc>
        <w:tc>
          <w:tcPr>
            <w:tcW w:w="230" w:type="pct"/>
            <w:vAlign w:val="center"/>
          </w:tcPr>
          <w:p w14:paraId="368C48E2" w14:textId="77777777" w:rsidR="000A3138" w:rsidRPr="000A3138" w:rsidRDefault="000A3138" w:rsidP="000A3138">
            <w:pPr>
              <w:spacing w:line="240" w:lineRule="auto"/>
              <w:ind w:firstLine="0"/>
              <w:jc w:val="center"/>
            </w:pPr>
          </w:p>
        </w:tc>
        <w:tc>
          <w:tcPr>
            <w:tcW w:w="230" w:type="pct"/>
            <w:vAlign w:val="center"/>
          </w:tcPr>
          <w:p w14:paraId="3ED4D766" w14:textId="77777777" w:rsidR="000A3138" w:rsidRPr="000A3138" w:rsidRDefault="000A3138" w:rsidP="000A3138">
            <w:pPr>
              <w:spacing w:line="240" w:lineRule="auto"/>
              <w:ind w:firstLine="0"/>
              <w:jc w:val="center"/>
            </w:pPr>
          </w:p>
        </w:tc>
        <w:tc>
          <w:tcPr>
            <w:tcW w:w="230" w:type="pct"/>
            <w:vAlign w:val="center"/>
          </w:tcPr>
          <w:p w14:paraId="065840F8" w14:textId="77777777" w:rsidR="000A3138" w:rsidRPr="000A3138" w:rsidRDefault="000A3138" w:rsidP="000A3138">
            <w:pPr>
              <w:spacing w:line="240" w:lineRule="auto"/>
              <w:ind w:firstLine="0"/>
              <w:jc w:val="center"/>
            </w:pPr>
          </w:p>
        </w:tc>
        <w:tc>
          <w:tcPr>
            <w:tcW w:w="230" w:type="pct"/>
            <w:vAlign w:val="center"/>
          </w:tcPr>
          <w:p w14:paraId="02C12691" w14:textId="77777777" w:rsidR="000A3138" w:rsidRPr="000A3138" w:rsidRDefault="000A3138" w:rsidP="000A3138">
            <w:pPr>
              <w:spacing w:line="240" w:lineRule="auto"/>
              <w:ind w:firstLine="0"/>
              <w:jc w:val="center"/>
            </w:pPr>
          </w:p>
        </w:tc>
        <w:tc>
          <w:tcPr>
            <w:tcW w:w="231" w:type="pct"/>
            <w:shd w:val="clear" w:color="auto" w:fill="76923C"/>
            <w:vAlign w:val="center"/>
          </w:tcPr>
          <w:p w14:paraId="46F12C31" w14:textId="77777777" w:rsidR="000A3138" w:rsidRPr="000A3138" w:rsidRDefault="000A3138" w:rsidP="000A3138">
            <w:pPr>
              <w:spacing w:line="240" w:lineRule="auto"/>
              <w:ind w:firstLine="0"/>
              <w:jc w:val="center"/>
            </w:pPr>
          </w:p>
        </w:tc>
        <w:tc>
          <w:tcPr>
            <w:tcW w:w="233" w:type="pct"/>
            <w:shd w:val="clear" w:color="auto" w:fill="76923C"/>
            <w:vAlign w:val="center"/>
          </w:tcPr>
          <w:p w14:paraId="2D393164" w14:textId="77777777" w:rsidR="000A3138" w:rsidRPr="000A3138" w:rsidRDefault="000A3138" w:rsidP="000A3138">
            <w:pPr>
              <w:spacing w:line="240" w:lineRule="auto"/>
              <w:ind w:firstLine="0"/>
              <w:jc w:val="center"/>
            </w:pPr>
          </w:p>
        </w:tc>
        <w:tc>
          <w:tcPr>
            <w:tcW w:w="231" w:type="pct"/>
            <w:shd w:val="clear" w:color="auto" w:fill="FFFFFF"/>
            <w:vAlign w:val="center"/>
          </w:tcPr>
          <w:p w14:paraId="06288ECA" w14:textId="77777777" w:rsidR="000A3138" w:rsidRPr="000A3138" w:rsidRDefault="000A3138" w:rsidP="000A3138">
            <w:pPr>
              <w:spacing w:line="240" w:lineRule="auto"/>
              <w:ind w:firstLine="0"/>
              <w:jc w:val="center"/>
            </w:pPr>
          </w:p>
        </w:tc>
        <w:tc>
          <w:tcPr>
            <w:tcW w:w="231" w:type="pct"/>
            <w:vAlign w:val="center"/>
          </w:tcPr>
          <w:p w14:paraId="5CFA9D78" w14:textId="77777777" w:rsidR="000A3138" w:rsidRPr="000A3138" w:rsidRDefault="000A3138" w:rsidP="000A3138">
            <w:pPr>
              <w:spacing w:line="240" w:lineRule="auto"/>
              <w:ind w:firstLine="0"/>
              <w:jc w:val="center"/>
            </w:pPr>
          </w:p>
        </w:tc>
        <w:tc>
          <w:tcPr>
            <w:tcW w:w="231" w:type="pct"/>
            <w:vAlign w:val="center"/>
          </w:tcPr>
          <w:p w14:paraId="1577E661" w14:textId="77777777" w:rsidR="000A3138" w:rsidRPr="000A3138" w:rsidRDefault="000A3138" w:rsidP="000A3138">
            <w:pPr>
              <w:spacing w:line="240" w:lineRule="auto"/>
              <w:ind w:firstLine="0"/>
              <w:jc w:val="center"/>
            </w:pPr>
          </w:p>
        </w:tc>
        <w:tc>
          <w:tcPr>
            <w:tcW w:w="230" w:type="pct"/>
            <w:vAlign w:val="center"/>
          </w:tcPr>
          <w:p w14:paraId="33CDCC4A" w14:textId="77777777" w:rsidR="000A3138" w:rsidRPr="000A3138" w:rsidRDefault="000A3138" w:rsidP="000A3138">
            <w:pPr>
              <w:spacing w:line="240" w:lineRule="auto"/>
              <w:ind w:firstLine="0"/>
              <w:jc w:val="center"/>
            </w:pPr>
          </w:p>
        </w:tc>
      </w:tr>
      <w:tr w:rsidR="000A3138" w:rsidRPr="000A3138" w14:paraId="2F7AA2C6" w14:textId="77777777" w:rsidTr="000A3138">
        <w:tc>
          <w:tcPr>
            <w:tcW w:w="354" w:type="pct"/>
            <w:vAlign w:val="center"/>
          </w:tcPr>
          <w:p w14:paraId="4E618143" w14:textId="77777777" w:rsidR="000A3138" w:rsidRPr="000A3138" w:rsidRDefault="000A3138" w:rsidP="000A3138">
            <w:pPr>
              <w:spacing w:line="240" w:lineRule="auto"/>
              <w:ind w:firstLine="0"/>
              <w:jc w:val="center"/>
            </w:pPr>
            <w:r w:rsidRPr="000A3138">
              <w:t>5</w:t>
            </w:r>
          </w:p>
        </w:tc>
        <w:tc>
          <w:tcPr>
            <w:tcW w:w="1048" w:type="pct"/>
          </w:tcPr>
          <w:p w14:paraId="0DA8BD96" w14:textId="77777777" w:rsidR="000A3138" w:rsidRPr="000A3138" w:rsidRDefault="000A3138" w:rsidP="000A3138">
            <w:pPr>
              <w:spacing w:line="240" w:lineRule="auto"/>
              <w:ind w:firstLine="0"/>
            </w:pPr>
            <w:r w:rsidRPr="000A3138">
              <w:t>Penyusunan Laporan</w:t>
            </w:r>
          </w:p>
        </w:tc>
        <w:tc>
          <w:tcPr>
            <w:tcW w:w="411" w:type="pct"/>
            <w:shd w:val="clear" w:color="auto" w:fill="FFFFFF"/>
            <w:vAlign w:val="center"/>
          </w:tcPr>
          <w:p w14:paraId="1D7DD998" w14:textId="77777777" w:rsidR="000A3138" w:rsidRPr="000A3138" w:rsidRDefault="000A3138" w:rsidP="000A3138">
            <w:pPr>
              <w:spacing w:line="240" w:lineRule="auto"/>
              <w:ind w:firstLine="0"/>
              <w:jc w:val="center"/>
            </w:pPr>
          </w:p>
        </w:tc>
        <w:tc>
          <w:tcPr>
            <w:tcW w:w="374" w:type="pct"/>
            <w:shd w:val="clear" w:color="auto" w:fill="FFFFFF"/>
            <w:vAlign w:val="center"/>
          </w:tcPr>
          <w:p w14:paraId="0011553E" w14:textId="77777777" w:rsidR="000A3138" w:rsidRPr="000A3138" w:rsidRDefault="000A3138" w:rsidP="000A3138">
            <w:pPr>
              <w:spacing w:line="240" w:lineRule="auto"/>
              <w:ind w:firstLine="0"/>
              <w:jc w:val="center"/>
            </w:pPr>
          </w:p>
        </w:tc>
        <w:tc>
          <w:tcPr>
            <w:tcW w:w="276" w:type="pct"/>
            <w:shd w:val="clear" w:color="auto" w:fill="A6A6A6"/>
            <w:vAlign w:val="center"/>
          </w:tcPr>
          <w:p w14:paraId="33FFE7C4" w14:textId="77777777" w:rsidR="000A3138" w:rsidRPr="000A3138" w:rsidRDefault="000A3138" w:rsidP="000A3138">
            <w:pPr>
              <w:spacing w:line="240" w:lineRule="auto"/>
              <w:ind w:firstLine="0"/>
              <w:jc w:val="center"/>
            </w:pPr>
          </w:p>
        </w:tc>
        <w:tc>
          <w:tcPr>
            <w:tcW w:w="230" w:type="pct"/>
            <w:shd w:val="clear" w:color="auto" w:fill="A6A6A6"/>
            <w:vAlign w:val="center"/>
          </w:tcPr>
          <w:p w14:paraId="7B6B258A" w14:textId="77777777" w:rsidR="000A3138" w:rsidRPr="000A3138" w:rsidRDefault="000A3138" w:rsidP="000A3138">
            <w:pPr>
              <w:spacing w:line="240" w:lineRule="auto"/>
              <w:ind w:firstLine="0"/>
              <w:jc w:val="center"/>
            </w:pPr>
          </w:p>
        </w:tc>
        <w:tc>
          <w:tcPr>
            <w:tcW w:w="230" w:type="pct"/>
            <w:shd w:val="clear" w:color="auto" w:fill="A6A6A6"/>
            <w:vAlign w:val="center"/>
          </w:tcPr>
          <w:p w14:paraId="588C16B8" w14:textId="77777777" w:rsidR="000A3138" w:rsidRPr="000A3138" w:rsidRDefault="000A3138" w:rsidP="000A3138">
            <w:pPr>
              <w:spacing w:line="240" w:lineRule="auto"/>
              <w:ind w:firstLine="0"/>
              <w:jc w:val="center"/>
            </w:pPr>
          </w:p>
        </w:tc>
        <w:tc>
          <w:tcPr>
            <w:tcW w:w="230" w:type="pct"/>
            <w:shd w:val="clear" w:color="auto" w:fill="A6A6A6"/>
            <w:vAlign w:val="center"/>
          </w:tcPr>
          <w:p w14:paraId="115066CA" w14:textId="77777777" w:rsidR="000A3138" w:rsidRPr="000A3138" w:rsidRDefault="000A3138" w:rsidP="000A3138">
            <w:pPr>
              <w:spacing w:line="240" w:lineRule="auto"/>
              <w:ind w:firstLine="0"/>
              <w:jc w:val="center"/>
            </w:pPr>
          </w:p>
        </w:tc>
        <w:tc>
          <w:tcPr>
            <w:tcW w:w="230" w:type="pct"/>
            <w:shd w:val="clear" w:color="auto" w:fill="A6A6A6"/>
            <w:vAlign w:val="center"/>
          </w:tcPr>
          <w:p w14:paraId="548413F8" w14:textId="77777777" w:rsidR="000A3138" w:rsidRPr="000A3138" w:rsidRDefault="000A3138" w:rsidP="000A3138">
            <w:pPr>
              <w:spacing w:line="240" w:lineRule="auto"/>
              <w:ind w:firstLine="0"/>
              <w:jc w:val="center"/>
            </w:pPr>
          </w:p>
        </w:tc>
        <w:tc>
          <w:tcPr>
            <w:tcW w:w="230" w:type="pct"/>
            <w:shd w:val="clear" w:color="auto" w:fill="A6A6A6"/>
            <w:vAlign w:val="center"/>
          </w:tcPr>
          <w:p w14:paraId="69FF00F6" w14:textId="77777777" w:rsidR="000A3138" w:rsidRPr="000A3138" w:rsidRDefault="000A3138" w:rsidP="000A3138">
            <w:pPr>
              <w:spacing w:line="240" w:lineRule="auto"/>
              <w:ind w:firstLine="0"/>
              <w:jc w:val="center"/>
            </w:pPr>
          </w:p>
        </w:tc>
        <w:tc>
          <w:tcPr>
            <w:tcW w:w="231" w:type="pct"/>
            <w:shd w:val="clear" w:color="auto" w:fill="A6A6A6"/>
            <w:vAlign w:val="center"/>
          </w:tcPr>
          <w:p w14:paraId="76D4BE79" w14:textId="77777777" w:rsidR="000A3138" w:rsidRPr="000A3138" w:rsidRDefault="000A3138" w:rsidP="000A3138">
            <w:pPr>
              <w:spacing w:line="240" w:lineRule="auto"/>
              <w:ind w:firstLine="0"/>
              <w:jc w:val="center"/>
            </w:pPr>
          </w:p>
        </w:tc>
        <w:tc>
          <w:tcPr>
            <w:tcW w:w="233" w:type="pct"/>
            <w:shd w:val="clear" w:color="auto" w:fill="A6A6A6"/>
            <w:vAlign w:val="center"/>
          </w:tcPr>
          <w:p w14:paraId="5A9C1161" w14:textId="77777777" w:rsidR="000A3138" w:rsidRPr="000A3138" w:rsidRDefault="000A3138" w:rsidP="000A3138">
            <w:pPr>
              <w:spacing w:line="240" w:lineRule="auto"/>
              <w:ind w:firstLine="0"/>
              <w:jc w:val="center"/>
            </w:pPr>
          </w:p>
        </w:tc>
        <w:tc>
          <w:tcPr>
            <w:tcW w:w="231" w:type="pct"/>
            <w:shd w:val="clear" w:color="auto" w:fill="A6A6A6"/>
            <w:vAlign w:val="center"/>
          </w:tcPr>
          <w:p w14:paraId="3053A5F5" w14:textId="77777777" w:rsidR="000A3138" w:rsidRPr="000A3138" w:rsidRDefault="000A3138" w:rsidP="000A3138">
            <w:pPr>
              <w:spacing w:line="240" w:lineRule="auto"/>
              <w:ind w:firstLine="0"/>
              <w:jc w:val="center"/>
            </w:pPr>
          </w:p>
        </w:tc>
        <w:tc>
          <w:tcPr>
            <w:tcW w:w="231" w:type="pct"/>
            <w:shd w:val="clear" w:color="auto" w:fill="A6A6A6"/>
            <w:vAlign w:val="center"/>
          </w:tcPr>
          <w:p w14:paraId="14127B2D" w14:textId="77777777" w:rsidR="000A3138" w:rsidRPr="000A3138" w:rsidRDefault="000A3138" w:rsidP="000A3138">
            <w:pPr>
              <w:spacing w:line="240" w:lineRule="auto"/>
              <w:ind w:firstLine="0"/>
              <w:jc w:val="center"/>
            </w:pPr>
          </w:p>
        </w:tc>
        <w:tc>
          <w:tcPr>
            <w:tcW w:w="231" w:type="pct"/>
            <w:shd w:val="clear" w:color="auto" w:fill="A6A6A6"/>
            <w:vAlign w:val="center"/>
          </w:tcPr>
          <w:p w14:paraId="240C38A7" w14:textId="77777777" w:rsidR="000A3138" w:rsidRPr="000A3138" w:rsidRDefault="000A3138" w:rsidP="000A3138">
            <w:pPr>
              <w:spacing w:line="240" w:lineRule="auto"/>
              <w:ind w:firstLine="0"/>
              <w:jc w:val="center"/>
            </w:pPr>
          </w:p>
        </w:tc>
        <w:tc>
          <w:tcPr>
            <w:tcW w:w="230" w:type="pct"/>
            <w:shd w:val="clear" w:color="auto" w:fill="A6A6A6"/>
            <w:vAlign w:val="center"/>
          </w:tcPr>
          <w:p w14:paraId="03E62734" w14:textId="77777777" w:rsidR="000A3138" w:rsidRPr="000A3138" w:rsidRDefault="000A3138" w:rsidP="000A3138">
            <w:pPr>
              <w:spacing w:line="240" w:lineRule="auto"/>
              <w:ind w:firstLine="0"/>
              <w:jc w:val="center"/>
            </w:pPr>
          </w:p>
        </w:tc>
      </w:tr>
    </w:tbl>
    <w:p w14:paraId="28A41F1E" w14:textId="7C46B6D6" w:rsidR="000A3138" w:rsidRDefault="000A3138" w:rsidP="000A3138">
      <w:pPr>
        <w:ind w:firstLine="0"/>
      </w:pPr>
    </w:p>
    <w:p w14:paraId="2FBC2EF6" w14:textId="77777777" w:rsidR="000A3138" w:rsidRDefault="000A3138" w:rsidP="00D16C4A">
      <w:r>
        <w:t>Tujuan yang dilakukan saat pelaksanaan kerja praktek di atas secara garis besar dibagi menjadi 5 kegiatan utama, yaitu:</w:t>
      </w:r>
    </w:p>
    <w:p w14:paraId="61625334" w14:textId="77777777" w:rsidR="000A3138" w:rsidRDefault="000A3138" w:rsidP="00724A1C">
      <w:pPr>
        <w:pStyle w:val="ListParagraph"/>
        <w:numPr>
          <w:ilvl w:val="0"/>
          <w:numId w:val="11"/>
        </w:numPr>
        <w:ind w:left="993" w:hanging="270"/>
        <w:rPr>
          <w:i/>
          <w:iCs/>
        </w:rPr>
      </w:pPr>
      <w:r w:rsidRPr="008C581C">
        <w:rPr>
          <w:i/>
          <w:iCs/>
        </w:rPr>
        <w:t>Communication</w:t>
      </w:r>
    </w:p>
    <w:p w14:paraId="141EE8CE" w14:textId="77777777" w:rsidR="000A3138" w:rsidRPr="00FF4A81" w:rsidRDefault="000A3138" w:rsidP="00724A1C">
      <w:pPr>
        <w:ind w:left="993" w:firstLine="270"/>
      </w:pPr>
      <w:r w:rsidRPr="00FF4A81">
        <w:t>Dalam hal ini,</w:t>
      </w:r>
      <w:r>
        <w:t xml:space="preserve"> penulis</w:t>
      </w:r>
      <w:r w:rsidRPr="00FF4A81">
        <w:t xml:space="preserve"> melakukan analisis terhadap berbagai permasalahan yang mungkin terjadi di tempat kerja praktek dengan menggunakan metode wawancara untuk mengumpulkan informasi yang relevan.</w:t>
      </w:r>
    </w:p>
    <w:p w14:paraId="00D5E46E" w14:textId="77777777" w:rsidR="000A3138" w:rsidRDefault="000A3138" w:rsidP="00724A1C">
      <w:pPr>
        <w:pStyle w:val="ListParagraph"/>
        <w:numPr>
          <w:ilvl w:val="0"/>
          <w:numId w:val="11"/>
        </w:numPr>
        <w:ind w:left="993" w:hanging="270"/>
        <w:rPr>
          <w:i/>
          <w:iCs/>
        </w:rPr>
      </w:pPr>
      <w:r w:rsidRPr="00CB4323">
        <w:rPr>
          <w:i/>
          <w:iCs/>
        </w:rPr>
        <w:t>Planning</w:t>
      </w:r>
    </w:p>
    <w:p w14:paraId="28A90F47" w14:textId="77777777" w:rsidR="000A3138" w:rsidRPr="00CB4323" w:rsidRDefault="000A3138" w:rsidP="00724A1C">
      <w:pPr>
        <w:ind w:left="993" w:firstLine="270"/>
      </w:pPr>
      <w:r>
        <w:t>Kemudian penulis</w:t>
      </w:r>
      <w:r w:rsidRPr="00CB4323">
        <w:t xml:space="preserve"> melakukan perencanaan yang bertujuan untuk mengembangkan sistem sesuai dengan informasi yang diperoleh dari tahap analisis sebelumnya.</w:t>
      </w:r>
    </w:p>
    <w:p w14:paraId="78BBDCED" w14:textId="77777777" w:rsidR="000A3138" w:rsidRDefault="000A3138" w:rsidP="00724A1C">
      <w:pPr>
        <w:pStyle w:val="ListParagraph"/>
        <w:numPr>
          <w:ilvl w:val="0"/>
          <w:numId w:val="11"/>
        </w:numPr>
        <w:ind w:left="993" w:hanging="270"/>
        <w:rPr>
          <w:i/>
          <w:iCs/>
        </w:rPr>
      </w:pPr>
      <w:r w:rsidRPr="008C581C">
        <w:rPr>
          <w:i/>
          <w:iCs/>
        </w:rPr>
        <w:t>Modelling</w:t>
      </w:r>
    </w:p>
    <w:p w14:paraId="5A175609" w14:textId="77777777" w:rsidR="000A3138" w:rsidRPr="00CB4323" w:rsidRDefault="000A3138" w:rsidP="00724A1C">
      <w:pPr>
        <w:ind w:left="993" w:firstLine="270"/>
      </w:pPr>
      <w:r w:rsidRPr="00CB4323">
        <w:lastRenderedPageBreak/>
        <w:t xml:space="preserve">Tahap ini </w:t>
      </w:r>
      <w:r>
        <w:t>penulis mem</w:t>
      </w:r>
      <w:r w:rsidRPr="00CB4323">
        <w:t>fokuskan pada merancang perangkat lunak dengan membangun antarmuka pengguna (</w:t>
      </w:r>
      <w:r w:rsidRPr="00CF2150">
        <w:rPr>
          <w:i/>
          <w:iCs/>
        </w:rPr>
        <w:t>user interface</w:t>
      </w:r>
      <w:r w:rsidRPr="00CB4323">
        <w:t>) yang sesuai dengan rencana yang telah dibuat pada tahap sebelumnya.</w:t>
      </w:r>
    </w:p>
    <w:p w14:paraId="4C4C8916" w14:textId="77777777" w:rsidR="000A3138" w:rsidRDefault="000A3138" w:rsidP="00724A1C">
      <w:pPr>
        <w:pStyle w:val="ListParagraph"/>
        <w:numPr>
          <w:ilvl w:val="0"/>
          <w:numId w:val="11"/>
        </w:numPr>
        <w:ind w:left="993" w:hanging="270"/>
        <w:rPr>
          <w:i/>
          <w:iCs/>
        </w:rPr>
      </w:pPr>
      <w:r w:rsidRPr="008C581C">
        <w:rPr>
          <w:i/>
          <w:iCs/>
        </w:rPr>
        <w:t>Construction</w:t>
      </w:r>
    </w:p>
    <w:p w14:paraId="2F33E776" w14:textId="77777777" w:rsidR="000A3138" w:rsidRPr="00CF2150" w:rsidRDefault="000A3138" w:rsidP="00724A1C">
      <w:pPr>
        <w:ind w:left="993" w:firstLine="270"/>
      </w:pPr>
      <w:r w:rsidRPr="00CF2150">
        <w:t>Tahap ini mengimplementasikan hasil dari kegiatan sebelumnya, di mana penulis mengembangkan aplikasi web dan melakukan pengujian untuk memastikan bahwa aplikasi yang dibuat berfungsi dengan baik.</w:t>
      </w:r>
    </w:p>
    <w:p w14:paraId="754364DE" w14:textId="77777777" w:rsidR="000A3138" w:rsidRDefault="000A3138" w:rsidP="00724A1C">
      <w:pPr>
        <w:pStyle w:val="ListParagraph"/>
        <w:numPr>
          <w:ilvl w:val="0"/>
          <w:numId w:val="11"/>
        </w:numPr>
        <w:ind w:left="993" w:hanging="270"/>
      </w:pPr>
      <w:r>
        <w:t>Penyusunan Laporan</w:t>
      </w:r>
    </w:p>
    <w:p w14:paraId="3FE137AA" w14:textId="42BBFF9E" w:rsidR="000A3138" w:rsidRDefault="000A3138" w:rsidP="00724A1C">
      <w:pPr>
        <w:ind w:left="993" w:firstLine="0"/>
      </w:pPr>
      <w:r w:rsidRPr="00FB405C">
        <w:t>Kegiatan ini bertujuan untuk membuat dokumen hasil laporan kerja praktek.</w:t>
      </w:r>
    </w:p>
    <w:p w14:paraId="414A2E6F" w14:textId="77777777" w:rsidR="00C86576" w:rsidRPr="000A3138" w:rsidRDefault="00C86576" w:rsidP="00724A1C">
      <w:pPr>
        <w:ind w:left="993" w:firstLine="0"/>
      </w:pPr>
    </w:p>
    <w:p w14:paraId="78B99D6D" w14:textId="0B42B556" w:rsidR="00641438" w:rsidRDefault="00641438" w:rsidP="00BB2C88">
      <w:pPr>
        <w:pStyle w:val="Heading21"/>
      </w:pPr>
      <w:r>
        <w:t>Aktivitas Kerja Praktek</w:t>
      </w:r>
    </w:p>
    <w:p w14:paraId="19334BE2" w14:textId="1AC620CC" w:rsidR="00D16C4A" w:rsidRDefault="00D16C4A" w:rsidP="00D16C4A">
      <w:r w:rsidRPr="004D5518">
        <w:t>Detail aktivitas kerja praktek mengikuti kerangka yang telah ditetapkan sebelumnya. Di bawah ini adalah rincian kegiatan yang dilakukan pada setiap tahapan.</w:t>
      </w:r>
    </w:p>
    <w:p w14:paraId="3DE4E297" w14:textId="63DD7E17" w:rsidR="00724A1C" w:rsidRDefault="00724A1C" w:rsidP="00F57225">
      <w:pPr>
        <w:pStyle w:val="Heading3"/>
        <w:rPr>
          <w:i/>
          <w:iCs/>
        </w:rPr>
      </w:pPr>
      <w:r w:rsidRPr="00F57225">
        <w:rPr>
          <w:i/>
          <w:iCs/>
        </w:rPr>
        <w:t>Communication</w:t>
      </w:r>
    </w:p>
    <w:p w14:paraId="433B1B1C" w14:textId="2C3AEEB5" w:rsidR="00F57225" w:rsidRPr="00F57225" w:rsidRDefault="00F57225" w:rsidP="006B70CA">
      <w:pPr>
        <w:pStyle w:val="Normal2"/>
      </w:pPr>
      <w:r>
        <w:t>Di tahap ini pada tanggal 19 November 2023 penulis melakukan observasi dan analisis awal terkait kebutuhan dari UMKM Zecko selama 2 pertemuan, yang terakhir pada tanggal 25 November 2023.</w:t>
      </w:r>
    </w:p>
    <w:p w14:paraId="205C6538" w14:textId="4D526E72" w:rsidR="00724A1C" w:rsidRDefault="00724A1C" w:rsidP="00F57225">
      <w:pPr>
        <w:pStyle w:val="Heading3"/>
        <w:rPr>
          <w:i/>
          <w:iCs/>
        </w:rPr>
      </w:pPr>
      <w:r w:rsidRPr="00F57225">
        <w:rPr>
          <w:i/>
          <w:iCs/>
        </w:rPr>
        <w:t>Planning</w:t>
      </w:r>
    </w:p>
    <w:p w14:paraId="6E63DA3C" w14:textId="62EFD4CE" w:rsidR="00F57225" w:rsidRPr="00F57225" w:rsidRDefault="00F57225" w:rsidP="006B70CA">
      <w:pPr>
        <w:pStyle w:val="Normal2"/>
      </w:pPr>
      <w:r>
        <w:t>Membuat sebuah sistem usulan dari informasi dan data yang diperoleh dari tahapan sebelumnya, sistem usulan pada tahap ini dibuat selama 2 minggu.</w:t>
      </w:r>
    </w:p>
    <w:p w14:paraId="5D251DEA" w14:textId="25C3D088" w:rsidR="00724A1C" w:rsidRDefault="00724A1C" w:rsidP="00F57225">
      <w:pPr>
        <w:pStyle w:val="Heading3"/>
        <w:rPr>
          <w:i/>
          <w:iCs/>
        </w:rPr>
      </w:pPr>
      <w:r w:rsidRPr="00F57225">
        <w:rPr>
          <w:i/>
          <w:iCs/>
        </w:rPr>
        <w:t>Modelling</w:t>
      </w:r>
    </w:p>
    <w:p w14:paraId="06FD18B7" w14:textId="77777777" w:rsidR="00F45E53" w:rsidRPr="00727422" w:rsidRDefault="00F45E53" w:rsidP="006B70CA">
      <w:pPr>
        <w:pStyle w:val="Normal2"/>
      </w:pPr>
      <w:r>
        <w:t>Membuat notasi-notasi pemodelan sistem dari aplikasi e-katalog yang akan dibangun berdasarkan sistem usulan dari tahapan sebelumnya.</w:t>
      </w:r>
    </w:p>
    <w:p w14:paraId="66E4B024" w14:textId="2E91EF5F" w:rsidR="00F57225" w:rsidRDefault="00F57225" w:rsidP="00F57225">
      <w:pPr>
        <w:pStyle w:val="Heading3"/>
        <w:rPr>
          <w:i/>
          <w:iCs/>
        </w:rPr>
      </w:pPr>
      <w:r w:rsidRPr="00F57225">
        <w:rPr>
          <w:i/>
          <w:iCs/>
        </w:rPr>
        <w:t>Construction</w:t>
      </w:r>
    </w:p>
    <w:p w14:paraId="18F20B39" w14:textId="77777777" w:rsidR="00F45E53" w:rsidRPr="000C47FB" w:rsidRDefault="00F45E53" w:rsidP="006B70CA">
      <w:pPr>
        <w:pStyle w:val="Normal2"/>
      </w:pPr>
      <w:r>
        <w:t>Penulis mengimplementasikan hasil dari pemodelan sistem aplikasi e-katalog kedalam bahasa pemrograman selama 2 minggu.</w:t>
      </w:r>
    </w:p>
    <w:p w14:paraId="2F98EE13" w14:textId="77777777" w:rsidR="00F45E53" w:rsidRPr="00F45E53" w:rsidRDefault="00F45E53" w:rsidP="00F45E53"/>
    <w:p w14:paraId="050EB138" w14:textId="176DD723" w:rsidR="00F57225" w:rsidRDefault="00F57225" w:rsidP="00F57225">
      <w:pPr>
        <w:pStyle w:val="Heading3"/>
      </w:pPr>
      <w:r>
        <w:lastRenderedPageBreak/>
        <w:t>Penyusunan Laporan</w:t>
      </w:r>
    </w:p>
    <w:p w14:paraId="6BE3076B" w14:textId="55E43097" w:rsidR="00F45E53" w:rsidRDefault="00F45E53" w:rsidP="006B70CA">
      <w:pPr>
        <w:pStyle w:val="Normal2"/>
      </w:pPr>
      <w:r>
        <w:t>Penyusunan laporan dilakukan selama 12 minggu terhitung sejak minggu pertama pada bulan Oktober 2023, ini dilakukan untuk membuat dokumen hasil kerja praktek.</w:t>
      </w:r>
    </w:p>
    <w:p w14:paraId="2E28E9A6" w14:textId="77777777" w:rsidR="00C86576" w:rsidRPr="00F45E53" w:rsidRDefault="00C86576" w:rsidP="006B70CA">
      <w:pPr>
        <w:pStyle w:val="Normal2"/>
      </w:pPr>
    </w:p>
    <w:p w14:paraId="071CB6C3" w14:textId="65184873" w:rsidR="00641438" w:rsidRDefault="00BB2C88" w:rsidP="00BB2C88">
      <w:pPr>
        <w:pStyle w:val="Heading21"/>
        <w:rPr>
          <w:i/>
          <w:iCs/>
        </w:rPr>
      </w:pPr>
      <w:r w:rsidRPr="00BB2C88">
        <w:rPr>
          <w:i/>
          <w:iCs/>
        </w:rPr>
        <w:t>Communication</w:t>
      </w:r>
    </w:p>
    <w:p w14:paraId="498D0413" w14:textId="77777777" w:rsidR="00A17D7D" w:rsidRDefault="00A17D7D" w:rsidP="00A17D7D">
      <w:r>
        <w:t xml:space="preserve">Pada tahapan Communication ini penulis melakukan observasi dan wawancara kepada admin dari UMKM Zecko, hasil dari wawancara tersebut terdapat masalah yang terjadi di UMKM Zecko pada tahap proses pemesanan produk, ketika ada pesanan dari pelanggan admin mengalami kesulitan dalam menyampaikan informasi pesanan tersebut kepada karyawan lain dikarenakan data pesanan tersebut masuk melalui akun </w:t>
      </w:r>
      <w:r w:rsidRPr="00F74141">
        <w:rPr>
          <w:i/>
          <w:iCs/>
        </w:rPr>
        <w:t>WhatsApp</w:t>
      </w:r>
      <w:r>
        <w:t xml:space="preserve"> pribadi, dalam hal ini juga data pesanan sering sulit dilacak kembali saat pesanan meningkat sehingga menjadi kendala dalam pemrosesan pesanan dari pelanggan.</w:t>
      </w:r>
    </w:p>
    <w:p w14:paraId="753A8F86" w14:textId="77777777" w:rsidR="00172CC6" w:rsidRDefault="00A17D7D" w:rsidP="00172CC6">
      <w:r>
        <w:t>Berdasarkan hasil observasi dan wawancara di atas maka dibuatlah flowmap sistem berjalan sesuai dengan kendala yang terjadi di UMKM Zecko.</w:t>
      </w:r>
    </w:p>
    <w:p w14:paraId="7AD3AA82" w14:textId="49E1C475" w:rsidR="000E4FF2" w:rsidRDefault="00B103D1" w:rsidP="003031BF">
      <w:pPr>
        <w:ind w:firstLine="0"/>
        <w:jc w:val="center"/>
      </w:pPr>
      <w:r>
        <w:rPr>
          <w:noProof/>
          <w14:ligatures w14:val="standardContextual"/>
        </w:rPr>
        <w:lastRenderedPageBreak/>
        <w:drawing>
          <wp:inline distT="0" distB="0" distL="0" distR="0" wp14:anchorId="7D79B8DA" wp14:editId="68A8FA33">
            <wp:extent cx="3203813" cy="56959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37">
                      <a:extLst>
                        <a:ext uri="{28A0092B-C50C-407E-A947-70E740481C1C}">
                          <a14:useLocalDpi xmlns:a14="http://schemas.microsoft.com/office/drawing/2010/main" val="0"/>
                        </a:ext>
                      </a:extLst>
                    </a:blip>
                    <a:srcRect r="51818"/>
                    <a:stretch/>
                  </pic:blipFill>
                  <pic:spPr bwMode="auto">
                    <a:xfrm>
                      <a:off x="0" y="0"/>
                      <a:ext cx="3214591" cy="5715111"/>
                    </a:xfrm>
                    <a:prstGeom prst="rect">
                      <a:avLst/>
                    </a:prstGeom>
                    <a:ln>
                      <a:noFill/>
                    </a:ln>
                    <a:extLst>
                      <a:ext uri="{53640926-AAD7-44D8-BBD7-CCE9431645EC}">
                        <a14:shadowObscured xmlns:a14="http://schemas.microsoft.com/office/drawing/2010/main"/>
                      </a:ext>
                    </a:extLst>
                  </pic:spPr>
                </pic:pic>
              </a:graphicData>
            </a:graphic>
          </wp:inline>
        </w:drawing>
      </w:r>
    </w:p>
    <w:p w14:paraId="48367CE9" w14:textId="052D6863" w:rsidR="00B103D1" w:rsidRPr="000E4FF2" w:rsidRDefault="000E4FF2" w:rsidP="000E4FF2">
      <w:pPr>
        <w:pStyle w:val="Caption"/>
      </w:pPr>
      <w:r>
        <w:t xml:space="preserve">Gambar 4. </w:t>
      </w:r>
      <w:r>
        <w:fldChar w:fldCharType="begin"/>
      </w:r>
      <w:r>
        <w:instrText xml:space="preserve"> SEQ Gambar_4. \* ARABIC </w:instrText>
      </w:r>
      <w:r>
        <w:fldChar w:fldCharType="separate"/>
      </w:r>
      <w:r w:rsidR="008E7286">
        <w:rPr>
          <w:noProof/>
        </w:rPr>
        <w:t>1</w:t>
      </w:r>
      <w:r>
        <w:fldChar w:fldCharType="end"/>
      </w:r>
      <w:r>
        <w:t xml:space="preserve"> </w:t>
      </w:r>
      <w:r w:rsidRPr="000E4FF2">
        <w:rPr>
          <w:i/>
          <w:iCs w:val="0"/>
        </w:rPr>
        <w:t>Flowmap</w:t>
      </w:r>
      <w:r>
        <w:rPr>
          <w:i/>
          <w:iCs w:val="0"/>
        </w:rPr>
        <w:t xml:space="preserve"> </w:t>
      </w:r>
      <w:r>
        <w:t>Sistem Berjalan Bagian 1</w:t>
      </w:r>
    </w:p>
    <w:p w14:paraId="1496E17F" w14:textId="77777777" w:rsidR="00257ACA" w:rsidRDefault="00257ACA" w:rsidP="00B103D1">
      <w:pPr>
        <w:spacing w:before="240"/>
        <w:ind w:firstLine="0"/>
        <w:jc w:val="center"/>
        <w:rPr>
          <w:noProof/>
          <w14:ligatures w14:val="standardContextual"/>
        </w:rPr>
      </w:pPr>
    </w:p>
    <w:p w14:paraId="5C7AB8E6" w14:textId="77777777" w:rsidR="000E4FF2" w:rsidRDefault="00257ACA" w:rsidP="000E4FF2">
      <w:pPr>
        <w:keepNext/>
        <w:spacing w:before="240"/>
        <w:ind w:firstLine="0"/>
        <w:jc w:val="center"/>
      </w:pPr>
      <w:r>
        <w:rPr>
          <w:noProof/>
          <w14:ligatures w14:val="standardContextual"/>
        </w:rPr>
        <w:lastRenderedPageBreak/>
        <w:drawing>
          <wp:inline distT="0" distB="0" distL="0" distR="0" wp14:anchorId="661946A4" wp14:editId="55B64A20">
            <wp:extent cx="3147237" cy="5596246"/>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37">
                      <a:extLst>
                        <a:ext uri="{28A0092B-C50C-407E-A947-70E740481C1C}">
                          <a14:useLocalDpi xmlns:a14="http://schemas.microsoft.com/office/drawing/2010/main" val="0"/>
                        </a:ext>
                      </a:extLst>
                    </a:blip>
                    <a:srcRect l="51826"/>
                    <a:stretch/>
                  </pic:blipFill>
                  <pic:spPr bwMode="auto">
                    <a:xfrm>
                      <a:off x="0" y="0"/>
                      <a:ext cx="3158639" cy="5616521"/>
                    </a:xfrm>
                    <a:prstGeom prst="rect">
                      <a:avLst/>
                    </a:prstGeom>
                    <a:ln>
                      <a:noFill/>
                    </a:ln>
                    <a:extLst>
                      <a:ext uri="{53640926-AAD7-44D8-BBD7-CCE9431645EC}">
                        <a14:shadowObscured xmlns:a14="http://schemas.microsoft.com/office/drawing/2010/main"/>
                      </a:ext>
                    </a:extLst>
                  </pic:spPr>
                </pic:pic>
              </a:graphicData>
            </a:graphic>
          </wp:inline>
        </w:drawing>
      </w:r>
    </w:p>
    <w:p w14:paraId="3DE4051D" w14:textId="68FEBA62" w:rsidR="00257ACA" w:rsidRDefault="000E4FF2" w:rsidP="000E4FF2">
      <w:pPr>
        <w:pStyle w:val="Caption"/>
      </w:pPr>
      <w:r>
        <w:t xml:space="preserve">Gambar 4. </w:t>
      </w:r>
      <w:r>
        <w:fldChar w:fldCharType="begin"/>
      </w:r>
      <w:r>
        <w:instrText xml:space="preserve"> SEQ Gambar_4. \* ARABIC </w:instrText>
      </w:r>
      <w:r>
        <w:fldChar w:fldCharType="separate"/>
      </w:r>
      <w:r w:rsidR="008E7286">
        <w:rPr>
          <w:noProof/>
        </w:rPr>
        <w:t>2</w:t>
      </w:r>
      <w:r>
        <w:fldChar w:fldCharType="end"/>
      </w:r>
      <w:r>
        <w:t xml:space="preserve"> </w:t>
      </w:r>
      <w:r>
        <w:rPr>
          <w:i/>
          <w:iCs w:val="0"/>
        </w:rPr>
        <w:t xml:space="preserve">Flowmap </w:t>
      </w:r>
      <w:r>
        <w:t>Sistem Berjalan Bagian 2</w:t>
      </w:r>
    </w:p>
    <w:p w14:paraId="0648B187" w14:textId="72984225" w:rsidR="00521226" w:rsidRDefault="00521226" w:rsidP="006B70CA">
      <w:r>
        <w:t>Pada gambar 4.1 dan 4.2 menjelaskan alur dari</w:t>
      </w:r>
      <w:r>
        <w:rPr>
          <w:i/>
          <w:iCs/>
        </w:rPr>
        <w:t xml:space="preserve"> </w:t>
      </w:r>
      <w:r>
        <w:t xml:space="preserve">sistem berjalan pemesanan </w:t>
      </w:r>
      <w:r>
        <w:rPr>
          <w:i/>
          <w:iCs/>
        </w:rPr>
        <w:t>jersey custom</w:t>
      </w:r>
      <w:r w:rsidR="006B70CA">
        <w:rPr>
          <w:i/>
          <w:iCs/>
        </w:rPr>
        <w:t>,</w:t>
      </w:r>
      <w:r w:rsidR="0052657E">
        <w:rPr>
          <w:i/>
          <w:iCs/>
        </w:rPr>
        <w:t xml:space="preserve"> </w:t>
      </w:r>
      <w:r w:rsidR="0052657E">
        <w:t xml:space="preserve">data pemesanan masih belum tersimpan pada </w:t>
      </w:r>
      <w:r w:rsidR="0052657E" w:rsidRPr="00961121">
        <w:rPr>
          <w:i/>
          <w:iCs/>
        </w:rPr>
        <w:t>database</w:t>
      </w:r>
      <w:r w:rsidR="0052657E">
        <w:t xml:space="preserve"> hal ini mengakibatkan sulitnya </w:t>
      </w:r>
      <w:r w:rsidR="009F11C9">
        <w:t>pencarian data pesanan.</w:t>
      </w:r>
    </w:p>
    <w:p w14:paraId="562E7229" w14:textId="77777777" w:rsidR="00C86576" w:rsidRPr="0052657E" w:rsidRDefault="00C86576" w:rsidP="006B70CA"/>
    <w:p w14:paraId="2F0D1123" w14:textId="54A8BBB2" w:rsidR="00BB2C88" w:rsidRDefault="00BB2C88" w:rsidP="00BB2C88">
      <w:pPr>
        <w:pStyle w:val="Heading21"/>
        <w:rPr>
          <w:i/>
          <w:iCs/>
        </w:rPr>
      </w:pPr>
      <w:r w:rsidRPr="00BB2C88">
        <w:rPr>
          <w:i/>
          <w:iCs/>
        </w:rPr>
        <w:lastRenderedPageBreak/>
        <w:t>Planning</w:t>
      </w:r>
    </w:p>
    <w:p w14:paraId="55BBE9D8" w14:textId="4EDE7E50" w:rsidR="00573D27" w:rsidRDefault="00373D53" w:rsidP="00C86576">
      <w:pPr>
        <w:rPr>
          <w:noProof/>
          <w14:ligatures w14:val="standardContextual"/>
        </w:rPr>
      </w:pPr>
      <w:r>
        <w:t xml:space="preserve">Tahapan </w:t>
      </w:r>
      <w:r w:rsidRPr="00373D53">
        <w:rPr>
          <w:i/>
          <w:iCs/>
        </w:rPr>
        <w:t>planning</w:t>
      </w:r>
      <w:r>
        <w:rPr>
          <w:i/>
          <w:iCs/>
        </w:rPr>
        <w:t xml:space="preserve"> </w:t>
      </w:r>
      <w:r>
        <w:t xml:space="preserve">dilaksanakan dengan melihat sistem berjalan yang telah dirancang sebelumnya. Maka akan dimulai </w:t>
      </w:r>
      <w:r w:rsidR="00573D27">
        <w:t>perencanaan dan dituangkan kedalam prose</w:t>
      </w:r>
      <w:r w:rsidR="00961121">
        <w:t>s</w:t>
      </w:r>
      <w:r w:rsidR="00573D27">
        <w:t xml:space="preserve"> perancangan sistem.</w:t>
      </w:r>
    </w:p>
    <w:p w14:paraId="1E30E5BC" w14:textId="77777777" w:rsidR="00E454FF" w:rsidRDefault="00573D27" w:rsidP="00E454FF">
      <w:pPr>
        <w:keepNext/>
        <w:ind w:firstLine="0"/>
        <w:jc w:val="center"/>
      </w:pPr>
      <w:r>
        <w:rPr>
          <w:noProof/>
          <w14:ligatures w14:val="standardContextual"/>
        </w:rPr>
        <w:drawing>
          <wp:inline distT="0" distB="0" distL="0" distR="0" wp14:anchorId="08F5D32E" wp14:editId="5DDBD899">
            <wp:extent cx="2854133" cy="6210300"/>
            <wp:effectExtent l="0" t="0" r="381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38">
                      <a:extLst>
                        <a:ext uri="{28A0092B-C50C-407E-A947-70E740481C1C}">
                          <a14:useLocalDpi xmlns:a14="http://schemas.microsoft.com/office/drawing/2010/main" val="0"/>
                        </a:ext>
                      </a:extLst>
                    </a:blip>
                    <a:srcRect r="54248"/>
                    <a:stretch/>
                  </pic:blipFill>
                  <pic:spPr bwMode="auto">
                    <a:xfrm>
                      <a:off x="0" y="0"/>
                      <a:ext cx="2857804" cy="6218287"/>
                    </a:xfrm>
                    <a:prstGeom prst="rect">
                      <a:avLst/>
                    </a:prstGeom>
                    <a:ln>
                      <a:noFill/>
                    </a:ln>
                    <a:extLst>
                      <a:ext uri="{53640926-AAD7-44D8-BBD7-CCE9431645EC}">
                        <a14:shadowObscured xmlns:a14="http://schemas.microsoft.com/office/drawing/2010/main"/>
                      </a:ext>
                    </a:extLst>
                  </pic:spPr>
                </pic:pic>
              </a:graphicData>
            </a:graphic>
          </wp:inline>
        </w:drawing>
      </w:r>
    </w:p>
    <w:p w14:paraId="258B21EC" w14:textId="5D7503E7" w:rsidR="00573D27" w:rsidRDefault="00E454FF" w:rsidP="00E454FF">
      <w:pPr>
        <w:pStyle w:val="Caption"/>
      </w:pPr>
      <w:r>
        <w:t xml:space="preserve">Gambar 4. </w:t>
      </w:r>
      <w:r>
        <w:fldChar w:fldCharType="begin"/>
      </w:r>
      <w:r>
        <w:instrText xml:space="preserve"> SEQ Gambar_4. \* ARABIC </w:instrText>
      </w:r>
      <w:r>
        <w:fldChar w:fldCharType="separate"/>
      </w:r>
      <w:r w:rsidR="008E7286">
        <w:rPr>
          <w:noProof/>
        </w:rPr>
        <w:t>3</w:t>
      </w:r>
      <w:r>
        <w:fldChar w:fldCharType="end"/>
      </w:r>
      <w:r>
        <w:t xml:space="preserve"> </w:t>
      </w:r>
      <w:r>
        <w:rPr>
          <w:i/>
          <w:iCs w:val="0"/>
        </w:rPr>
        <w:t xml:space="preserve">Flowmap </w:t>
      </w:r>
      <w:r>
        <w:t>Sistem Usulan Bagian 1</w:t>
      </w:r>
    </w:p>
    <w:p w14:paraId="23BCB0A1" w14:textId="77777777" w:rsidR="00A6066A" w:rsidRDefault="00A6066A" w:rsidP="00A6066A">
      <w:pPr>
        <w:ind w:firstLine="0"/>
        <w:rPr>
          <w:noProof/>
          <w14:ligatures w14:val="standardContextual"/>
        </w:rPr>
      </w:pPr>
    </w:p>
    <w:p w14:paraId="0271460E" w14:textId="77777777" w:rsidR="00A6066A" w:rsidRDefault="00A6066A" w:rsidP="00A6066A">
      <w:pPr>
        <w:keepNext/>
        <w:ind w:firstLine="0"/>
        <w:jc w:val="center"/>
      </w:pPr>
      <w:r>
        <w:rPr>
          <w:noProof/>
          <w14:ligatures w14:val="standardContextual"/>
        </w:rPr>
        <w:drawing>
          <wp:inline distT="0" distB="0" distL="0" distR="0" wp14:anchorId="5DB86E8B" wp14:editId="0C5A858A">
            <wp:extent cx="2976191" cy="64484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rotWithShape="1">
                    <a:blip r:embed="rId38">
                      <a:extLst>
                        <a:ext uri="{28A0092B-C50C-407E-A947-70E740481C1C}">
                          <a14:useLocalDpi xmlns:a14="http://schemas.microsoft.com/office/drawing/2010/main" val="0"/>
                        </a:ext>
                      </a:extLst>
                    </a:blip>
                    <a:srcRect l="54053"/>
                    <a:stretch/>
                  </pic:blipFill>
                  <pic:spPr bwMode="auto">
                    <a:xfrm>
                      <a:off x="0" y="0"/>
                      <a:ext cx="2978611" cy="6453669"/>
                    </a:xfrm>
                    <a:prstGeom prst="rect">
                      <a:avLst/>
                    </a:prstGeom>
                    <a:ln>
                      <a:noFill/>
                    </a:ln>
                    <a:extLst>
                      <a:ext uri="{53640926-AAD7-44D8-BBD7-CCE9431645EC}">
                        <a14:shadowObscured xmlns:a14="http://schemas.microsoft.com/office/drawing/2010/main"/>
                      </a:ext>
                    </a:extLst>
                  </pic:spPr>
                </pic:pic>
              </a:graphicData>
            </a:graphic>
          </wp:inline>
        </w:drawing>
      </w:r>
    </w:p>
    <w:p w14:paraId="2081EE0E" w14:textId="4666D0DB" w:rsidR="00E454FF" w:rsidRDefault="00A6066A" w:rsidP="00A6066A">
      <w:pPr>
        <w:pStyle w:val="Caption"/>
      </w:pPr>
      <w:r>
        <w:t xml:space="preserve">Gambar 4. </w:t>
      </w:r>
      <w:r>
        <w:fldChar w:fldCharType="begin"/>
      </w:r>
      <w:r>
        <w:instrText xml:space="preserve"> SEQ Gambar_4. \* ARABIC </w:instrText>
      </w:r>
      <w:r>
        <w:fldChar w:fldCharType="separate"/>
      </w:r>
      <w:r w:rsidR="008E7286">
        <w:rPr>
          <w:noProof/>
        </w:rPr>
        <w:t>4</w:t>
      </w:r>
      <w:r>
        <w:fldChar w:fldCharType="end"/>
      </w:r>
      <w:r>
        <w:t xml:space="preserve"> </w:t>
      </w:r>
      <w:r>
        <w:rPr>
          <w:i/>
          <w:iCs w:val="0"/>
        </w:rPr>
        <w:t xml:space="preserve">Flowmap </w:t>
      </w:r>
      <w:r>
        <w:t>Sistem Usulan Bagian 2</w:t>
      </w:r>
    </w:p>
    <w:p w14:paraId="1E2148C2" w14:textId="505CB96C" w:rsidR="00573D27" w:rsidRPr="00373D53" w:rsidRDefault="0094785F" w:rsidP="009E35E2">
      <w:r>
        <w:t>Pada gambar 4.3 dan 4.4 menjelaskan mengenai alur sistem usulan pemesanan</w:t>
      </w:r>
      <w:r w:rsidR="00C855C5">
        <w:t xml:space="preserve"> </w:t>
      </w:r>
      <w:r w:rsidR="00C855C5" w:rsidRPr="00C855C5">
        <w:rPr>
          <w:i/>
          <w:iCs/>
        </w:rPr>
        <w:t>jersey custom</w:t>
      </w:r>
      <w:r w:rsidR="00C855C5">
        <w:rPr>
          <w:i/>
          <w:iCs/>
        </w:rPr>
        <w:t xml:space="preserve">, </w:t>
      </w:r>
      <w:r w:rsidR="00961121">
        <w:t xml:space="preserve">data pemesanan serta data pembayaran masuk ke dalam </w:t>
      </w:r>
      <w:r w:rsidR="00961121" w:rsidRPr="00961121">
        <w:rPr>
          <w:i/>
          <w:iCs/>
        </w:rPr>
        <w:t>database</w:t>
      </w:r>
      <w:r w:rsidR="00961121">
        <w:rPr>
          <w:i/>
          <w:iCs/>
        </w:rPr>
        <w:t xml:space="preserve"> </w:t>
      </w:r>
      <w:r w:rsidR="009E35E2">
        <w:t>hal ini akan memudahkan admin melacak kembali data pemesanan.</w:t>
      </w:r>
    </w:p>
    <w:p w14:paraId="0184F447" w14:textId="0114650E" w:rsidR="00BB2C88" w:rsidRDefault="00BB2C88" w:rsidP="00BB2C88">
      <w:pPr>
        <w:pStyle w:val="Heading21"/>
        <w:rPr>
          <w:i/>
          <w:iCs/>
        </w:rPr>
      </w:pPr>
      <w:r w:rsidRPr="00BB2C88">
        <w:rPr>
          <w:i/>
          <w:iCs/>
        </w:rPr>
        <w:lastRenderedPageBreak/>
        <w:t>Modelling</w:t>
      </w:r>
    </w:p>
    <w:p w14:paraId="067568E3" w14:textId="6130698E" w:rsidR="00977154" w:rsidRDefault="00977154" w:rsidP="00977154">
      <w:r w:rsidRPr="00D61FC3">
        <w:t xml:space="preserve">Pada tahap ini dilakukannya perancangan untuk mengatasi masalah yang ada dan juga merencanakan aplikasi yang akan dibangun, dengan dasar pada data dan masalah yang diperoleh pada tahap </w:t>
      </w:r>
      <w:r w:rsidRPr="00D61FC3">
        <w:rPr>
          <w:i/>
          <w:iCs/>
        </w:rPr>
        <w:t>Communication</w:t>
      </w:r>
      <w:r w:rsidRPr="00D61FC3">
        <w:t>.</w:t>
      </w:r>
    </w:p>
    <w:p w14:paraId="194E5F74" w14:textId="537E4501" w:rsidR="00B05183" w:rsidRDefault="00B05183" w:rsidP="00A32BD6">
      <w:pPr>
        <w:pStyle w:val="Heading3"/>
        <w:rPr>
          <w:i/>
          <w:iCs/>
        </w:rPr>
      </w:pPr>
      <w:r w:rsidRPr="00A32BD6">
        <w:rPr>
          <w:i/>
          <w:iCs/>
        </w:rPr>
        <w:t>Use Case Diagram</w:t>
      </w:r>
    </w:p>
    <w:p w14:paraId="1ECBCA99" w14:textId="77777777" w:rsidR="00AC367A" w:rsidRDefault="00AC367A" w:rsidP="00AC367A">
      <w:pPr>
        <w:ind w:left="630" w:firstLine="810"/>
      </w:pPr>
      <w:r>
        <w:t xml:space="preserve">Pada </w:t>
      </w:r>
      <w:r>
        <w:rPr>
          <w:i/>
          <w:iCs/>
        </w:rPr>
        <w:t xml:space="preserve">Use Case Diagram </w:t>
      </w:r>
      <w:r>
        <w:t xml:space="preserve">ini menggambarkan 2 aktor, pertama admin dan yang kedua pelanggan yang memiliki </w:t>
      </w:r>
      <w:r w:rsidRPr="00D1734B">
        <w:rPr>
          <w:i/>
          <w:iCs/>
        </w:rPr>
        <w:t>Use Case</w:t>
      </w:r>
      <w:r w:rsidRPr="00D1734B">
        <w:t xml:space="preserve"> yang berbeda-beda</w:t>
      </w:r>
      <w:r>
        <w:t xml:space="preserve">. Untuk detailnya bisa dilihat pada gambar </w:t>
      </w:r>
    </w:p>
    <w:p w14:paraId="6DFAFEBE" w14:textId="4CE40904" w:rsidR="00AC367A" w:rsidRDefault="00F43A79" w:rsidP="00F43A79">
      <w:pPr>
        <w:keepNext/>
        <w:ind w:firstLine="0"/>
        <w:jc w:val="center"/>
      </w:pPr>
      <w:r>
        <w:rPr>
          <w:noProof/>
          <w14:ligatures w14:val="standardContextual"/>
        </w:rPr>
        <w:drawing>
          <wp:inline distT="0" distB="0" distL="0" distR="0" wp14:anchorId="633AC002" wp14:editId="63D2B1F3">
            <wp:extent cx="4819650" cy="40100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9">
                      <a:extLst>
                        <a:ext uri="{28A0092B-C50C-407E-A947-70E740481C1C}">
                          <a14:useLocalDpi xmlns:a14="http://schemas.microsoft.com/office/drawing/2010/main" val="0"/>
                        </a:ext>
                      </a:extLst>
                    </a:blip>
                    <a:stretch>
                      <a:fillRect/>
                    </a:stretch>
                  </pic:blipFill>
                  <pic:spPr>
                    <a:xfrm>
                      <a:off x="0" y="0"/>
                      <a:ext cx="4819650" cy="4010025"/>
                    </a:xfrm>
                    <a:prstGeom prst="rect">
                      <a:avLst/>
                    </a:prstGeom>
                  </pic:spPr>
                </pic:pic>
              </a:graphicData>
            </a:graphic>
          </wp:inline>
        </w:drawing>
      </w:r>
    </w:p>
    <w:p w14:paraId="2E2A109B" w14:textId="0C7EFE70" w:rsidR="00AC367A" w:rsidRPr="0024627E" w:rsidRDefault="00AC367A" w:rsidP="0024627E">
      <w:pPr>
        <w:pStyle w:val="Caption"/>
        <w:rPr>
          <w:b/>
          <w:bCs/>
        </w:rPr>
      </w:pPr>
      <w:r>
        <w:t xml:space="preserve">Gambar 4. </w:t>
      </w:r>
      <w:r>
        <w:fldChar w:fldCharType="begin"/>
      </w:r>
      <w:r>
        <w:instrText xml:space="preserve"> SEQ Gambar_4. \* ARABIC </w:instrText>
      </w:r>
      <w:r>
        <w:fldChar w:fldCharType="separate"/>
      </w:r>
      <w:r w:rsidR="008E7286">
        <w:rPr>
          <w:noProof/>
        </w:rPr>
        <w:t>5</w:t>
      </w:r>
      <w:r>
        <w:rPr>
          <w:noProof/>
        </w:rPr>
        <w:fldChar w:fldCharType="end"/>
      </w:r>
      <w:r>
        <w:t xml:space="preserve"> </w:t>
      </w:r>
      <w:r w:rsidRPr="00135E02">
        <w:rPr>
          <w:bCs/>
          <w:i/>
          <w:iCs w:val="0"/>
        </w:rPr>
        <w:t>Use Case Diagram</w:t>
      </w:r>
      <w:r>
        <w:rPr>
          <w:bCs/>
        </w:rPr>
        <w:t xml:space="preserve"> Aplikasi E-Katalog</w:t>
      </w:r>
    </w:p>
    <w:p w14:paraId="4409FD30" w14:textId="1D3B9ABC" w:rsidR="00B05183" w:rsidRDefault="00B05183" w:rsidP="00A32BD6">
      <w:pPr>
        <w:pStyle w:val="Heading3"/>
        <w:rPr>
          <w:i/>
          <w:iCs/>
        </w:rPr>
      </w:pPr>
      <w:r w:rsidRPr="00A32BD6">
        <w:rPr>
          <w:i/>
          <w:iCs/>
        </w:rPr>
        <w:lastRenderedPageBreak/>
        <w:t>Scenario Use Case</w:t>
      </w:r>
    </w:p>
    <w:p w14:paraId="12ABE149" w14:textId="423FC1C8" w:rsidR="0024627E" w:rsidRDefault="000D4F93" w:rsidP="00203304">
      <w:pPr>
        <w:pStyle w:val="Heading4"/>
        <w:rPr>
          <w:i/>
          <w:iCs w:val="0"/>
        </w:rPr>
      </w:pPr>
      <w:r w:rsidRPr="000D4F93">
        <w:rPr>
          <w:i/>
        </w:rPr>
        <w:t>Scenario</w:t>
      </w:r>
      <w:r w:rsidR="005107CF">
        <w:t xml:space="preserve"> </w:t>
      </w:r>
      <w:r w:rsidR="005107CF" w:rsidRPr="000D4F93">
        <w:rPr>
          <w:i/>
          <w:iCs w:val="0"/>
        </w:rPr>
        <w:t>Login</w:t>
      </w:r>
    </w:p>
    <w:p w14:paraId="6798E8DF" w14:textId="15196563" w:rsidR="000D4F93" w:rsidRPr="00327167" w:rsidRDefault="000D4F93" w:rsidP="000D4F93">
      <w:pPr>
        <w:pStyle w:val="Caption"/>
        <w:keepNext/>
        <w:rPr>
          <w:b/>
          <w:bCs/>
        </w:rPr>
      </w:pPr>
      <w:r>
        <w:t xml:space="preserve">Tabel 4. </w:t>
      </w:r>
      <w:r w:rsidR="00FB7456">
        <w:fldChar w:fldCharType="begin"/>
      </w:r>
      <w:r w:rsidR="00FB7456">
        <w:instrText xml:space="preserve"> SEQ Tabel_4. \* ARABIC </w:instrText>
      </w:r>
      <w:r w:rsidR="00FB7456">
        <w:fldChar w:fldCharType="separate"/>
      </w:r>
      <w:r w:rsidR="00A66956">
        <w:rPr>
          <w:noProof/>
        </w:rPr>
        <w:t>2</w:t>
      </w:r>
      <w:r w:rsidR="00FB7456">
        <w:fldChar w:fldCharType="end"/>
      </w:r>
      <w:r>
        <w:t xml:space="preserve"> </w:t>
      </w:r>
      <w:r w:rsidRPr="00A41343">
        <w:rPr>
          <w:bCs/>
          <w:i/>
          <w:iCs w:val="0"/>
        </w:rPr>
        <w:t>Scenario</w:t>
      </w:r>
      <w:r>
        <w:rPr>
          <w:bCs/>
        </w:rPr>
        <w:t xml:space="preserve"> </w:t>
      </w:r>
      <w:r w:rsidRPr="00F3584F">
        <w:rPr>
          <w:bCs/>
          <w:i/>
          <w:iCs w:val="0"/>
        </w:rPr>
        <w:t>Login</w:t>
      </w:r>
    </w:p>
    <w:tbl>
      <w:tblPr>
        <w:tblStyle w:val="TableGrid"/>
        <w:tblW w:w="0" w:type="auto"/>
        <w:jc w:val="center"/>
        <w:tblLook w:val="04A0" w:firstRow="1" w:lastRow="0" w:firstColumn="1" w:lastColumn="0" w:noHBand="0" w:noVBand="1"/>
      </w:tblPr>
      <w:tblGrid>
        <w:gridCol w:w="1800"/>
        <w:gridCol w:w="6134"/>
      </w:tblGrid>
      <w:tr w:rsidR="000D4F93" w14:paraId="13DC4374" w14:textId="77777777" w:rsidTr="004C456F">
        <w:trPr>
          <w:jc w:val="center"/>
        </w:trPr>
        <w:tc>
          <w:tcPr>
            <w:tcW w:w="1800" w:type="dxa"/>
            <w:shd w:val="clear" w:color="auto" w:fill="D9D9D9" w:themeFill="background1" w:themeFillShade="D9"/>
          </w:tcPr>
          <w:p w14:paraId="702A9B02" w14:textId="77777777" w:rsidR="000D4F93" w:rsidRDefault="000D4F93" w:rsidP="00D47629">
            <w:pPr>
              <w:ind w:firstLine="0"/>
            </w:pPr>
            <w:r>
              <w:t xml:space="preserve">No </w:t>
            </w:r>
            <w:r w:rsidRPr="00331087">
              <w:rPr>
                <w:i/>
                <w:iCs/>
              </w:rPr>
              <w:t>Use Case</w:t>
            </w:r>
          </w:p>
        </w:tc>
        <w:tc>
          <w:tcPr>
            <w:tcW w:w="6134" w:type="dxa"/>
          </w:tcPr>
          <w:p w14:paraId="2D89A06D" w14:textId="77777777" w:rsidR="000D4F93" w:rsidRDefault="000D4F93" w:rsidP="00D47629">
            <w:pPr>
              <w:ind w:firstLine="0"/>
            </w:pPr>
            <w:r>
              <w:t>01</w:t>
            </w:r>
          </w:p>
        </w:tc>
      </w:tr>
      <w:tr w:rsidR="000D4F93" w14:paraId="01282859" w14:textId="77777777" w:rsidTr="004C456F">
        <w:trPr>
          <w:jc w:val="center"/>
        </w:trPr>
        <w:tc>
          <w:tcPr>
            <w:tcW w:w="1800" w:type="dxa"/>
            <w:shd w:val="clear" w:color="auto" w:fill="D9D9D9" w:themeFill="background1" w:themeFillShade="D9"/>
          </w:tcPr>
          <w:p w14:paraId="0414620E" w14:textId="77777777" w:rsidR="000D4F93" w:rsidRDefault="000D4F93" w:rsidP="00D47629">
            <w:pPr>
              <w:ind w:firstLine="0"/>
            </w:pPr>
            <w:r>
              <w:t xml:space="preserve">Nama </w:t>
            </w:r>
            <w:r w:rsidRPr="00331087">
              <w:rPr>
                <w:i/>
                <w:iCs/>
              </w:rPr>
              <w:t>Use Case</w:t>
            </w:r>
          </w:p>
        </w:tc>
        <w:tc>
          <w:tcPr>
            <w:tcW w:w="6134" w:type="dxa"/>
          </w:tcPr>
          <w:p w14:paraId="1D026D4F" w14:textId="77777777" w:rsidR="000D4F93" w:rsidRPr="00FB5314" w:rsidRDefault="000D4F93" w:rsidP="00D47629">
            <w:pPr>
              <w:ind w:firstLine="0"/>
              <w:rPr>
                <w:i/>
                <w:iCs/>
              </w:rPr>
            </w:pPr>
            <w:r>
              <w:rPr>
                <w:i/>
                <w:iCs/>
              </w:rPr>
              <w:t>Login</w:t>
            </w:r>
          </w:p>
        </w:tc>
      </w:tr>
      <w:tr w:rsidR="000D4F93" w14:paraId="3519BD03" w14:textId="77777777" w:rsidTr="004C456F">
        <w:trPr>
          <w:jc w:val="center"/>
        </w:trPr>
        <w:tc>
          <w:tcPr>
            <w:tcW w:w="1800" w:type="dxa"/>
            <w:shd w:val="clear" w:color="auto" w:fill="D9D9D9" w:themeFill="background1" w:themeFillShade="D9"/>
          </w:tcPr>
          <w:p w14:paraId="7CA09E18" w14:textId="77777777" w:rsidR="000D4F93" w:rsidRPr="00331087" w:rsidRDefault="000D4F93" w:rsidP="00D47629">
            <w:pPr>
              <w:ind w:firstLine="0"/>
              <w:rPr>
                <w:i/>
                <w:iCs/>
              </w:rPr>
            </w:pPr>
            <w:r>
              <w:rPr>
                <w:i/>
                <w:iCs/>
              </w:rPr>
              <w:t>Description</w:t>
            </w:r>
          </w:p>
        </w:tc>
        <w:tc>
          <w:tcPr>
            <w:tcW w:w="6134" w:type="dxa"/>
          </w:tcPr>
          <w:p w14:paraId="38DDEEAA" w14:textId="77777777" w:rsidR="000D4F93" w:rsidRPr="00FB5314" w:rsidRDefault="000D4F93" w:rsidP="00D47629">
            <w:pPr>
              <w:ind w:firstLine="0"/>
            </w:pPr>
            <w:r>
              <w:rPr>
                <w:i/>
                <w:iCs/>
              </w:rPr>
              <w:t xml:space="preserve">Actor </w:t>
            </w:r>
            <w:r>
              <w:t xml:space="preserve">melakukan </w:t>
            </w:r>
            <w:r w:rsidRPr="007572D3">
              <w:rPr>
                <w:i/>
                <w:iCs/>
              </w:rPr>
              <w:t>login</w:t>
            </w:r>
            <w:r>
              <w:t xml:space="preserve"> untuk mengakses aplikasi</w:t>
            </w:r>
          </w:p>
        </w:tc>
      </w:tr>
      <w:tr w:rsidR="000D4F93" w14:paraId="30341186" w14:textId="77777777" w:rsidTr="004C456F">
        <w:trPr>
          <w:jc w:val="center"/>
        </w:trPr>
        <w:tc>
          <w:tcPr>
            <w:tcW w:w="1800" w:type="dxa"/>
            <w:shd w:val="clear" w:color="auto" w:fill="D9D9D9" w:themeFill="background1" w:themeFillShade="D9"/>
          </w:tcPr>
          <w:p w14:paraId="3774D9FB" w14:textId="77777777" w:rsidR="000D4F93" w:rsidRDefault="000D4F93" w:rsidP="00D47629">
            <w:pPr>
              <w:ind w:firstLine="0"/>
              <w:rPr>
                <w:i/>
                <w:iCs/>
              </w:rPr>
            </w:pPr>
            <w:r>
              <w:rPr>
                <w:i/>
                <w:iCs/>
              </w:rPr>
              <w:t>Pre-condition</w:t>
            </w:r>
          </w:p>
        </w:tc>
        <w:tc>
          <w:tcPr>
            <w:tcW w:w="6134" w:type="dxa"/>
          </w:tcPr>
          <w:p w14:paraId="18DB4D60" w14:textId="77777777" w:rsidR="000D4F93" w:rsidRPr="00FB5314" w:rsidRDefault="000D4F93" w:rsidP="00D47629">
            <w:pPr>
              <w:ind w:firstLine="0"/>
              <w:rPr>
                <w:i/>
                <w:iCs/>
              </w:rPr>
            </w:pPr>
            <w:r>
              <w:rPr>
                <w:i/>
                <w:iCs/>
              </w:rPr>
              <w:t xml:space="preserve">Actor </w:t>
            </w:r>
            <w:r>
              <w:t xml:space="preserve">berada di halaman </w:t>
            </w:r>
            <w:r w:rsidRPr="007572D3">
              <w:rPr>
                <w:i/>
                <w:iCs/>
              </w:rPr>
              <w:t>login</w:t>
            </w:r>
          </w:p>
        </w:tc>
      </w:tr>
      <w:tr w:rsidR="000D4F93" w14:paraId="3202EE3D" w14:textId="77777777" w:rsidTr="004C456F">
        <w:trPr>
          <w:jc w:val="center"/>
        </w:trPr>
        <w:tc>
          <w:tcPr>
            <w:tcW w:w="1800" w:type="dxa"/>
            <w:shd w:val="clear" w:color="auto" w:fill="D9D9D9" w:themeFill="background1" w:themeFillShade="D9"/>
          </w:tcPr>
          <w:p w14:paraId="58911D9E" w14:textId="77777777" w:rsidR="000D4F93" w:rsidRDefault="000D4F93" w:rsidP="00D47629">
            <w:pPr>
              <w:ind w:firstLine="0"/>
              <w:rPr>
                <w:i/>
                <w:iCs/>
              </w:rPr>
            </w:pPr>
            <w:r>
              <w:rPr>
                <w:i/>
                <w:iCs/>
              </w:rPr>
              <w:t>Post-condition</w:t>
            </w:r>
          </w:p>
        </w:tc>
        <w:tc>
          <w:tcPr>
            <w:tcW w:w="6134" w:type="dxa"/>
          </w:tcPr>
          <w:p w14:paraId="522A0B5E" w14:textId="77777777" w:rsidR="000D4F93" w:rsidRPr="007572D3" w:rsidRDefault="000D4F93" w:rsidP="00D47629">
            <w:pPr>
              <w:ind w:firstLine="0"/>
            </w:pPr>
            <w:r>
              <w:rPr>
                <w:i/>
                <w:iCs/>
              </w:rPr>
              <w:t xml:space="preserve">Actor </w:t>
            </w:r>
            <w:r>
              <w:t xml:space="preserve">berada di halaman </w:t>
            </w:r>
            <w:r w:rsidRPr="007572D3">
              <w:rPr>
                <w:i/>
                <w:iCs/>
              </w:rPr>
              <w:t>dashboard</w:t>
            </w:r>
            <w:r>
              <w:rPr>
                <w:i/>
                <w:iCs/>
              </w:rPr>
              <w:t>/</w:t>
            </w:r>
            <w:r>
              <w:t>data pesanan</w:t>
            </w:r>
          </w:p>
        </w:tc>
      </w:tr>
      <w:tr w:rsidR="000D4F93" w14:paraId="507D6C83" w14:textId="77777777" w:rsidTr="004C456F">
        <w:trPr>
          <w:jc w:val="center"/>
        </w:trPr>
        <w:tc>
          <w:tcPr>
            <w:tcW w:w="1800" w:type="dxa"/>
            <w:shd w:val="clear" w:color="auto" w:fill="D9D9D9" w:themeFill="background1" w:themeFillShade="D9"/>
          </w:tcPr>
          <w:p w14:paraId="357A72E0" w14:textId="77777777" w:rsidR="000D4F93" w:rsidRDefault="000D4F93" w:rsidP="00D47629">
            <w:pPr>
              <w:ind w:firstLine="0"/>
              <w:rPr>
                <w:i/>
                <w:iCs/>
              </w:rPr>
            </w:pPr>
            <w:r>
              <w:rPr>
                <w:i/>
                <w:iCs/>
              </w:rPr>
              <w:t>Actor</w:t>
            </w:r>
          </w:p>
        </w:tc>
        <w:tc>
          <w:tcPr>
            <w:tcW w:w="6134" w:type="dxa"/>
          </w:tcPr>
          <w:p w14:paraId="3595D79D" w14:textId="77777777" w:rsidR="000D4F93" w:rsidRDefault="000D4F93" w:rsidP="00D47629">
            <w:pPr>
              <w:ind w:firstLine="0"/>
            </w:pPr>
            <w:r>
              <w:t>Admin</w:t>
            </w:r>
          </w:p>
        </w:tc>
      </w:tr>
      <w:tr w:rsidR="000D4F93" w14:paraId="71BED4FE" w14:textId="77777777" w:rsidTr="004C456F">
        <w:trPr>
          <w:jc w:val="center"/>
        </w:trPr>
        <w:tc>
          <w:tcPr>
            <w:tcW w:w="1800" w:type="dxa"/>
            <w:shd w:val="clear" w:color="auto" w:fill="D9D9D9" w:themeFill="background1" w:themeFillShade="D9"/>
          </w:tcPr>
          <w:p w14:paraId="76B8CC8E" w14:textId="77777777" w:rsidR="000D4F93" w:rsidRPr="00327167" w:rsidRDefault="000D4F93" w:rsidP="00D47629">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0D4F93" w14:paraId="70D119ED" w14:textId="77777777" w:rsidTr="00D47629">
              <w:trPr>
                <w:tblHeader/>
              </w:trPr>
              <w:tc>
                <w:tcPr>
                  <w:tcW w:w="2954" w:type="dxa"/>
                  <w:shd w:val="clear" w:color="auto" w:fill="D9D9D9" w:themeFill="background1" w:themeFillShade="D9"/>
                </w:tcPr>
                <w:p w14:paraId="2A8C642A" w14:textId="77777777" w:rsidR="000D4F93" w:rsidRDefault="000D4F93" w:rsidP="00D47629">
                  <w:pPr>
                    <w:ind w:firstLine="0"/>
                    <w:jc w:val="center"/>
                  </w:pPr>
                  <w:r>
                    <w:t>Admin</w:t>
                  </w:r>
                </w:p>
              </w:tc>
              <w:tc>
                <w:tcPr>
                  <w:tcW w:w="2954" w:type="dxa"/>
                  <w:shd w:val="clear" w:color="auto" w:fill="D9D9D9" w:themeFill="background1" w:themeFillShade="D9"/>
                </w:tcPr>
                <w:p w14:paraId="66EB6D68" w14:textId="77777777" w:rsidR="000D4F93" w:rsidRDefault="000D4F93" w:rsidP="00D47629">
                  <w:pPr>
                    <w:ind w:firstLine="0"/>
                    <w:jc w:val="center"/>
                  </w:pPr>
                  <w:r>
                    <w:t>Sistem</w:t>
                  </w:r>
                </w:p>
              </w:tc>
            </w:tr>
            <w:tr w:rsidR="000D4F93" w14:paraId="61EADD6A" w14:textId="77777777" w:rsidTr="00D47629">
              <w:tc>
                <w:tcPr>
                  <w:tcW w:w="2954" w:type="dxa"/>
                  <w:vAlign w:val="center"/>
                </w:tcPr>
                <w:p w14:paraId="20DC8F90" w14:textId="77777777" w:rsidR="000D4F93" w:rsidRDefault="000D4F93" w:rsidP="000D4F93">
                  <w:pPr>
                    <w:pStyle w:val="ListParagraph"/>
                    <w:numPr>
                      <w:ilvl w:val="0"/>
                      <w:numId w:val="12"/>
                    </w:numPr>
                    <w:spacing w:line="240" w:lineRule="auto"/>
                    <w:ind w:left="314"/>
                    <w:jc w:val="left"/>
                  </w:pPr>
                  <w:r>
                    <w:t xml:space="preserve">Mengakses halaman </w:t>
                  </w:r>
                  <w:r w:rsidRPr="003932A5">
                    <w:rPr>
                      <w:i/>
                      <w:iCs/>
                    </w:rPr>
                    <w:t>login</w:t>
                  </w:r>
                  <w:r>
                    <w:t xml:space="preserve"> aplikasi melalui browser</w:t>
                  </w:r>
                </w:p>
              </w:tc>
              <w:tc>
                <w:tcPr>
                  <w:tcW w:w="2954" w:type="dxa"/>
                </w:tcPr>
                <w:p w14:paraId="487C4188" w14:textId="77777777" w:rsidR="000D4F93" w:rsidRDefault="000D4F93" w:rsidP="00D47629">
                  <w:pPr>
                    <w:ind w:left="314" w:firstLine="0"/>
                    <w:jc w:val="left"/>
                  </w:pPr>
                </w:p>
              </w:tc>
            </w:tr>
            <w:tr w:rsidR="000D4F93" w14:paraId="4C334AD2" w14:textId="77777777" w:rsidTr="00D47629">
              <w:tc>
                <w:tcPr>
                  <w:tcW w:w="2954" w:type="dxa"/>
                  <w:vAlign w:val="center"/>
                </w:tcPr>
                <w:p w14:paraId="0A3D11A4" w14:textId="77777777" w:rsidR="000D4F93" w:rsidRDefault="000D4F93" w:rsidP="00D47629">
                  <w:pPr>
                    <w:ind w:left="314" w:firstLine="0"/>
                    <w:jc w:val="left"/>
                  </w:pPr>
                </w:p>
              </w:tc>
              <w:tc>
                <w:tcPr>
                  <w:tcW w:w="2954" w:type="dxa"/>
                </w:tcPr>
                <w:p w14:paraId="63DA63CB" w14:textId="77777777" w:rsidR="000D4F93" w:rsidRDefault="000D4F93" w:rsidP="000D4F93">
                  <w:pPr>
                    <w:pStyle w:val="ListParagraph"/>
                    <w:numPr>
                      <w:ilvl w:val="0"/>
                      <w:numId w:val="12"/>
                    </w:numPr>
                    <w:spacing w:line="240" w:lineRule="auto"/>
                    <w:ind w:left="314"/>
                    <w:jc w:val="left"/>
                  </w:pPr>
                  <w:r>
                    <w:t xml:space="preserve">Menampilkan halaman </w:t>
                  </w:r>
                  <w:r w:rsidRPr="003932A5">
                    <w:rPr>
                      <w:i/>
                      <w:iCs/>
                    </w:rPr>
                    <w:t>login</w:t>
                  </w:r>
                </w:p>
              </w:tc>
            </w:tr>
            <w:tr w:rsidR="000D4F93" w14:paraId="44C8210E" w14:textId="77777777" w:rsidTr="00D47629">
              <w:tc>
                <w:tcPr>
                  <w:tcW w:w="2954" w:type="dxa"/>
                  <w:vAlign w:val="center"/>
                </w:tcPr>
                <w:p w14:paraId="66CA3F97" w14:textId="77777777" w:rsidR="000D4F93" w:rsidRDefault="000D4F93" w:rsidP="000D4F93">
                  <w:pPr>
                    <w:pStyle w:val="ListParagraph"/>
                    <w:numPr>
                      <w:ilvl w:val="0"/>
                      <w:numId w:val="12"/>
                    </w:numPr>
                    <w:spacing w:line="240" w:lineRule="auto"/>
                    <w:ind w:left="314"/>
                    <w:jc w:val="left"/>
                  </w:pPr>
                  <w:r>
                    <w:t xml:space="preserve">Memasukan inputan berupa </w:t>
                  </w:r>
                  <w:r w:rsidRPr="003932A5">
                    <w:rPr>
                      <w:i/>
                      <w:iCs/>
                    </w:rPr>
                    <w:t>username</w:t>
                  </w:r>
                  <w:r>
                    <w:t xml:space="preserve"> dan </w:t>
                  </w:r>
                  <w:r w:rsidRPr="003932A5">
                    <w:rPr>
                      <w:i/>
                      <w:iCs/>
                    </w:rPr>
                    <w:t>password</w:t>
                  </w:r>
                </w:p>
              </w:tc>
              <w:tc>
                <w:tcPr>
                  <w:tcW w:w="2954" w:type="dxa"/>
                </w:tcPr>
                <w:p w14:paraId="77F673DF" w14:textId="77777777" w:rsidR="000D4F93" w:rsidRDefault="000D4F93" w:rsidP="00D47629">
                  <w:pPr>
                    <w:ind w:left="314" w:firstLine="0"/>
                    <w:jc w:val="left"/>
                  </w:pPr>
                </w:p>
              </w:tc>
            </w:tr>
            <w:tr w:rsidR="000D4F93" w14:paraId="75EF4405" w14:textId="77777777" w:rsidTr="00D47629">
              <w:tc>
                <w:tcPr>
                  <w:tcW w:w="2954" w:type="dxa"/>
                  <w:vAlign w:val="center"/>
                </w:tcPr>
                <w:p w14:paraId="4CA8F76B" w14:textId="77777777" w:rsidR="000D4F93" w:rsidRDefault="000D4F93" w:rsidP="000D4F93">
                  <w:pPr>
                    <w:pStyle w:val="ListParagraph"/>
                    <w:numPr>
                      <w:ilvl w:val="0"/>
                      <w:numId w:val="12"/>
                    </w:numPr>
                    <w:spacing w:line="240" w:lineRule="auto"/>
                    <w:ind w:left="314"/>
                    <w:jc w:val="left"/>
                  </w:pPr>
                  <w:r>
                    <w:t xml:space="preserve">Klik tombol </w:t>
                  </w:r>
                  <w:r w:rsidRPr="003932A5">
                    <w:rPr>
                      <w:i/>
                      <w:iCs/>
                    </w:rPr>
                    <w:t>login</w:t>
                  </w:r>
                </w:p>
              </w:tc>
              <w:tc>
                <w:tcPr>
                  <w:tcW w:w="2954" w:type="dxa"/>
                </w:tcPr>
                <w:p w14:paraId="09289BD7" w14:textId="77777777" w:rsidR="000D4F93" w:rsidRDefault="000D4F93" w:rsidP="00D47629">
                  <w:pPr>
                    <w:ind w:left="314" w:firstLine="0"/>
                    <w:jc w:val="left"/>
                  </w:pPr>
                </w:p>
              </w:tc>
            </w:tr>
            <w:tr w:rsidR="000D4F93" w14:paraId="6DFC4222" w14:textId="77777777" w:rsidTr="00D47629">
              <w:tc>
                <w:tcPr>
                  <w:tcW w:w="2954" w:type="dxa"/>
                  <w:vAlign w:val="center"/>
                </w:tcPr>
                <w:p w14:paraId="77116781" w14:textId="77777777" w:rsidR="000D4F93" w:rsidRDefault="000D4F93" w:rsidP="00D47629">
                  <w:pPr>
                    <w:ind w:left="314" w:firstLine="0"/>
                    <w:jc w:val="left"/>
                  </w:pPr>
                </w:p>
              </w:tc>
              <w:tc>
                <w:tcPr>
                  <w:tcW w:w="2954" w:type="dxa"/>
                </w:tcPr>
                <w:p w14:paraId="71BCAB15" w14:textId="77777777" w:rsidR="000D4F93" w:rsidRDefault="000D4F93" w:rsidP="000D4F93">
                  <w:pPr>
                    <w:pStyle w:val="ListParagraph"/>
                    <w:numPr>
                      <w:ilvl w:val="0"/>
                      <w:numId w:val="12"/>
                    </w:numPr>
                    <w:spacing w:line="240" w:lineRule="auto"/>
                    <w:ind w:left="314"/>
                    <w:jc w:val="left"/>
                  </w:pPr>
                  <w:r>
                    <w:t xml:space="preserve">Memvalidasi akun, jika tidak sesuai menampilkan kembali halaman </w:t>
                  </w:r>
                  <w:r w:rsidRPr="003932A5">
                    <w:rPr>
                      <w:i/>
                      <w:iCs/>
                    </w:rPr>
                    <w:t>login</w:t>
                  </w:r>
                  <w:r>
                    <w:t xml:space="preserve">, jika sesuai sistem menampilkan halaman </w:t>
                  </w:r>
                  <w:r w:rsidRPr="003932A5">
                    <w:rPr>
                      <w:i/>
                      <w:iCs/>
                    </w:rPr>
                    <w:t>dashboard/</w:t>
                  </w:r>
                  <w:r>
                    <w:t>data pesanan</w:t>
                  </w:r>
                </w:p>
              </w:tc>
            </w:tr>
          </w:tbl>
          <w:p w14:paraId="0181F5C9" w14:textId="77777777" w:rsidR="000D4F93" w:rsidRDefault="000D4F93" w:rsidP="00D47629">
            <w:pPr>
              <w:ind w:firstLine="0"/>
            </w:pPr>
          </w:p>
        </w:tc>
      </w:tr>
    </w:tbl>
    <w:p w14:paraId="22F9DF50" w14:textId="77777777" w:rsidR="000D4F93" w:rsidRPr="000D4F93" w:rsidRDefault="000D4F93" w:rsidP="000D4F93"/>
    <w:p w14:paraId="32E79FA1" w14:textId="77777777" w:rsidR="00C4462D" w:rsidRDefault="00C4462D">
      <w:pPr>
        <w:spacing w:before="0" w:after="160" w:line="259" w:lineRule="auto"/>
        <w:ind w:firstLine="0"/>
        <w:jc w:val="left"/>
        <w:rPr>
          <w:rFonts w:eastAsiaTheme="majorEastAsia" w:cstheme="majorBidi"/>
          <w:i/>
          <w:iCs/>
          <w:color w:val="000000" w:themeColor="text1"/>
        </w:rPr>
      </w:pPr>
      <w:r>
        <w:rPr>
          <w:i/>
        </w:rPr>
        <w:br w:type="page"/>
      </w:r>
    </w:p>
    <w:p w14:paraId="26CD9E0C" w14:textId="1678C9EF" w:rsidR="005107CF" w:rsidRDefault="000D4F93" w:rsidP="00203304">
      <w:pPr>
        <w:pStyle w:val="Heading4"/>
      </w:pPr>
      <w:r w:rsidRPr="000D4F93">
        <w:rPr>
          <w:i/>
        </w:rPr>
        <w:lastRenderedPageBreak/>
        <w:t>Scenario</w:t>
      </w:r>
      <w:r w:rsidR="005107CF">
        <w:t xml:space="preserve"> Mengelola Data Pesanan</w:t>
      </w:r>
    </w:p>
    <w:p w14:paraId="42C7FC1C" w14:textId="15D5C902" w:rsidR="001F0840" w:rsidRPr="00527EB0" w:rsidRDefault="001F0840" w:rsidP="001F0840">
      <w:pPr>
        <w:pStyle w:val="Caption"/>
        <w:keepNext/>
        <w:rPr>
          <w:b/>
          <w:bCs/>
        </w:rPr>
      </w:pPr>
      <w:r>
        <w:t xml:space="preserve">Tabel 4. </w:t>
      </w:r>
      <w:r w:rsidR="00FB7456">
        <w:fldChar w:fldCharType="begin"/>
      </w:r>
      <w:r w:rsidR="00FB7456">
        <w:instrText xml:space="preserve"> SEQ Tabel_4. \* ARABIC </w:instrText>
      </w:r>
      <w:r w:rsidR="00FB7456">
        <w:fldChar w:fldCharType="separate"/>
      </w:r>
      <w:r w:rsidR="00A66956">
        <w:rPr>
          <w:noProof/>
        </w:rPr>
        <w:t>3</w:t>
      </w:r>
      <w:r w:rsidR="00FB7456">
        <w:fldChar w:fldCharType="end"/>
      </w:r>
      <w:r>
        <w:t xml:space="preserve"> </w:t>
      </w:r>
      <w:r w:rsidRPr="00A41343">
        <w:rPr>
          <w:bCs/>
          <w:i/>
          <w:iCs w:val="0"/>
        </w:rPr>
        <w:t>Scenario</w:t>
      </w:r>
      <w:r>
        <w:rPr>
          <w:bCs/>
        </w:rPr>
        <w:t xml:space="preserve"> Mengelola Data Pesanan</w:t>
      </w:r>
    </w:p>
    <w:tbl>
      <w:tblPr>
        <w:tblStyle w:val="TableGrid"/>
        <w:tblW w:w="0" w:type="auto"/>
        <w:jc w:val="center"/>
        <w:tblLook w:val="04A0" w:firstRow="1" w:lastRow="0" w:firstColumn="1" w:lastColumn="0" w:noHBand="0" w:noVBand="1"/>
      </w:tblPr>
      <w:tblGrid>
        <w:gridCol w:w="1800"/>
        <w:gridCol w:w="6134"/>
      </w:tblGrid>
      <w:tr w:rsidR="001F0840" w14:paraId="4082EAFC" w14:textId="77777777" w:rsidTr="004C456F">
        <w:trPr>
          <w:jc w:val="center"/>
        </w:trPr>
        <w:tc>
          <w:tcPr>
            <w:tcW w:w="1800" w:type="dxa"/>
            <w:shd w:val="clear" w:color="auto" w:fill="D9D9D9" w:themeFill="background1" w:themeFillShade="D9"/>
          </w:tcPr>
          <w:p w14:paraId="0D1FA534" w14:textId="77777777" w:rsidR="001F0840" w:rsidRDefault="001F0840" w:rsidP="00D47629">
            <w:pPr>
              <w:ind w:firstLine="0"/>
            </w:pPr>
            <w:r>
              <w:t xml:space="preserve">No </w:t>
            </w:r>
            <w:r w:rsidRPr="00331087">
              <w:rPr>
                <w:i/>
                <w:iCs/>
              </w:rPr>
              <w:t>Use Case</w:t>
            </w:r>
          </w:p>
        </w:tc>
        <w:tc>
          <w:tcPr>
            <w:tcW w:w="6134" w:type="dxa"/>
          </w:tcPr>
          <w:p w14:paraId="12116601" w14:textId="77777777" w:rsidR="001F0840" w:rsidRDefault="001F0840" w:rsidP="00D47629">
            <w:pPr>
              <w:ind w:firstLine="0"/>
            </w:pPr>
            <w:r>
              <w:t>02</w:t>
            </w:r>
          </w:p>
        </w:tc>
      </w:tr>
      <w:tr w:rsidR="001F0840" w14:paraId="1295E365" w14:textId="77777777" w:rsidTr="004C456F">
        <w:trPr>
          <w:jc w:val="center"/>
        </w:trPr>
        <w:tc>
          <w:tcPr>
            <w:tcW w:w="1800" w:type="dxa"/>
            <w:shd w:val="clear" w:color="auto" w:fill="D9D9D9" w:themeFill="background1" w:themeFillShade="D9"/>
          </w:tcPr>
          <w:p w14:paraId="797DAF58" w14:textId="77777777" w:rsidR="001F0840" w:rsidRDefault="001F0840" w:rsidP="00D47629">
            <w:pPr>
              <w:ind w:firstLine="0"/>
            </w:pPr>
            <w:r>
              <w:t xml:space="preserve">Nama </w:t>
            </w:r>
            <w:r w:rsidRPr="00331087">
              <w:rPr>
                <w:i/>
                <w:iCs/>
              </w:rPr>
              <w:t>Use Case</w:t>
            </w:r>
          </w:p>
        </w:tc>
        <w:tc>
          <w:tcPr>
            <w:tcW w:w="6134" w:type="dxa"/>
          </w:tcPr>
          <w:p w14:paraId="65BCAF17" w14:textId="77777777" w:rsidR="001F0840" w:rsidRDefault="001F0840" w:rsidP="00D47629">
            <w:pPr>
              <w:ind w:firstLine="0"/>
            </w:pPr>
            <w:r>
              <w:t>Mengelola Data Pesanan</w:t>
            </w:r>
          </w:p>
        </w:tc>
      </w:tr>
      <w:tr w:rsidR="001F0840" w14:paraId="506132EE" w14:textId="77777777" w:rsidTr="004C456F">
        <w:trPr>
          <w:jc w:val="center"/>
        </w:trPr>
        <w:tc>
          <w:tcPr>
            <w:tcW w:w="1800" w:type="dxa"/>
            <w:shd w:val="clear" w:color="auto" w:fill="D9D9D9" w:themeFill="background1" w:themeFillShade="D9"/>
          </w:tcPr>
          <w:p w14:paraId="1B414B99" w14:textId="77777777" w:rsidR="001F0840" w:rsidRPr="00331087" w:rsidRDefault="001F0840" w:rsidP="00D47629">
            <w:pPr>
              <w:ind w:firstLine="0"/>
              <w:rPr>
                <w:i/>
                <w:iCs/>
              </w:rPr>
            </w:pPr>
            <w:r>
              <w:rPr>
                <w:i/>
                <w:iCs/>
              </w:rPr>
              <w:t>Description</w:t>
            </w:r>
          </w:p>
        </w:tc>
        <w:tc>
          <w:tcPr>
            <w:tcW w:w="6134" w:type="dxa"/>
          </w:tcPr>
          <w:p w14:paraId="32FDDF03" w14:textId="77777777" w:rsidR="001F0840" w:rsidRPr="006C2C9D" w:rsidRDefault="001F0840" w:rsidP="00D47629">
            <w:pPr>
              <w:ind w:firstLine="0"/>
            </w:pPr>
            <w:r>
              <w:rPr>
                <w:i/>
                <w:iCs/>
              </w:rPr>
              <w:t xml:space="preserve">Actor </w:t>
            </w:r>
            <w:r>
              <w:t xml:space="preserve">mengubah, menghapus data pesanan </w:t>
            </w:r>
          </w:p>
        </w:tc>
      </w:tr>
      <w:tr w:rsidR="001F0840" w14:paraId="7B527CC6" w14:textId="77777777" w:rsidTr="004C456F">
        <w:trPr>
          <w:jc w:val="center"/>
        </w:trPr>
        <w:tc>
          <w:tcPr>
            <w:tcW w:w="1800" w:type="dxa"/>
            <w:shd w:val="clear" w:color="auto" w:fill="D9D9D9" w:themeFill="background1" w:themeFillShade="D9"/>
          </w:tcPr>
          <w:p w14:paraId="3BEBC12F" w14:textId="77777777" w:rsidR="001F0840" w:rsidRDefault="001F0840" w:rsidP="00D47629">
            <w:pPr>
              <w:ind w:firstLine="0"/>
              <w:rPr>
                <w:i/>
                <w:iCs/>
              </w:rPr>
            </w:pPr>
            <w:r>
              <w:rPr>
                <w:i/>
                <w:iCs/>
              </w:rPr>
              <w:t>Pre-condition</w:t>
            </w:r>
          </w:p>
        </w:tc>
        <w:tc>
          <w:tcPr>
            <w:tcW w:w="6134" w:type="dxa"/>
          </w:tcPr>
          <w:p w14:paraId="5E5EF10E" w14:textId="1CFD3B94" w:rsidR="001F0840" w:rsidRPr="00EA38F6" w:rsidRDefault="001F0840" w:rsidP="00D47629">
            <w:pPr>
              <w:ind w:firstLine="0"/>
            </w:pPr>
            <w:r>
              <w:rPr>
                <w:i/>
                <w:iCs/>
              </w:rPr>
              <w:t xml:space="preserve">Actor </w:t>
            </w:r>
            <w:r>
              <w:t xml:space="preserve">berada di halaman </w:t>
            </w:r>
            <w:r w:rsidR="00EA38F6">
              <w:t>pesanan</w:t>
            </w:r>
          </w:p>
        </w:tc>
      </w:tr>
      <w:tr w:rsidR="001F0840" w14:paraId="348CBAB7" w14:textId="77777777" w:rsidTr="004C456F">
        <w:trPr>
          <w:jc w:val="center"/>
        </w:trPr>
        <w:tc>
          <w:tcPr>
            <w:tcW w:w="1800" w:type="dxa"/>
            <w:shd w:val="clear" w:color="auto" w:fill="D9D9D9" w:themeFill="background1" w:themeFillShade="D9"/>
          </w:tcPr>
          <w:p w14:paraId="2689BE34" w14:textId="77777777" w:rsidR="001F0840" w:rsidRDefault="001F0840" w:rsidP="00D47629">
            <w:pPr>
              <w:ind w:firstLine="0"/>
              <w:rPr>
                <w:i/>
                <w:iCs/>
              </w:rPr>
            </w:pPr>
            <w:r>
              <w:rPr>
                <w:i/>
                <w:iCs/>
              </w:rPr>
              <w:t>Post-condition</w:t>
            </w:r>
          </w:p>
        </w:tc>
        <w:tc>
          <w:tcPr>
            <w:tcW w:w="6134" w:type="dxa"/>
          </w:tcPr>
          <w:p w14:paraId="0D52978D" w14:textId="77777777" w:rsidR="001F0840" w:rsidRPr="00D14D13" w:rsidRDefault="001F0840" w:rsidP="00D47629">
            <w:pPr>
              <w:ind w:firstLine="0"/>
            </w:pPr>
            <w:r>
              <w:rPr>
                <w:i/>
                <w:iCs/>
              </w:rPr>
              <w:t xml:space="preserve">Actor </w:t>
            </w:r>
            <w:r w:rsidRPr="00A30123">
              <w:t>telah</w:t>
            </w:r>
            <w:r>
              <w:rPr>
                <w:i/>
                <w:iCs/>
              </w:rPr>
              <w:t xml:space="preserve"> </w:t>
            </w:r>
            <w:r>
              <w:t>mengubah, menghapus data pesanan</w:t>
            </w:r>
          </w:p>
        </w:tc>
      </w:tr>
      <w:tr w:rsidR="001F0840" w14:paraId="5F8B8FE7" w14:textId="77777777" w:rsidTr="004C456F">
        <w:trPr>
          <w:jc w:val="center"/>
        </w:trPr>
        <w:tc>
          <w:tcPr>
            <w:tcW w:w="1800" w:type="dxa"/>
            <w:shd w:val="clear" w:color="auto" w:fill="D9D9D9" w:themeFill="background1" w:themeFillShade="D9"/>
          </w:tcPr>
          <w:p w14:paraId="15E3C4B1" w14:textId="77777777" w:rsidR="001F0840" w:rsidRDefault="001F0840" w:rsidP="00D47629">
            <w:pPr>
              <w:ind w:firstLine="0"/>
              <w:rPr>
                <w:i/>
                <w:iCs/>
              </w:rPr>
            </w:pPr>
            <w:r>
              <w:rPr>
                <w:i/>
                <w:iCs/>
              </w:rPr>
              <w:t>Actor</w:t>
            </w:r>
          </w:p>
        </w:tc>
        <w:tc>
          <w:tcPr>
            <w:tcW w:w="6134" w:type="dxa"/>
          </w:tcPr>
          <w:p w14:paraId="5DFD7558" w14:textId="77777777" w:rsidR="001F0840" w:rsidRDefault="001F0840" w:rsidP="00D47629">
            <w:pPr>
              <w:ind w:firstLine="0"/>
            </w:pPr>
            <w:r>
              <w:t>Admin</w:t>
            </w:r>
          </w:p>
        </w:tc>
      </w:tr>
      <w:tr w:rsidR="001F0840" w14:paraId="7576135B" w14:textId="77777777" w:rsidTr="004C456F">
        <w:trPr>
          <w:jc w:val="center"/>
        </w:trPr>
        <w:tc>
          <w:tcPr>
            <w:tcW w:w="1800" w:type="dxa"/>
            <w:shd w:val="clear" w:color="auto" w:fill="D9D9D9" w:themeFill="background1" w:themeFillShade="D9"/>
          </w:tcPr>
          <w:p w14:paraId="081C7015" w14:textId="77777777" w:rsidR="001F0840" w:rsidRPr="00327167" w:rsidRDefault="001F0840" w:rsidP="00D47629">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1F0840" w14:paraId="32331FC9" w14:textId="77777777" w:rsidTr="00D47629">
              <w:tc>
                <w:tcPr>
                  <w:tcW w:w="2954" w:type="dxa"/>
                  <w:shd w:val="clear" w:color="auto" w:fill="D9D9D9" w:themeFill="background1" w:themeFillShade="D9"/>
                </w:tcPr>
                <w:p w14:paraId="46047CF7" w14:textId="77777777" w:rsidR="001F0840" w:rsidRDefault="001F0840" w:rsidP="00D47629">
                  <w:pPr>
                    <w:ind w:firstLine="0"/>
                    <w:jc w:val="center"/>
                  </w:pPr>
                  <w:r>
                    <w:t>Admin</w:t>
                  </w:r>
                </w:p>
              </w:tc>
              <w:tc>
                <w:tcPr>
                  <w:tcW w:w="2954" w:type="dxa"/>
                  <w:shd w:val="clear" w:color="auto" w:fill="D9D9D9" w:themeFill="background1" w:themeFillShade="D9"/>
                </w:tcPr>
                <w:p w14:paraId="353AF76F" w14:textId="77777777" w:rsidR="001F0840" w:rsidRDefault="001F0840" w:rsidP="00D47629">
                  <w:pPr>
                    <w:ind w:firstLine="0"/>
                    <w:jc w:val="center"/>
                  </w:pPr>
                  <w:r>
                    <w:t>Sistem</w:t>
                  </w:r>
                </w:p>
              </w:tc>
            </w:tr>
            <w:tr w:rsidR="00C67815" w14:paraId="3EE2603C" w14:textId="77777777" w:rsidTr="00D47629">
              <w:tc>
                <w:tcPr>
                  <w:tcW w:w="2954" w:type="dxa"/>
                </w:tcPr>
                <w:p w14:paraId="6E574047" w14:textId="08576336" w:rsidR="00C67815" w:rsidRDefault="00C67815" w:rsidP="00C67815">
                  <w:pPr>
                    <w:pStyle w:val="WOW"/>
                  </w:pPr>
                  <w:r>
                    <w:t>Klik tombol ubah pada data yang akan diubah</w:t>
                  </w:r>
                </w:p>
              </w:tc>
              <w:tc>
                <w:tcPr>
                  <w:tcW w:w="2954" w:type="dxa"/>
                </w:tcPr>
                <w:p w14:paraId="2449D0F7" w14:textId="77777777" w:rsidR="00C67815" w:rsidRDefault="00C67815" w:rsidP="00C67815">
                  <w:pPr>
                    <w:ind w:firstLine="0"/>
                    <w:jc w:val="left"/>
                  </w:pPr>
                </w:p>
              </w:tc>
            </w:tr>
            <w:tr w:rsidR="00C67815" w14:paraId="0D09081F" w14:textId="77777777" w:rsidTr="00D47629">
              <w:tc>
                <w:tcPr>
                  <w:tcW w:w="2954" w:type="dxa"/>
                </w:tcPr>
                <w:p w14:paraId="4E53CD28" w14:textId="77777777" w:rsidR="00C67815" w:rsidRDefault="00C67815" w:rsidP="00C67815">
                  <w:pPr>
                    <w:pStyle w:val="WOW"/>
                    <w:numPr>
                      <w:ilvl w:val="0"/>
                      <w:numId w:val="0"/>
                    </w:numPr>
                    <w:ind w:left="314" w:hanging="314"/>
                  </w:pPr>
                </w:p>
              </w:tc>
              <w:tc>
                <w:tcPr>
                  <w:tcW w:w="2954" w:type="dxa"/>
                </w:tcPr>
                <w:p w14:paraId="7FF249E0" w14:textId="2E89368C" w:rsidR="00C67815" w:rsidRDefault="00C67815" w:rsidP="00C67815">
                  <w:pPr>
                    <w:pStyle w:val="WOW"/>
                  </w:pPr>
                  <w:r>
                    <w:t xml:space="preserve">Menampilkan </w:t>
                  </w:r>
                  <w:r w:rsidRPr="009D7FAA">
                    <w:t>Modal</w:t>
                  </w:r>
                  <w:r>
                    <w:rPr>
                      <w:i/>
                      <w:iCs/>
                    </w:rPr>
                    <w:t xml:space="preserve"> </w:t>
                  </w:r>
                  <w:r>
                    <w:t>ubah</w:t>
                  </w:r>
                </w:p>
              </w:tc>
            </w:tr>
            <w:tr w:rsidR="00C67815" w14:paraId="451A24C7" w14:textId="77777777" w:rsidTr="00D47629">
              <w:tc>
                <w:tcPr>
                  <w:tcW w:w="2954" w:type="dxa"/>
                </w:tcPr>
                <w:p w14:paraId="70AB8BB6" w14:textId="1701B592" w:rsidR="00C67815" w:rsidRDefault="00C67815" w:rsidP="00C67815">
                  <w:pPr>
                    <w:pStyle w:val="WOW"/>
                  </w:pPr>
                  <w:r>
                    <w:t>Mengubah data pada form</w:t>
                  </w:r>
                </w:p>
              </w:tc>
              <w:tc>
                <w:tcPr>
                  <w:tcW w:w="2954" w:type="dxa"/>
                </w:tcPr>
                <w:p w14:paraId="001BC9D2" w14:textId="77777777" w:rsidR="00C67815" w:rsidRDefault="00C67815" w:rsidP="00C67815">
                  <w:pPr>
                    <w:ind w:firstLine="0"/>
                    <w:jc w:val="left"/>
                  </w:pPr>
                </w:p>
              </w:tc>
            </w:tr>
            <w:tr w:rsidR="00C67815" w14:paraId="44815977" w14:textId="77777777" w:rsidTr="00D47629">
              <w:tc>
                <w:tcPr>
                  <w:tcW w:w="2954" w:type="dxa"/>
                </w:tcPr>
                <w:p w14:paraId="7F1DCAAE" w14:textId="31520D96" w:rsidR="00C67815" w:rsidRDefault="00C67815" w:rsidP="00C67815">
                  <w:pPr>
                    <w:pStyle w:val="WOW"/>
                  </w:pPr>
                  <w:r>
                    <w:t xml:space="preserve">Klik </w:t>
                  </w:r>
                  <w:r w:rsidRPr="00063B54">
                    <w:t>tombol</w:t>
                  </w:r>
                  <w:r>
                    <w:t xml:space="preserve"> ubah</w:t>
                  </w:r>
                </w:p>
              </w:tc>
              <w:tc>
                <w:tcPr>
                  <w:tcW w:w="2954" w:type="dxa"/>
                </w:tcPr>
                <w:p w14:paraId="34F5606F" w14:textId="77777777" w:rsidR="00C67815" w:rsidRDefault="00C67815" w:rsidP="00C67815">
                  <w:pPr>
                    <w:ind w:firstLine="0"/>
                    <w:jc w:val="left"/>
                  </w:pPr>
                </w:p>
              </w:tc>
            </w:tr>
            <w:tr w:rsidR="00C67815" w14:paraId="023E22CA" w14:textId="77777777" w:rsidTr="00D47629">
              <w:tc>
                <w:tcPr>
                  <w:tcW w:w="2954" w:type="dxa"/>
                </w:tcPr>
                <w:p w14:paraId="35A729B4" w14:textId="77777777" w:rsidR="00C67815" w:rsidRDefault="00C67815" w:rsidP="00C67815">
                  <w:pPr>
                    <w:pStyle w:val="WOW"/>
                    <w:numPr>
                      <w:ilvl w:val="0"/>
                      <w:numId w:val="0"/>
                    </w:numPr>
                    <w:ind w:left="314" w:hanging="314"/>
                  </w:pPr>
                </w:p>
              </w:tc>
              <w:tc>
                <w:tcPr>
                  <w:tcW w:w="2954" w:type="dxa"/>
                </w:tcPr>
                <w:p w14:paraId="68F7B741" w14:textId="24C9619F" w:rsidR="00C67815" w:rsidRDefault="00C67815" w:rsidP="00C67815">
                  <w:pPr>
                    <w:pStyle w:val="WOW"/>
                  </w:pPr>
                  <w:r>
                    <w:t xml:space="preserve">Menampilkan pesan data </w:t>
                  </w:r>
                  <w:r w:rsidRPr="00CA4E89">
                    <w:t>berhasil</w:t>
                  </w:r>
                  <w:r>
                    <w:t xml:space="preserve"> diubah</w:t>
                  </w:r>
                </w:p>
              </w:tc>
            </w:tr>
            <w:tr w:rsidR="005F5DBB" w14:paraId="49120F71" w14:textId="77777777" w:rsidTr="00D47629">
              <w:tc>
                <w:tcPr>
                  <w:tcW w:w="2954" w:type="dxa"/>
                </w:tcPr>
                <w:p w14:paraId="5A1AF8BD" w14:textId="3DAD6D03" w:rsidR="005F5DBB" w:rsidRDefault="005F5DBB" w:rsidP="005F5DBB">
                  <w:pPr>
                    <w:pStyle w:val="WOW"/>
                  </w:pPr>
                  <w:r>
                    <w:t xml:space="preserve">Klik tombol hapus </w:t>
                  </w:r>
                  <w:r w:rsidRPr="005F5DBB">
                    <w:t>pada</w:t>
                  </w:r>
                  <w:r>
                    <w:t xml:space="preserve"> data yang akan </w:t>
                  </w:r>
                  <w:r w:rsidRPr="00D96F81">
                    <w:t>dihapus</w:t>
                  </w:r>
                </w:p>
              </w:tc>
              <w:tc>
                <w:tcPr>
                  <w:tcW w:w="2954" w:type="dxa"/>
                </w:tcPr>
                <w:p w14:paraId="57C559C7" w14:textId="77777777" w:rsidR="005F5DBB" w:rsidRDefault="005F5DBB" w:rsidP="005F5DBB">
                  <w:pPr>
                    <w:pStyle w:val="WOW"/>
                    <w:numPr>
                      <w:ilvl w:val="0"/>
                      <w:numId w:val="0"/>
                    </w:numPr>
                    <w:ind w:left="314" w:hanging="314"/>
                  </w:pPr>
                </w:p>
              </w:tc>
            </w:tr>
            <w:tr w:rsidR="005F5DBB" w14:paraId="746A8686" w14:textId="77777777" w:rsidTr="00D47629">
              <w:tc>
                <w:tcPr>
                  <w:tcW w:w="2954" w:type="dxa"/>
                </w:tcPr>
                <w:p w14:paraId="75801FB8" w14:textId="77777777" w:rsidR="005F5DBB" w:rsidRDefault="005F5DBB" w:rsidP="005F5DBB">
                  <w:pPr>
                    <w:pStyle w:val="WOW"/>
                    <w:numPr>
                      <w:ilvl w:val="0"/>
                      <w:numId w:val="0"/>
                    </w:numPr>
                    <w:ind w:left="314" w:hanging="314"/>
                  </w:pPr>
                </w:p>
              </w:tc>
              <w:tc>
                <w:tcPr>
                  <w:tcW w:w="2954" w:type="dxa"/>
                </w:tcPr>
                <w:p w14:paraId="4F4DBD78" w14:textId="35B7AC08" w:rsidR="005F5DBB" w:rsidRDefault="005F5DBB" w:rsidP="005F5DBB">
                  <w:pPr>
                    <w:pStyle w:val="WOW"/>
                  </w:pPr>
                  <w:r>
                    <w:t xml:space="preserve">Menampilkan pesan </w:t>
                  </w:r>
                  <w:r w:rsidRPr="00D96F81">
                    <w:t>konfirmasi</w:t>
                  </w:r>
                </w:p>
              </w:tc>
            </w:tr>
            <w:tr w:rsidR="005F5DBB" w14:paraId="2EA15082" w14:textId="77777777" w:rsidTr="00D47629">
              <w:tc>
                <w:tcPr>
                  <w:tcW w:w="2954" w:type="dxa"/>
                </w:tcPr>
                <w:p w14:paraId="19EBDFF4" w14:textId="7D9A4704" w:rsidR="005F5DBB" w:rsidRDefault="005F5DBB" w:rsidP="005F5DBB">
                  <w:pPr>
                    <w:pStyle w:val="WOW"/>
                  </w:pPr>
                  <w:r w:rsidRPr="00D96F81">
                    <w:t>Klik</w:t>
                  </w:r>
                  <w:r>
                    <w:t xml:space="preserve"> tombol hapus</w:t>
                  </w:r>
                </w:p>
              </w:tc>
              <w:tc>
                <w:tcPr>
                  <w:tcW w:w="2954" w:type="dxa"/>
                </w:tcPr>
                <w:p w14:paraId="08FB6012" w14:textId="77777777" w:rsidR="005F5DBB" w:rsidRDefault="005F5DBB" w:rsidP="005F5DBB">
                  <w:pPr>
                    <w:pStyle w:val="WOW"/>
                    <w:numPr>
                      <w:ilvl w:val="0"/>
                      <w:numId w:val="0"/>
                    </w:numPr>
                    <w:ind w:left="314" w:hanging="314"/>
                  </w:pPr>
                </w:p>
              </w:tc>
            </w:tr>
            <w:tr w:rsidR="005F5DBB" w14:paraId="252F8477" w14:textId="77777777" w:rsidTr="00D47629">
              <w:tc>
                <w:tcPr>
                  <w:tcW w:w="2954" w:type="dxa"/>
                </w:tcPr>
                <w:p w14:paraId="57A2BB7E" w14:textId="77777777" w:rsidR="005F5DBB" w:rsidRPr="00D96F81" w:rsidRDefault="005F5DBB" w:rsidP="005F5DBB">
                  <w:pPr>
                    <w:pStyle w:val="WOW"/>
                    <w:numPr>
                      <w:ilvl w:val="0"/>
                      <w:numId w:val="0"/>
                    </w:numPr>
                    <w:ind w:left="314" w:hanging="314"/>
                  </w:pPr>
                </w:p>
              </w:tc>
              <w:tc>
                <w:tcPr>
                  <w:tcW w:w="2954" w:type="dxa"/>
                </w:tcPr>
                <w:p w14:paraId="18FFB781" w14:textId="2AF99057" w:rsidR="005F5DBB" w:rsidRDefault="005F5DBB" w:rsidP="005F5DBB">
                  <w:pPr>
                    <w:pStyle w:val="WOW"/>
                  </w:pPr>
                  <w:r>
                    <w:t>Menghapus data produk</w:t>
                  </w:r>
                </w:p>
              </w:tc>
            </w:tr>
            <w:tr w:rsidR="005F5DBB" w14:paraId="2E97CE0F" w14:textId="77777777" w:rsidTr="00D47629">
              <w:tc>
                <w:tcPr>
                  <w:tcW w:w="2954" w:type="dxa"/>
                </w:tcPr>
                <w:p w14:paraId="3BC32843" w14:textId="77777777" w:rsidR="005F5DBB" w:rsidRPr="00D96F81" w:rsidRDefault="005F5DBB" w:rsidP="005F5DBB">
                  <w:pPr>
                    <w:pStyle w:val="WOW"/>
                    <w:numPr>
                      <w:ilvl w:val="0"/>
                      <w:numId w:val="0"/>
                    </w:numPr>
                    <w:ind w:left="314" w:hanging="314"/>
                  </w:pPr>
                </w:p>
              </w:tc>
              <w:tc>
                <w:tcPr>
                  <w:tcW w:w="2954" w:type="dxa"/>
                </w:tcPr>
                <w:p w14:paraId="48EC5C25" w14:textId="10C8EE64" w:rsidR="005F5DBB" w:rsidRDefault="005F5DBB" w:rsidP="005F5DBB">
                  <w:pPr>
                    <w:pStyle w:val="WOW"/>
                  </w:pPr>
                  <w:r w:rsidRPr="00D96F81">
                    <w:t>Menampilkan</w:t>
                  </w:r>
                  <w:r>
                    <w:t xml:space="preserve"> pesan data telah dihapus</w:t>
                  </w:r>
                </w:p>
              </w:tc>
            </w:tr>
          </w:tbl>
          <w:p w14:paraId="64499215" w14:textId="77777777" w:rsidR="001F0840" w:rsidRDefault="001F0840" w:rsidP="00D47629">
            <w:pPr>
              <w:ind w:firstLine="0"/>
            </w:pPr>
          </w:p>
        </w:tc>
      </w:tr>
    </w:tbl>
    <w:p w14:paraId="3E8CD441" w14:textId="77777777" w:rsidR="001F0840" w:rsidRPr="001F0840" w:rsidRDefault="001F0840" w:rsidP="001F0840">
      <w:pPr>
        <w:ind w:firstLine="0"/>
      </w:pPr>
    </w:p>
    <w:p w14:paraId="4B43A7A4" w14:textId="77777777" w:rsidR="00755B5B" w:rsidRDefault="00755B5B">
      <w:pPr>
        <w:spacing w:before="0" w:after="160" w:line="259" w:lineRule="auto"/>
        <w:ind w:firstLine="0"/>
        <w:jc w:val="left"/>
        <w:rPr>
          <w:rFonts w:eastAsiaTheme="majorEastAsia" w:cstheme="majorBidi"/>
          <w:i/>
          <w:iCs/>
          <w:color w:val="000000" w:themeColor="text1"/>
        </w:rPr>
      </w:pPr>
      <w:r>
        <w:rPr>
          <w:i/>
        </w:rPr>
        <w:br w:type="page"/>
      </w:r>
    </w:p>
    <w:p w14:paraId="75C757FF" w14:textId="791F927C" w:rsidR="005107CF" w:rsidRDefault="000D4F93" w:rsidP="00203304">
      <w:pPr>
        <w:pStyle w:val="Heading4"/>
      </w:pPr>
      <w:r w:rsidRPr="000D4F93">
        <w:rPr>
          <w:i/>
        </w:rPr>
        <w:lastRenderedPageBreak/>
        <w:t>Scenario</w:t>
      </w:r>
      <w:r w:rsidR="005107CF">
        <w:t xml:space="preserve"> Mengelola Data Produk</w:t>
      </w:r>
    </w:p>
    <w:p w14:paraId="3E3CA2DC" w14:textId="4BD4884A" w:rsidR="001F0840" w:rsidRPr="00FB1808" w:rsidRDefault="001F0840" w:rsidP="001F0840">
      <w:pPr>
        <w:pStyle w:val="Caption"/>
        <w:keepNext/>
        <w:rPr>
          <w:b/>
          <w:bCs/>
        </w:rPr>
      </w:pPr>
      <w:r>
        <w:t xml:space="preserve">Tabel 4. </w:t>
      </w:r>
      <w:r w:rsidR="00FB7456">
        <w:fldChar w:fldCharType="begin"/>
      </w:r>
      <w:r w:rsidR="00FB7456">
        <w:instrText xml:space="preserve"> SEQ Tabel_4. \* ARABIC </w:instrText>
      </w:r>
      <w:r w:rsidR="00FB7456">
        <w:fldChar w:fldCharType="separate"/>
      </w:r>
      <w:r w:rsidR="00A66956">
        <w:rPr>
          <w:noProof/>
        </w:rPr>
        <w:t>4</w:t>
      </w:r>
      <w:r w:rsidR="00FB7456">
        <w:fldChar w:fldCharType="end"/>
      </w:r>
      <w:r>
        <w:t xml:space="preserve"> </w:t>
      </w:r>
      <w:r w:rsidRPr="00A41343">
        <w:rPr>
          <w:bCs/>
          <w:i/>
          <w:iCs w:val="0"/>
        </w:rPr>
        <w:t>Scenario</w:t>
      </w:r>
      <w:r>
        <w:rPr>
          <w:bCs/>
        </w:rPr>
        <w:t xml:space="preserve"> Mengelola Data Produk</w:t>
      </w:r>
    </w:p>
    <w:tbl>
      <w:tblPr>
        <w:tblStyle w:val="TableGrid"/>
        <w:tblW w:w="0" w:type="auto"/>
        <w:jc w:val="center"/>
        <w:tblLook w:val="04A0" w:firstRow="1" w:lastRow="0" w:firstColumn="1" w:lastColumn="0" w:noHBand="0" w:noVBand="1"/>
      </w:tblPr>
      <w:tblGrid>
        <w:gridCol w:w="1800"/>
        <w:gridCol w:w="6134"/>
      </w:tblGrid>
      <w:tr w:rsidR="001F0840" w14:paraId="7DC01331" w14:textId="77777777" w:rsidTr="004C456F">
        <w:trPr>
          <w:jc w:val="center"/>
        </w:trPr>
        <w:tc>
          <w:tcPr>
            <w:tcW w:w="1800" w:type="dxa"/>
            <w:shd w:val="clear" w:color="auto" w:fill="D9D9D9" w:themeFill="background1" w:themeFillShade="D9"/>
          </w:tcPr>
          <w:p w14:paraId="3740A6D1" w14:textId="77777777" w:rsidR="001F0840" w:rsidRDefault="001F0840" w:rsidP="00D47629">
            <w:pPr>
              <w:ind w:firstLine="0"/>
            </w:pPr>
            <w:r>
              <w:t xml:space="preserve">No </w:t>
            </w:r>
            <w:r w:rsidRPr="00331087">
              <w:rPr>
                <w:i/>
                <w:iCs/>
              </w:rPr>
              <w:t>Use Case</w:t>
            </w:r>
          </w:p>
        </w:tc>
        <w:tc>
          <w:tcPr>
            <w:tcW w:w="6134" w:type="dxa"/>
          </w:tcPr>
          <w:p w14:paraId="464C720C" w14:textId="77777777" w:rsidR="001F0840" w:rsidRDefault="001F0840" w:rsidP="00D47629">
            <w:pPr>
              <w:ind w:firstLine="0"/>
            </w:pPr>
            <w:r>
              <w:t>03</w:t>
            </w:r>
          </w:p>
        </w:tc>
      </w:tr>
      <w:tr w:rsidR="001F0840" w14:paraId="1990AC73" w14:textId="77777777" w:rsidTr="004C456F">
        <w:trPr>
          <w:jc w:val="center"/>
        </w:trPr>
        <w:tc>
          <w:tcPr>
            <w:tcW w:w="1800" w:type="dxa"/>
            <w:shd w:val="clear" w:color="auto" w:fill="D9D9D9" w:themeFill="background1" w:themeFillShade="D9"/>
          </w:tcPr>
          <w:p w14:paraId="4CAD4107" w14:textId="77777777" w:rsidR="001F0840" w:rsidRDefault="001F0840" w:rsidP="00D47629">
            <w:pPr>
              <w:ind w:firstLine="0"/>
            </w:pPr>
            <w:r>
              <w:t xml:space="preserve">Nama </w:t>
            </w:r>
            <w:r w:rsidRPr="00331087">
              <w:rPr>
                <w:i/>
                <w:iCs/>
              </w:rPr>
              <w:t>Use Case</w:t>
            </w:r>
          </w:p>
        </w:tc>
        <w:tc>
          <w:tcPr>
            <w:tcW w:w="6134" w:type="dxa"/>
          </w:tcPr>
          <w:p w14:paraId="2DA477B2" w14:textId="77777777" w:rsidR="001F0840" w:rsidRDefault="001F0840" w:rsidP="00D47629">
            <w:pPr>
              <w:ind w:firstLine="0"/>
            </w:pPr>
            <w:r>
              <w:t>Mengelola Data Produk</w:t>
            </w:r>
          </w:p>
        </w:tc>
      </w:tr>
      <w:tr w:rsidR="001F0840" w14:paraId="57BCC224" w14:textId="77777777" w:rsidTr="004C456F">
        <w:trPr>
          <w:jc w:val="center"/>
        </w:trPr>
        <w:tc>
          <w:tcPr>
            <w:tcW w:w="1800" w:type="dxa"/>
            <w:shd w:val="clear" w:color="auto" w:fill="D9D9D9" w:themeFill="background1" w:themeFillShade="D9"/>
          </w:tcPr>
          <w:p w14:paraId="5E3487E0" w14:textId="77777777" w:rsidR="001F0840" w:rsidRPr="00331087" w:rsidRDefault="001F0840" w:rsidP="00D47629">
            <w:pPr>
              <w:ind w:firstLine="0"/>
              <w:rPr>
                <w:i/>
                <w:iCs/>
              </w:rPr>
            </w:pPr>
            <w:r>
              <w:rPr>
                <w:i/>
                <w:iCs/>
              </w:rPr>
              <w:t>Description</w:t>
            </w:r>
          </w:p>
        </w:tc>
        <w:tc>
          <w:tcPr>
            <w:tcW w:w="6134" w:type="dxa"/>
          </w:tcPr>
          <w:p w14:paraId="204D7CE3" w14:textId="77777777" w:rsidR="001F0840" w:rsidRDefault="001F0840" w:rsidP="00D47629">
            <w:pPr>
              <w:ind w:firstLine="0"/>
            </w:pPr>
            <w:r>
              <w:rPr>
                <w:i/>
                <w:iCs/>
              </w:rPr>
              <w:t>Actor</w:t>
            </w:r>
            <w:r w:rsidRPr="00E34534">
              <w:t xml:space="preserve"> menambah</w:t>
            </w:r>
            <w:r>
              <w:t>,</w:t>
            </w:r>
            <w:r>
              <w:rPr>
                <w:i/>
                <w:iCs/>
              </w:rPr>
              <w:t xml:space="preserve"> </w:t>
            </w:r>
            <w:r>
              <w:t>melihat detail,</w:t>
            </w:r>
            <w:r>
              <w:rPr>
                <w:i/>
                <w:iCs/>
              </w:rPr>
              <w:t xml:space="preserve"> </w:t>
            </w:r>
            <w:r>
              <w:t>mengubah, menghapus data produk</w:t>
            </w:r>
          </w:p>
        </w:tc>
      </w:tr>
      <w:tr w:rsidR="001F0840" w14:paraId="026CD285" w14:textId="77777777" w:rsidTr="004C456F">
        <w:trPr>
          <w:jc w:val="center"/>
        </w:trPr>
        <w:tc>
          <w:tcPr>
            <w:tcW w:w="1800" w:type="dxa"/>
            <w:shd w:val="clear" w:color="auto" w:fill="D9D9D9" w:themeFill="background1" w:themeFillShade="D9"/>
          </w:tcPr>
          <w:p w14:paraId="7F70C953" w14:textId="77777777" w:rsidR="001F0840" w:rsidRDefault="001F0840" w:rsidP="00D47629">
            <w:pPr>
              <w:ind w:firstLine="0"/>
              <w:rPr>
                <w:i/>
                <w:iCs/>
              </w:rPr>
            </w:pPr>
            <w:r>
              <w:rPr>
                <w:i/>
                <w:iCs/>
              </w:rPr>
              <w:t>Pre-condition</w:t>
            </w:r>
          </w:p>
        </w:tc>
        <w:tc>
          <w:tcPr>
            <w:tcW w:w="6134" w:type="dxa"/>
          </w:tcPr>
          <w:p w14:paraId="24E864B9" w14:textId="77777777" w:rsidR="001F0840" w:rsidRPr="005B591C" w:rsidRDefault="001F0840" w:rsidP="00D47629">
            <w:pPr>
              <w:ind w:firstLine="0"/>
            </w:pPr>
            <w:r>
              <w:rPr>
                <w:i/>
                <w:iCs/>
              </w:rPr>
              <w:t xml:space="preserve">Actor </w:t>
            </w:r>
            <w:r>
              <w:t>berada dihalaman produk untuk admin</w:t>
            </w:r>
          </w:p>
        </w:tc>
      </w:tr>
      <w:tr w:rsidR="001F0840" w14:paraId="6E055E47" w14:textId="77777777" w:rsidTr="004C456F">
        <w:trPr>
          <w:jc w:val="center"/>
        </w:trPr>
        <w:tc>
          <w:tcPr>
            <w:tcW w:w="1800" w:type="dxa"/>
            <w:shd w:val="clear" w:color="auto" w:fill="D9D9D9" w:themeFill="background1" w:themeFillShade="D9"/>
          </w:tcPr>
          <w:p w14:paraId="23D4EC78" w14:textId="77777777" w:rsidR="001F0840" w:rsidRDefault="001F0840" w:rsidP="00D47629">
            <w:pPr>
              <w:ind w:firstLine="0"/>
              <w:rPr>
                <w:i/>
                <w:iCs/>
              </w:rPr>
            </w:pPr>
            <w:r>
              <w:rPr>
                <w:i/>
                <w:iCs/>
              </w:rPr>
              <w:t>Post-condition</w:t>
            </w:r>
          </w:p>
        </w:tc>
        <w:tc>
          <w:tcPr>
            <w:tcW w:w="6134" w:type="dxa"/>
          </w:tcPr>
          <w:p w14:paraId="3A807B42" w14:textId="77777777" w:rsidR="001F0840" w:rsidRPr="007565FA" w:rsidRDefault="001F0840" w:rsidP="00D47629">
            <w:pPr>
              <w:ind w:firstLine="0"/>
            </w:pPr>
            <w:r w:rsidRPr="007565FA">
              <w:rPr>
                <w:i/>
                <w:iCs/>
              </w:rPr>
              <w:t>Actor</w:t>
            </w:r>
            <w:r>
              <w:rPr>
                <w:i/>
                <w:iCs/>
              </w:rPr>
              <w:t xml:space="preserve"> </w:t>
            </w:r>
            <w:r>
              <w:t>telah melihat detail, mengubah, menghapus data produk</w:t>
            </w:r>
          </w:p>
        </w:tc>
      </w:tr>
      <w:tr w:rsidR="001F0840" w14:paraId="35B9DC59" w14:textId="77777777" w:rsidTr="004C456F">
        <w:trPr>
          <w:jc w:val="center"/>
        </w:trPr>
        <w:tc>
          <w:tcPr>
            <w:tcW w:w="1800" w:type="dxa"/>
            <w:shd w:val="clear" w:color="auto" w:fill="D9D9D9" w:themeFill="background1" w:themeFillShade="D9"/>
          </w:tcPr>
          <w:p w14:paraId="5EFEB8AF" w14:textId="77777777" w:rsidR="001F0840" w:rsidRDefault="001F0840" w:rsidP="00D47629">
            <w:pPr>
              <w:ind w:firstLine="0"/>
              <w:rPr>
                <w:i/>
                <w:iCs/>
              </w:rPr>
            </w:pPr>
            <w:r>
              <w:rPr>
                <w:i/>
                <w:iCs/>
              </w:rPr>
              <w:t>Actor</w:t>
            </w:r>
          </w:p>
        </w:tc>
        <w:tc>
          <w:tcPr>
            <w:tcW w:w="6134" w:type="dxa"/>
          </w:tcPr>
          <w:p w14:paraId="6D000B2E" w14:textId="77777777" w:rsidR="001F0840" w:rsidRDefault="001F0840" w:rsidP="00D47629">
            <w:pPr>
              <w:ind w:firstLine="0"/>
            </w:pPr>
            <w:r>
              <w:t>Admin</w:t>
            </w:r>
          </w:p>
        </w:tc>
      </w:tr>
      <w:tr w:rsidR="001F0840" w14:paraId="0552814C" w14:textId="77777777" w:rsidTr="004C456F">
        <w:trPr>
          <w:jc w:val="center"/>
        </w:trPr>
        <w:tc>
          <w:tcPr>
            <w:tcW w:w="1800" w:type="dxa"/>
            <w:shd w:val="clear" w:color="auto" w:fill="D9D9D9" w:themeFill="background1" w:themeFillShade="D9"/>
          </w:tcPr>
          <w:p w14:paraId="364706E4" w14:textId="77777777" w:rsidR="001F0840" w:rsidRPr="00327167" w:rsidRDefault="001F0840" w:rsidP="00D47629">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1F0840" w14:paraId="132E2EE0" w14:textId="77777777" w:rsidTr="00D47629">
              <w:tc>
                <w:tcPr>
                  <w:tcW w:w="2954" w:type="dxa"/>
                  <w:shd w:val="clear" w:color="auto" w:fill="D9D9D9" w:themeFill="background1" w:themeFillShade="D9"/>
                </w:tcPr>
                <w:p w14:paraId="5DE03A62" w14:textId="77777777" w:rsidR="001F0840" w:rsidRDefault="001F0840" w:rsidP="00D47629">
                  <w:pPr>
                    <w:ind w:firstLine="0"/>
                    <w:jc w:val="center"/>
                  </w:pPr>
                  <w:r>
                    <w:t>Admin</w:t>
                  </w:r>
                </w:p>
              </w:tc>
              <w:tc>
                <w:tcPr>
                  <w:tcW w:w="2954" w:type="dxa"/>
                  <w:shd w:val="clear" w:color="auto" w:fill="D9D9D9" w:themeFill="background1" w:themeFillShade="D9"/>
                </w:tcPr>
                <w:p w14:paraId="7E2CAE78" w14:textId="77777777" w:rsidR="001F0840" w:rsidRDefault="001F0840" w:rsidP="00D47629">
                  <w:pPr>
                    <w:ind w:firstLine="0"/>
                    <w:jc w:val="center"/>
                  </w:pPr>
                  <w:r>
                    <w:t>Sistem</w:t>
                  </w:r>
                </w:p>
              </w:tc>
            </w:tr>
            <w:tr w:rsidR="00FC0AF8" w14:paraId="49A19BD3" w14:textId="77777777" w:rsidTr="00D47629">
              <w:tc>
                <w:tcPr>
                  <w:tcW w:w="2954" w:type="dxa"/>
                </w:tcPr>
                <w:p w14:paraId="4D540EE9" w14:textId="5B75EA34" w:rsidR="00FC0AF8" w:rsidRDefault="00FC0AF8" w:rsidP="00FC0AF8">
                  <w:pPr>
                    <w:pStyle w:val="WOW"/>
                    <w:numPr>
                      <w:ilvl w:val="0"/>
                      <w:numId w:val="19"/>
                    </w:numPr>
                    <w:ind w:left="320"/>
                  </w:pPr>
                  <w:r>
                    <w:t xml:space="preserve">Klik tombol </w:t>
                  </w:r>
                  <w:r w:rsidRPr="00FC0AF8">
                    <w:t>tambah</w:t>
                  </w:r>
                </w:p>
              </w:tc>
              <w:tc>
                <w:tcPr>
                  <w:tcW w:w="2954" w:type="dxa"/>
                </w:tcPr>
                <w:p w14:paraId="2CCCD8B0" w14:textId="01A9FC4B" w:rsidR="00FC0AF8" w:rsidRDefault="00FC0AF8" w:rsidP="00FC0AF8">
                  <w:pPr>
                    <w:pStyle w:val="WOW"/>
                    <w:numPr>
                      <w:ilvl w:val="0"/>
                      <w:numId w:val="0"/>
                    </w:numPr>
                    <w:ind w:left="314"/>
                  </w:pPr>
                </w:p>
              </w:tc>
            </w:tr>
            <w:tr w:rsidR="00FC0AF8" w14:paraId="51931C47" w14:textId="77777777" w:rsidTr="00D47629">
              <w:tc>
                <w:tcPr>
                  <w:tcW w:w="2954" w:type="dxa"/>
                </w:tcPr>
                <w:p w14:paraId="003B3DB5" w14:textId="77777777" w:rsidR="00FC0AF8" w:rsidRDefault="00FC0AF8" w:rsidP="00FC0AF8">
                  <w:pPr>
                    <w:pStyle w:val="WOW"/>
                    <w:numPr>
                      <w:ilvl w:val="0"/>
                      <w:numId w:val="0"/>
                    </w:numPr>
                    <w:ind w:left="314" w:hanging="314"/>
                  </w:pPr>
                </w:p>
              </w:tc>
              <w:tc>
                <w:tcPr>
                  <w:tcW w:w="2954" w:type="dxa"/>
                </w:tcPr>
                <w:p w14:paraId="7BBB0A9D" w14:textId="55A6A12F" w:rsidR="00FC0AF8" w:rsidRDefault="00FC0AF8" w:rsidP="00FC0AF8">
                  <w:pPr>
                    <w:pStyle w:val="WOW"/>
                  </w:pPr>
                  <w:r w:rsidRPr="00FC0AF8">
                    <w:t>Menampilkan</w:t>
                  </w:r>
                  <w:r>
                    <w:t xml:space="preserve"> </w:t>
                  </w:r>
                  <w:r w:rsidRPr="00151B82">
                    <w:rPr>
                      <w:i/>
                      <w:iCs/>
                    </w:rPr>
                    <w:t>modal</w:t>
                  </w:r>
                  <w:r>
                    <w:rPr>
                      <w:i/>
                      <w:iCs/>
                    </w:rPr>
                    <w:t xml:space="preserve"> </w:t>
                  </w:r>
                </w:p>
              </w:tc>
            </w:tr>
            <w:tr w:rsidR="00FC0AF8" w14:paraId="7CC0A75D" w14:textId="77777777" w:rsidTr="00D47629">
              <w:tc>
                <w:tcPr>
                  <w:tcW w:w="2954" w:type="dxa"/>
                </w:tcPr>
                <w:p w14:paraId="69257575" w14:textId="05E19D50" w:rsidR="00FC0AF8" w:rsidRDefault="00FC0AF8" w:rsidP="00FC0AF8">
                  <w:pPr>
                    <w:pStyle w:val="WOW"/>
                  </w:pPr>
                  <w:r>
                    <w:t xml:space="preserve">Mengisi </w:t>
                  </w:r>
                  <w:r>
                    <w:rPr>
                      <w:i/>
                      <w:iCs/>
                    </w:rPr>
                    <w:t xml:space="preserve">form </w:t>
                  </w:r>
                  <w:r>
                    <w:t>tambah data</w:t>
                  </w:r>
                </w:p>
              </w:tc>
              <w:tc>
                <w:tcPr>
                  <w:tcW w:w="2954" w:type="dxa"/>
                </w:tcPr>
                <w:p w14:paraId="5D17FFE4" w14:textId="77777777" w:rsidR="00FC0AF8" w:rsidRDefault="00FC0AF8" w:rsidP="00FC0AF8">
                  <w:pPr>
                    <w:pStyle w:val="WOW"/>
                    <w:numPr>
                      <w:ilvl w:val="0"/>
                      <w:numId w:val="0"/>
                    </w:numPr>
                    <w:ind w:left="314"/>
                  </w:pPr>
                </w:p>
              </w:tc>
            </w:tr>
            <w:tr w:rsidR="00FC0AF8" w14:paraId="63A6E5EF" w14:textId="77777777" w:rsidTr="00D47629">
              <w:tc>
                <w:tcPr>
                  <w:tcW w:w="2954" w:type="dxa"/>
                </w:tcPr>
                <w:p w14:paraId="11FC749D" w14:textId="14CFEF73" w:rsidR="00FC0AF8" w:rsidRDefault="00FC0AF8" w:rsidP="00FC0AF8">
                  <w:pPr>
                    <w:pStyle w:val="WOW"/>
                  </w:pPr>
                  <w:r>
                    <w:t>Klik tombol tambah</w:t>
                  </w:r>
                </w:p>
              </w:tc>
              <w:tc>
                <w:tcPr>
                  <w:tcW w:w="2954" w:type="dxa"/>
                </w:tcPr>
                <w:p w14:paraId="1D12572C" w14:textId="77777777" w:rsidR="00FC0AF8" w:rsidRDefault="00FC0AF8" w:rsidP="00FC0AF8">
                  <w:pPr>
                    <w:pStyle w:val="WOW"/>
                    <w:numPr>
                      <w:ilvl w:val="0"/>
                      <w:numId w:val="0"/>
                    </w:numPr>
                    <w:ind w:left="314"/>
                  </w:pPr>
                </w:p>
              </w:tc>
            </w:tr>
            <w:tr w:rsidR="00FC0AF8" w14:paraId="681C28B0" w14:textId="77777777" w:rsidTr="00D47629">
              <w:tc>
                <w:tcPr>
                  <w:tcW w:w="2954" w:type="dxa"/>
                </w:tcPr>
                <w:p w14:paraId="0DAA0B74" w14:textId="77777777" w:rsidR="00FC0AF8" w:rsidRDefault="00FC0AF8" w:rsidP="00FC0AF8">
                  <w:pPr>
                    <w:pStyle w:val="WOW"/>
                    <w:numPr>
                      <w:ilvl w:val="0"/>
                      <w:numId w:val="0"/>
                    </w:numPr>
                    <w:ind w:left="314" w:hanging="314"/>
                  </w:pPr>
                </w:p>
              </w:tc>
              <w:tc>
                <w:tcPr>
                  <w:tcW w:w="2954" w:type="dxa"/>
                </w:tcPr>
                <w:p w14:paraId="4F8623E7" w14:textId="1B51C4A0" w:rsidR="00FC0AF8" w:rsidRDefault="00FC0AF8" w:rsidP="00FC0AF8">
                  <w:pPr>
                    <w:pStyle w:val="WOW"/>
                  </w:pPr>
                  <w:r>
                    <w:t xml:space="preserve">Menyimpan data dan menampilkan pesan data berhasil </w:t>
                  </w:r>
                  <w:r w:rsidRPr="003C382E">
                    <w:t>disimpan</w:t>
                  </w:r>
                </w:p>
              </w:tc>
            </w:tr>
            <w:tr w:rsidR="00FC0AF8" w14:paraId="2DD02C6C" w14:textId="77777777" w:rsidTr="00D47629">
              <w:tc>
                <w:tcPr>
                  <w:tcW w:w="2954" w:type="dxa"/>
                </w:tcPr>
                <w:p w14:paraId="46826431" w14:textId="2644FE55" w:rsidR="00FC0AF8" w:rsidRDefault="00FC0AF8" w:rsidP="00FC0AF8">
                  <w:pPr>
                    <w:pStyle w:val="WOW"/>
                  </w:pPr>
                  <w:r>
                    <w:t>Klik tombol detail pada data yang dipilih</w:t>
                  </w:r>
                </w:p>
              </w:tc>
              <w:tc>
                <w:tcPr>
                  <w:tcW w:w="2954" w:type="dxa"/>
                </w:tcPr>
                <w:p w14:paraId="134A8B56" w14:textId="77777777" w:rsidR="00FC0AF8" w:rsidRDefault="00FC0AF8" w:rsidP="00FC0AF8">
                  <w:pPr>
                    <w:pStyle w:val="WOW"/>
                    <w:numPr>
                      <w:ilvl w:val="0"/>
                      <w:numId w:val="0"/>
                    </w:numPr>
                    <w:ind w:left="314"/>
                  </w:pPr>
                </w:p>
              </w:tc>
            </w:tr>
            <w:tr w:rsidR="00FC0AF8" w14:paraId="4CF21617" w14:textId="77777777" w:rsidTr="00D47629">
              <w:tc>
                <w:tcPr>
                  <w:tcW w:w="2954" w:type="dxa"/>
                </w:tcPr>
                <w:p w14:paraId="6B51FAB8" w14:textId="77777777" w:rsidR="00FC0AF8" w:rsidRDefault="00FC0AF8" w:rsidP="00FC0AF8">
                  <w:pPr>
                    <w:pStyle w:val="WOW"/>
                    <w:numPr>
                      <w:ilvl w:val="0"/>
                      <w:numId w:val="0"/>
                    </w:numPr>
                    <w:ind w:left="314" w:hanging="314"/>
                  </w:pPr>
                </w:p>
              </w:tc>
              <w:tc>
                <w:tcPr>
                  <w:tcW w:w="2954" w:type="dxa"/>
                </w:tcPr>
                <w:p w14:paraId="430C6100" w14:textId="7E464911" w:rsidR="00FC0AF8" w:rsidRDefault="00FC0AF8" w:rsidP="00FC0AF8">
                  <w:pPr>
                    <w:pStyle w:val="WOW"/>
                  </w:pPr>
                  <w:r>
                    <w:t xml:space="preserve">Menampilkan </w:t>
                  </w:r>
                  <w:r>
                    <w:rPr>
                      <w:i/>
                      <w:iCs/>
                    </w:rPr>
                    <w:t xml:space="preserve">modal </w:t>
                  </w:r>
                  <w:r>
                    <w:t>dengan menampilkan detail dari data yang dipilih</w:t>
                  </w:r>
                </w:p>
              </w:tc>
            </w:tr>
            <w:tr w:rsidR="00FC0AF8" w14:paraId="4835C1E6" w14:textId="77777777" w:rsidTr="00D47629">
              <w:tc>
                <w:tcPr>
                  <w:tcW w:w="2954" w:type="dxa"/>
                </w:tcPr>
                <w:p w14:paraId="0543EB69" w14:textId="515C7C2E" w:rsidR="00FC0AF8" w:rsidRDefault="00FC0AF8" w:rsidP="00FC0AF8">
                  <w:pPr>
                    <w:pStyle w:val="WOW"/>
                  </w:pPr>
                  <w:r>
                    <w:t xml:space="preserve">Klik </w:t>
                  </w:r>
                  <w:r w:rsidRPr="003C382E">
                    <w:t>tombol</w:t>
                  </w:r>
                  <w:r>
                    <w:t xml:space="preserve"> tutup</w:t>
                  </w:r>
                </w:p>
              </w:tc>
              <w:tc>
                <w:tcPr>
                  <w:tcW w:w="2954" w:type="dxa"/>
                </w:tcPr>
                <w:p w14:paraId="19AACAE0" w14:textId="77777777" w:rsidR="00FC0AF8" w:rsidRDefault="00FC0AF8" w:rsidP="00FC0AF8">
                  <w:pPr>
                    <w:pStyle w:val="WOW"/>
                    <w:numPr>
                      <w:ilvl w:val="0"/>
                      <w:numId w:val="0"/>
                    </w:numPr>
                    <w:ind w:left="314"/>
                  </w:pPr>
                </w:p>
              </w:tc>
            </w:tr>
            <w:tr w:rsidR="00FC0AF8" w14:paraId="48266B4B" w14:textId="77777777" w:rsidTr="00D47629">
              <w:tc>
                <w:tcPr>
                  <w:tcW w:w="2954" w:type="dxa"/>
                </w:tcPr>
                <w:p w14:paraId="3B52F0E2" w14:textId="77777777" w:rsidR="00FC0AF8" w:rsidRDefault="00FC0AF8" w:rsidP="00FC0AF8">
                  <w:pPr>
                    <w:pStyle w:val="WOW"/>
                    <w:numPr>
                      <w:ilvl w:val="0"/>
                      <w:numId w:val="0"/>
                    </w:numPr>
                    <w:ind w:left="314" w:hanging="314"/>
                  </w:pPr>
                </w:p>
              </w:tc>
              <w:tc>
                <w:tcPr>
                  <w:tcW w:w="2954" w:type="dxa"/>
                </w:tcPr>
                <w:p w14:paraId="77EFDE0C" w14:textId="04EEFCAF" w:rsidR="00FC0AF8" w:rsidRDefault="00FC0AF8" w:rsidP="00FC0AF8">
                  <w:pPr>
                    <w:pStyle w:val="WOW"/>
                  </w:pPr>
                  <w:r>
                    <w:t xml:space="preserve">Menutup </w:t>
                  </w:r>
                  <w:r w:rsidRPr="00151B82">
                    <w:rPr>
                      <w:i/>
                      <w:iCs/>
                    </w:rPr>
                    <w:t>modal</w:t>
                  </w:r>
                  <w:r>
                    <w:t xml:space="preserve"> detail</w:t>
                  </w:r>
                </w:p>
              </w:tc>
            </w:tr>
            <w:tr w:rsidR="00FC0AF8" w14:paraId="2768EF24" w14:textId="77777777" w:rsidTr="00D47629">
              <w:tc>
                <w:tcPr>
                  <w:tcW w:w="2954" w:type="dxa"/>
                </w:tcPr>
                <w:p w14:paraId="1D76CBE0" w14:textId="7FAAFE22" w:rsidR="00FC0AF8" w:rsidRDefault="00FC0AF8" w:rsidP="00FC0AF8">
                  <w:pPr>
                    <w:pStyle w:val="WOW"/>
                  </w:pPr>
                  <w:r>
                    <w:t>Klik tombol ubah pada data yang akan diubah</w:t>
                  </w:r>
                </w:p>
              </w:tc>
              <w:tc>
                <w:tcPr>
                  <w:tcW w:w="2954" w:type="dxa"/>
                </w:tcPr>
                <w:p w14:paraId="71781921" w14:textId="77777777" w:rsidR="00FC0AF8" w:rsidRDefault="00FC0AF8" w:rsidP="00FC0AF8">
                  <w:pPr>
                    <w:pStyle w:val="WOW"/>
                    <w:numPr>
                      <w:ilvl w:val="0"/>
                      <w:numId w:val="0"/>
                    </w:numPr>
                    <w:ind w:left="314"/>
                  </w:pPr>
                </w:p>
              </w:tc>
            </w:tr>
            <w:tr w:rsidR="00FC0AF8" w14:paraId="65C1C0AB" w14:textId="77777777" w:rsidTr="00D47629">
              <w:tc>
                <w:tcPr>
                  <w:tcW w:w="2954" w:type="dxa"/>
                </w:tcPr>
                <w:p w14:paraId="5C883766" w14:textId="77777777" w:rsidR="00FC0AF8" w:rsidRDefault="00FC0AF8" w:rsidP="00FC0AF8">
                  <w:pPr>
                    <w:pStyle w:val="WOW"/>
                    <w:numPr>
                      <w:ilvl w:val="0"/>
                      <w:numId w:val="0"/>
                    </w:numPr>
                    <w:ind w:left="314" w:hanging="314"/>
                  </w:pPr>
                </w:p>
              </w:tc>
              <w:tc>
                <w:tcPr>
                  <w:tcW w:w="2954" w:type="dxa"/>
                </w:tcPr>
                <w:p w14:paraId="70C236EB" w14:textId="55093E28" w:rsidR="00FC0AF8" w:rsidRDefault="00FC0AF8" w:rsidP="00FC0AF8">
                  <w:pPr>
                    <w:pStyle w:val="WOW"/>
                  </w:pPr>
                  <w:r>
                    <w:t xml:space="preserve">Menampilkan </w:t>
                  </w:r>
                  <w:r w:rsidRPr="009D7FAA">
                    <w:t>Modal</w:t>
                  </w:r>
                  <w:r>
                    <w:rPr>
                      <w:i/>
                      <w:iCs/>
                    </w:rPr>
                    <w:t xml:space="preserve"> </w:t>
                  </w:r>
                  <w:r>
                    <w:t>ubah</w:t>
                  </w:r>
                </w:p>
              </w:tc>
            </w:tr>
            <w:tr w:rsidR="00FC0AF8" w14:paraId="0F09E883" w14:textId="77777777" w:rsidTr="00D47629">
              <w:tc>
                <w:tcPr>
                  <w:tcW w:w="2954" w:type="dxa"/>
                </w:tcPr>
                <w:p w14:paraId="3B1718C3" w14:textId="0A2999EC" w:rsidR="00FC0AF8" w:rsidRDefault="00FC0AF8" w:rsidP="00FC0AF8">
                  <w:pPr>
                    <w:pStyle w:val="WOW"/>
                  </w:pPr>
                  <w:r>
                    <w:t>Mengubah data pada form</w:t>
                  </w:r>
                </w:p>
              </w:tc>
              <w:tc>
                <w:tcPr>
                  <w:tcW w:w="2954" w:type="dxa"/>
                </w:tcPr>
                <w:p w14:paraId="001DB734" w14:textId="77777777" w:rsidR="00FC0AF8" w:rsidRDefault="00FC0AF8" w:rsidP="00FC0AF8">
                  <w:pPr>
                    <w:pStyle w:val="WOW"/>
                    <w:numPr>
                      <w:ilvl w:val="0"/>
                      <w:numId w:val="0"/>
                    </w:numPr>
                    <w:ind w:left="314"/>
                  </w:pPr>
                </w:p>
              </w:tc>
            </w:tr>
            <w:tr w:rsidR="00FC0AF8" w14:paraId="47D614E9" w14:textId="77777777" w:rsidTr="00D47629">
              <w:tc>
                <w:tcPr>
                  <w:tcW w:w="2954" w:type="dxa"/>
                </w:tcPr>
                <w:p w14:paraId="5B6E3D0B" w14:textId="7AED13DF" w:rsidR="00FC0AF8" w:rsidRDefault="00FC0AF8" w:rsidP="00FC0AF8">
                  <w:pPr>
                    <w:pStyle w:val="WOW"/>
                  </w:pPr>
                  <w:r>
                    <w:t xml:space="preserve">Klik </w:t>
                  </w:r>
                  <w:r w:rsidRPr="00063B54">
                    <w:t>tombol</w:t>
                  </w:r>
                  <w:r>
                    <w:t xml:space="preserve"> ubah</w:t>
                  </w:r>
                </w:p>
              </w:tc>
              <w:tc>
                <w:tcPr>
                  <w:tcW w:w="2954" w:type="dxa"/>
                </w:tcPr>
                <w:p w14:paraId="2F28B5E0" w14:textId="77777777" w:rsidR="00FC0AF8" w:rsidRDefault="00FC0AF8" w:rsidP="00FC0AF8">
                  <w:pPr>
                    <w:pStyle w:val="WOW"/>
                    <w:numPr>
                      <w:ilvl w:val="0"/>
                      <w:numId w:val="0"/>
                    </w:numPr>
                    <w:ind w:left="314"/>
                  </w:pPr>
                </w:p>
              </w:tc>
            </w:tr>
            <w:tr w:rsidR="00FC0AF8" w14:paraId="6EE6A3E0" w14:textId="77777777" w:rsidTr="00D47629">
              <w:tc>
                <w:tcPr>
                  <w:tcW w:w="2954" w:type="dxa"/>
                </w:tcPr>
                <w:p w14:paraId="2EF8A4A9" w14:textId="77777777" w:rsidR="00FC0AF8" w:rsidRDefault="00FC0AF8" w:rsidP="00FC0AF8">
                  <w:pPr>
                    <w:pStyle w:val="WOW"/>
                    <w:numPr>
                      <w:ilvl w:val="0"/>
                      <w:numId w:val="0"/>
                    </w:numPr>
                    <w:ind w:left="314" w:hanging="314"/>
                  </w:pPr>
                </w:p>
              </w:tc>
              <w:tc>
                <w:tcPr>
                  <w:tcW w:w="2954" w:type="dxa"/>
                </w:tcPr>
                <w:p w14:paraId="13D1B3AD" w14:textId="2129B2C6" w:rsidR="00FC0AF8" w:rsidRDefault="00FC0AF8" w:rsidP="00FC0AF8">
                  <w:pPr>
                    <w:pStyle w:val="WOW"/>
                  </w:pPr>
                  <w:r>
                    <w:t xml:space="preserve">Menampilkan pesan data </w:t>
                  </w:r>
                  <w:r w:rsidRPr="00CA4E89">
                    <w:t>berhasil</w:t>
                  </w:r>
                  <w:r>
                    <w:t xml:space="preserve"> diubah</w:t>
                  </w:r>
                </w:p>
              </w:tc>
            </w:tr>
            <w:tr w:rsidR="00FC0AF8" w14:paraId="5CB1483F" w14:textId="77777777" w:rsidTr="00D47629">
              <w:tc>
                <w:tcPr>
                  <w:tcW w:w="2954" w:type="dxa"/>
                </w:tcPr>
                <w:p w14:paraId="22EE9B7D" w14:textId="182D71C1" w:rsidR="00FC0AF8" w:rsidRDefault="00FC0AF8" w:rsidP="00FC0AF8">
                  <w:pPr>
                    <w:pStyle w:val="WOW"/>
                  </w:pPr>
                  <w:r>
                    <w:t xml:space="preserve">Klik tombol hapus pada data yang akan </w:t>
                  </w:r>
                  <w:r w:rsidRPr="00D96F81">
                    <w:t>dihapus</w:t>
                  </w:r>
                </w:p>
              </w:tc>
              <w:tc>
                <w:tcPr>
                  <w:tcW w:w="2954" w:type="dxa"/>
                </w:tcPr>
                <w:p w14:paraId="36CFCB26" w14:textId="77777777" w:rsidR="00FC0AF8" w:rsidRDefault="00FC0AF8" w:rsidP="00FC0AF8">
                  <w:pPr>
                    <w:pStyle w:val="WOW"/>
                    <w:numPr>
                      <w:ilvl w:val="0"/>
                      <w:numId w:val="0"/>
                    </w:numPr>
                    <w:ind w:left="314"/>
                  </w:pPr>
                </w:p>
              </w:tc>
            </w:tr>
            <w:tr w:rsidR="00FC0AF8" w14:paraId="26EA6BCE" w14:textId="77777777" w:rsidTr="00D47629">
              <w:tc>
                <w:tcPr>
                  <w:tcW w:w="2954" w:type="dxa"/>
                </w:tcPr>
                <w:p w14:paraId="6D1FB698" w14:textId="77777777" w:rsidR="00FC0AF8" w:rsidRDefault="00FC0AF8" w:rsidP="00FC0AF8">
                  <w:pPr>
                    <w:pStyle w:val="WOW"/>
                    <w:numPr>
                      <w:ilvl w:val="0"/>
                      <w:numId w:val="0"/>
                    </w:numPr>
                    <w:ind w:left="314" w:hanging="314"/>
                  </w:pPr>
                </w:p>
              </w:tc>
              <w:tc>
                <w:tcPr>
                  <w:tcW w:w="2954" w:type="dxa"/>
                </w:tcPr>
                <w:p w14:paraId="74ACDEC0" w14:textId="0A3681A6" w:rsidR="00FC0AF8" w:rsidRDefault="00FC0AF8" w:rsidP="00FC0AF8">
                  <w:pPr>
                    <w:pStyle w:val="WOW"/>
                  </w:pPr>
                  <w:r>
                    <w:t xml:space="preserve">Menampilkan pesan </w:t>
                  </w:r>
                  <w:r w:rsidRPr="00D96F81">
                    <w:t>konfirmasi</w:t>
                  </w:r>
                </w:p>
              </w:tc>
            </w:tr>
            <w:tr w:rsidR="00FC0AF8" w14:paraId="486E95AC" w14:textId="77777777" w:rsidTr="00D47629">
              <w:tc>
                <w:tcPr>
                  <w:tcW w:w="2954" w:type="dxa"/>
                </w:tcPr>
                <w:p w14:paraId="05B03E5F" w14:textId="5570BABB" w:rsidR="00FC0AF8" w:rsidRDefault="00FC0AF8" w:rsidP="00FC0AF8">
                  <w:pPr>
                    <w:pStyle w:val="WOW"/>
                  </w:pPr>
                  <w:r w:rsidRPr="00D96F81">
                    <w:t>Klik</w:t>
                  </w:r>
                  <w:r>
                    <w:t xml:space="preserve"> tombol hapus</w:t>
                  </w:r>
                </w:p>
              </w:tc>
              <w:tc>
                <w:tcPr>
                  <w:tcW w:w="2954" w:type="dxa"/>
                </w:tcPr>
                <w:p w14:paraId="55556773" w14:textId="77777777" w:rsidR="00FC0AF8" w:rsidRDefault="00FC0AF8" w:rsidP="00FC0AF8">
                  <w:pPr>
                    <w:pStyle w:val="WOW"/>
                    <w:numPr>
                      <w:ilvl w:val="0"/>
                      <w:numId w:val="0"/>
                    </w:numPr>
                    <w:ind w:left="314"/>
                  </w:pPr>
                </w:p>
              </w:tc>
            </w:tr>
            <w:tr w:rsidR="00FC0AF8" w14:paraId="5AFAE314" w14:textId="77777777" w:rsidTr="00D47629">
              <w:tc>
                <w:tcPr>
                  <w:tcW w:w="2954" w:type="dxa"/>
                </w:tcPr>
                <w:p w14:paraId="31974861" w14:textId="77777777" w:rsidR="00FC0AF8" w:rsidRPr="00D96F81" w:rsidRDefault="00FC0AF8" w:rsidP="00FC0AF8">
                  <w:pPr>
                    <w:pStyle w:val="WOW"/>
                    <w:numPr>
                      <w:ilvl w:val="0"/>
                      <w:numId w:val="0"/>
                    </w:numPr>
                    <w:ind w:left="314" w:hanging="314"/>
                  </w:pPr>
                </w:p>
              </w:tc>
              <w:tc>
                <w:tcPr>
                  <w:tcW w:w="2954" w:type="dxa"/>
                </w:tcPr>
                <w:p w14:paraId="13C07FFE" w14:textId="65E64BC2" w:rsidR="00FC0AF8" w:rsidRDefault="00FC0AF8" w:rsidP="00FC0AF8">
                  <w:pPr>
                    <w:pStyle w:val="WOW"/>
                  </w:pPr>
                  <w:r>
                    <w:t>Menghapus data produk</w:t>
                  </w:r>
                </w:p>
              </w:tc>
            </w:tr>
            <w:tr w:rsidR="00FC0AF8" w14:paraId="3C96C96D" w14:textId="77777777" w:rsidTr="00D47629">
              <w:tc>
                <w:tcPr>
                  <w:tcW w:w="2954" w:type="dxa"/>
                </w:tcPr>
                <w:p w14:paraId="4D38B85E" w14:textId="77777777" w:rsidR="00FC0AF8" w:rsidRPr="00D96F81" w:rsidRDefault="00FC0AF8" w:rsidP="00FC0AF8">
                  <w:pPr>
                    <w:pStyle w:val="WOW"/>
                    <w:numPr>
                      <w:ilvl w:val="0"/>
                      <w:numId w:val="0"/>
                    </w:numPr>
                    <w:ind w:left="314" w:hanging="314"/>
                  </w:pPr>
                </w:p>
              </w:tc>
              <w:tc>
                <w:tcPr>
                  <w:tcW w:w="2954" w:type="dxa"/>
                </w:tcPr>
                <w:p w14:paraId="1405C658" w14:textId="7FBA41EC" w:rsidR="00FC0AF8" w:rsidRDefault="00FC0AF8" w:rsidP="00FC0AF8">
                  <w:pPr>
                    <w:pStyle w:val="WOW"/>
                  </w:pPr>
                  <w:r w:rsidRPr="00D96F81">
                    <w:t>Menampilkan</w:t>
                  </w:r>
                  <w:r>
                    <w:t xml:space="preserve"> pesan data telah dihapus</w:t>
                  </w:r>
                </w:p>
              </w:tc>
            </w:tr>
          </w:tbl>
          <w:p w14:paraId="1C18FA99" w14:textId="77777777" w:rsidR="001F0840" w:rsidRDefault="001F0840" w:rsidP="00D47629">
            <w:pPr>
              <w:ind w:firstLine="0"/>
            </w:pPr>
          </w:p>
        </w:tc>
      </w:tr>
    </w:tbl>
    <w:p w14:paraId="053B33D5" w14:textId="77777777" w:rsidR="001F0840" w:rsidRPr="001F0840" w:rsidRDefault="001F0840" w:rsidP="001F0840">
      <w:pPr>
        <w:ind w:firstLine="0"/>
      </w:pPr>
    </w:p>
    <w:p w14:paraId="4A7AD6B7" w14:textId="70AFC827" w:rsidR="005107CF" w:rsidRDefault="000D4F93" w:rsidP="00203304">
      <w:pPr>
        <w:pStyle w:val="Heading4"/>
      </w:pPr>
      <w:r w:rsidRPr="000D4F93">
        <w:rPr>
          <w:i/>
        </w:rPr>
        <w:t>Scenario</w:t>
      </w:r>
      <w:r w:rsidR="005107CF">
        <w:t xml:space="preserve"> Mengelola Data Pola Jahitan</w:t>
      </w:r>
    </w:p>
    <w:p w14:paraId="67CF621F" w14:textId="24952886" w:rsidR="00563E22" w:rsidRPr="00802D41" w:rsidRDefault="00563E22" w:rsidP="00563E22">
      <w:pPr>
        <w:pStyle w:val="Caption"/>
        <w:keepNext/>
      </w:pPr>
      <w:r>
        <w:t xml:space="preserve">Tabel 4. </w:t>
      </w:r>
      <w:r w:rsidR="00FB7456">
        <w:fldChar w:fldCharType="begin"/>
      </w:r>
      <w:r w:rsidR="00FB7456">
        <w:instrText xml:space="preserve"> SEQ Tabel_4. \* ARABIC </w:instrText>
      </w:r>
      <w:r w:rsidR="00FB7456">
        <w:fldChar w:fldCharType="separate"/>
      </w:r>
      <w:r w:rsidR="00A66956">
        <w:rPr>
          <w:noProof/>
        </w:rPr>
        <w:t>5</w:t>
      </w:r>
      <w:r w:rsidR="00FB7456">
        <w:fldChar w:fldCharType="end"/>
      </w:r>
      <w:r>
        <w:t xml:space="preserve"> </w:t>
      </w:r>
      <w:r w:rsidRPr="00802D41">
        <w:rPr>
          <w:bCs/>
          <w:i/>
          <w:iCs w:val="0"/>
        </w:rPr>
        <w:t>Scenari</w:t>
      </w:r>
      <w:r>
        <w:rPr>
          <w:bCs/>
          <w:i/>
          <w:iCs w:val="0"/>
        </w:rPr>
        <w:t xml:space="preserve">o </w:t>
      </w:r>
      <w:r>
        <w:rPr>
          <w:bCs/>
        </w:rPr>
        <w:t>Mengelola Data Pola Jahitan</w:t>
      </w:r>
    </w:p>
    <w:tbl>
      <w:tblPr>
        <w:tblStyle w:val="TableGrid"/>
        <w:tblW w:w="0" w:type="auto"/>
        <w:jc w:val="center"/>
        <w:tblLook w:val="04A0" w:firstRow="1" w:lastRow="0" w:firstColumn="1" w:lastColumn="0" w:noHBand="0" w:noVBand="1"/>
      </w:tblPr>
      <w:tblGrid>
        <w:gridCol w:w="1800"/>
        <w:gridCol w:w="6134"/>
      </w:tblGrid>
      <w:tr w:rsidR="00563E22" w14:paraId="567F31EF" w14:textId="77777777" w:rsidTr="004C456F">
        <w:trPr>
          <w:jc w:val="center"/>
        </w:trPr>
        <w:tc>
          <w:tcPr>
            <w:tcW w:w="1800" w:type="dxa"/>
            <w:shd w:val="clear" w:color="auto" w:fill="D9D9D9" w:themeFill="background1" w:themeFillShade="D9"/>
          </w:tcPr>
          <w:p w14:paraId="19F42192" w14:textId="77777777" w:rsidR="00563E22" w:rsidRDefault="00563E22" w:rsidP="00D47629">
            <w:pPr>
              <w:ind w:firstLine="0"/>
            </w:pPr>
            <w:r>
              <w:t xml:space="preserve">No </w:t>
            </w:r>
            <w:r w:rsidRPr="00331087">
              <w:rPr>
                <w:i/>
                <w:iCs/>
              </w:rPr>
              <w:t>Use Case</w:t>
            </w:r>
          </w:p>
        </w:tc>
        <w:tc>
          <w:tcPr>
            <w:tcW w:w="6134" w:type="dxa"/>
          </w:tcPr>
          <w:p w14:paraId="45B89D81" w14:textId="77777777" w:rsidR="00563E22" w:rsidRDefault="00563E22" w:rsidP="00D47629">
            <w:pPr>
              <w:ind w:firstLine="0"/>
            </w:pPr>
            <w:r>
              <w:t>04</w:t>
            </w:r>
          </w:p>
        </w:tc>
      </w:tr>
      <w:tr w:rsidR="00563E22" w14:paraId="4595D281" w14:textId="77777777" w:rsidTr="004C456F">
        <w:trPr>
          <w:jc w:val="center"/>
        </w:trPr>
        <w:tc>
          <w:tcPr>
            <w:tcW w:w="1800" w:type="dxa"/>
            <w:shd w:val="clear" w:color="auto" w:fill="D9D9D9" w:themeFill="background1" w:themeFillShade="D9"/>
          </w:tcPr>
          <w:p w14:paraId="68AB7005" w14:textId="77777777" w:rsidR="00563E22" w:rsidRDefault="00563E22" w:rsidP="00D47629">
            <w:pPr>
              <w:ind w:firstLine="0"/>
            </w:pPr>
            <w:r>
              <w:t xml:space="preserve">Nama </w:t>
            </w:r>
            <w:r w:rsidRPr="00331087">
              <w:rPr>
                <w:i/>
                <w:iCs/>
              </w:rPr>
              <w:t>Use Case</w:t>
            </w:r>
          </w:p>
        </w:tc>
        <w:tc>
          <w:tcPr>
            <w:tcW w:w="6134" w:type="dxa"/>
          </w:tcPr>
          <w:p w14:paraId="13F553A0" w14:textId="77777777" w:rsidR="00563E22" w:rsidRDefault="00563E22" w:rsidP="00D47629">
            <w:pPr>
              <w:ind w:firstLine="0"/>
            </w:pPr>
            <w:r>
              <w:t>Mengelola Data Pola Jahitan</w:t>
            </w:r>
          </w:p>
        </w:tc>
      </w:tr>
      <w:tr w:rsidR="00563E22" w14:paraId="56C7ECEE" w14:textId="77777777" w:rsidTr="004C456F">
        <w:trPr>
          <w:jc w:val="center"/>
        </w:trPr>
        <w:tc>
          <w:tcPr>
            <w:tcW w:w="1800" w:type="dxa"/>
            <w:shd w:val="clear" w:color="auto" w:fill="D9D9D9" w:themeFill="background1" w:themeFillShade="D9"/>
          </w:tcPr>
          <w:p w14:paraId="1FB96D3E" w14:textId="77777777" w:rsidR="00563E22" w:rsidRPr="00331087" w:rsidRDefault="00563E22" w:rsidP="00D47629">
            <w:pPr>
              <w:ind w:firstLine="0"/>
              <w:rPr>
                <w:i/>
                <w:iCs/>
              </w:rPr>
            </w:pPr>
            <w:r>
              <w:rPr>
                <w:i/>
                <w:iCs/>
              </w:rPr>
              <w:t>Description</w:t>
            </w:r>
          </w:p>
        </w:tc>
        <w:tc>
          <w:tcPr>
            <w:tcW w:w="6134" w:type="dxa"/>
          </w:tcPr>
          <w:p w14:paraId="27A096DA" w14:textId="77777777" w:rsidR="00563E22" w:rsidRDefault="00563E22" w:rsidP="00D47629">
            <w:pPr>
              <w:ind w:firstLine="0"/>
            </w:pPr>
            <w:r>
              <w:rPr>
                <w:i/>
                <w:iCs/>
              </w:rPr>
              <w:t xml:space="preserve">Actor </w:t>
            </w:r>
            <w:r w:rsidRPr="00E34534">
              <w:t>menambah</w:t>
            </w:r>
            <w:r>
              <w:t>, melihat detail,</w:t>
            </w:r>
            <w:r>
              <w:rPr>
                <w:i/>
                <w:iCs/>
              </w:rPr>
              <w:t xml:space="preserve"> </w:t>
            </w:r>
            <w:r>
              <w:t>mengubah, menghapus data pola jahitan</w:t>
            </w:r>
          </w:p>
        </w:tc>
      </w:tr>
      <w:tr w:rsidR="00563E22" w14:paraId="69EEE6F5" w14:textId="77777777" w:rsidTr="004C456F">
        <w:trPr>
          <w:jc w:val="center"/>
        </w:trPr>
        <w:tc>
          <w:tcPr>
            <w:tcW w:w="1800" w:type="dxa"/>
            <w:shd w:val="clear" w:color="auto" w:fill="D9D9D9" w:themeFill="background1" w:themeFillShade="D9"/>
          </w:tcPr>
          <w:p w14:paraId="4ED94818" w14:textId="77777777" w:rsidR="00563E22" w:rsidRDefault="00563E22" w:rsidP="00D47629">
            <w:pPr>
              <w:ind w:firstLine="0"/>
              <w:rPr>
                <w:i/>
                <w:iCs/>
              </w:rPr>
            </w:pPr>
            <w:r>
              <w:rPr>
                <w:i/>
                <w:iCs/>
              </w:rPr>
              <w:t>Pre-condition</w:t>
            </w:r>
          </w:p>
        </w:tc>
        <w:tc>
          <w:tcPr>
            <w:tcW w:w="6134" w:type="dxa"/>
          </w:tcPr>
          <w:p w14:paraId="00AF8E33" w14:textId="77777777" w:rsidR="00563E22" w:rsidRPr="008358DE" w:rsidRDefault="00563E22" w:rsidP="00D47629">
            <w:pPr>
              <w:ind w:firstLine="0"/>
            </w:pPr>
            <w:r>
              <w:rPr>
                <w:i/>
                <w:iCs/>
              </w:rPr>
              <w:t xml:space="preserve">Actor </w:t>
            </w:r>
            <w:r>
              <w:t>berada di halaman pola jahitan</w:t>
            </w:r>
          </w:p>
        </w:tc>
      </w:tr>
      <w:tr w:rsidR="00563E22" w14:paraId="144E02C7" w14:textId="77777777" w:rsidTr="004C456F">
        <w:trPr>
          <w:jc w:val="center"/>
        </w:trPr>
        <w:tc>
          <w:tcPr>
            <w:tcW w:w="1800" w:type="dxa"/>
            <w:shd w:val="clear" w:color="auto" w:fill="D9D9D9" w:themeFill="background1" w:themeFillShade="D9"/>
          </w:tcPr>
          <w:p w14:paraId="0D1F3A32" w14:textId="77777777" w:rsidR="00563E22" w:rsidRDefault="00563E22" w:rsidP="00D47629">
            <w:pPr>
              <w:ind w:firstLine="0"/>
              <w:rPr>
                <w:i/>
                <w:iCs/>
              </w:rPr>
            </w:pPr>
            <w:r>
              <w:rPr>
                <w:i/>
                <w:iCs/>
              </w:rPr>
              <w:t>Post-condition</w:t>
            </w:r>
          </w:p>
        </w:tc>
        <w:tc>
          <w:tcPr>
            <w:tcW w:w="6134" w:type="dxa"/>
          </w:tcPr>
          <w:p w14:paraId="02085268" w14:textId="0007138C" w:rsidR="00563E22" w:rsidRDefault="00563E22" w:rsidP="00D47629">
            <w:pPr>
              <w:ind w:firstLine="0"/>
            </w:pPr>
            <w:r w:rsidRPr="007565FA">
              <w:rPr>
                <w:i/>
                <w:iCs/>
              </w:rPr>
              <w:t>Actor</w:t>
            </w:r>
            <w:r>
              <w:rPr>
                <w:i/>
                <w:iCs/>
              </w:rPr>
              <w:t xml:space="preserve"> </w:t>
            </w:r>
            <w:r>
              <w:t xml:space="preserve">telah </w:t>
            </w:r>
            <w:r w:rsidR="00151B82">
              <w:t xml:space="preserve">menambah, </w:t>
            </w:r>
            <w:r>
              <w:t>melihat detail, mengubah, menghapus data pola jahitan</w:t>
            </w:r>
          </w:p>
        </w:tc>
      </w:tr>
      <w:tr w:rsidR="00563E22" w14:paraId="6002B793" w14:textId="77777777" w:rsidTr="004C456F">
        <w:trPr>
          <w:jc w:val="center"/>
        </w:trPr>
        <w:tc>
          <w:tcPr>
            <w:tcW w:w="1800" w:type="dxa"/>
            <w:shd w:val="clear" w:color="auto" w:fill="D9D9D9" w:themeFill="background1" w:themeFillShade="D9"/>
          </w:tcPr>
          <w:p w14:paraId="0FCD391B" w14:textId="77777777" w:rsidR="00563E22" w:rsidRDefault="00563E22" w:rsidP="00D47629">
            <w:pPr>
              <w:ind w:firstLine="0"/>
              <w:rPr>
                <w:i/>
                <w:iCs/>
              </w:rPr>
            </w:pPr>
            <w:r>
              <w:rPr>
                <w:i/>
                <w:iCs/>
              </w:rPr>
              <w:t>Actor</w:t>
            </w:r>
          </w:p>
        </w:tc>
        <w:tc>
          <w:tcPr>
            <w:tcW w:w="6134" w:type="dxa"/>
          </w:tcPr>
          <w:p w14:paraId="4F147CC0" w14:textId="77777777" w:rsidR="00563E22" w:rsidRDefault="00563E22" w:rsidP="00D47629">
            <w:pPr>
              <w:ind w:firstLine="0"/>
            </w:pPr>
            <w:r>
              <w:t>Admin</w:t>
            </w:r>
          </w:p>
        </w:tc>
      </w:tr>
      <w:tr w:rsidR="00563E22" w14:paraId="2CB0FB5D" w14:textId="77777777" w:rsidTr="004C456F">
        <w:trPr>
          <w:jc w:val="center"/>
        </w:trPr>
        <w:tc>
          <w:tcPr>
            <w:tcW w:w="1800" w:type="dxa"/>
            <w:shd w:val="clear" w:color="auto" w:fill="D9D9D9" w:themeFill="background1" w:themeFillShade="D9"/>
          </w:tcPr>
          <w:p w14:paraId="63497CD5" w14:textId="77777777" w:rsidR="00563E22" w:rsidRPr="00327167" w:rsidRDefault="00563E22" w:rsidP="00D47629">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563E22" w14:paraId="2072C104" w14:textId="77777777" w:rsidTr="00D47629">
              <w:tc>
                <w:tcPr>
                  <w:tcW w:w="2954" w:type="dxa"/>
                  <w:shd w:val="clear" w:color="auto" w:fill="D9D9D9" w:themeFill="background1" w:themeFillShade="D9"/>
                </w:tcPr>
                <w:p w14:paraId="1546EFF1" w14:textId="77777777" w:rsidR="00563E22" w:rsidRDefault="00563E22" w:rsidP="00D47629">
                  <w:pPr>
                    <w:ind w:firstLine="0"/>
                    <w:jc w:val="center"/>
                  </w:pPr>
                  <w:r>
                    <w:t>Admin</w:t>
                  </w:r>
                </w:p>
              </w:tc>
              <w:tc>
                <w:tcPr>
                  <w:tcW w:w="2954" w:type="dxa"/>
                  <w:shd w:val="clear" w:color="auto" w:fill="D9D9D9" w:themeFill="background1" w:themeFillShade="D9"/>
                </w:tcPr>
                <w:p w14:paraId="5D6FADFE" w14:textId="77777777" w:rsidR="00563E22" w:rsidRDefault="00563E22" w:rsidP="00D47629">
                  <w:pPr>
                    <w:ind w:firstLine="0"/>
                    <w:jc w:val="center"/>
                  </w:pPr>
                  <w:r>
                    <w:t>Sistem</w:t>
                  </w:r>
                </w:p>
              </w:tc>
            </w:tr>
            <w:tr w:rsidR="00151B82" w14:paraId="20190D31" w14:textId="77777777" w:rsidTr="00D47629">
              <w:tc>
                <w:tcPr>
                  <w:tcW w:w="2954" w:type="dxa"/>
                </w:tcPr>
                <w:p w14:paraId="5DACB1A4" w14:textId="0CE91932" w:rsidR="00151B82" w:rsidRDefault="00151B82" w:rsidP="00947ECF">
                  <w:pPr>
                    <w:pStyle w:val="WOW"/>
                    <w:numPr>
                      <w:ilvl w:val="0"/>
                      <w:numId w:val="16"/>
                    </w:numPr>
                    <w:ind w:left="320"/>
                  </w:pPr>
                  <w:r>
                    <w:t>Klik tombol tambah</w:t>
                  </w:r>
                </w:p>
              </w:tc>
              <w:tc>
                <w:tcPr>
                  <w:tcW w:w="2954" w:type="dxa"/>
                </w:tcPr>
                <w:p w14:paraId="4527BA0B" w14:textId="77777777" w:rsidR="00151B82" w:rsidRDefault="00151B82" w:rsidP="00947ECF">
                  <w:pPr>
                    <w:ind w:firstLine="0"/>
                  </w:pPr>
                </w:p>
              </w:tc>
            </w:tr>
            <w:tr w:rsidR="00151B82" w14:paraId="2D34AFD9" w14:textId="77777777" w:rsidTr="00D47629">
              <w:tc>
                <w:tcPr>
                  <w:tcW w:w="2954" w:type="dxa"/>
                </w:tcPr>
                <w:p w14:paraId="1085C0AD" w14:textId="77777777" w:rsidR="00151B82" w:rsidRDefault="00151B82" w:rsidP="00151B82">
                  <w:pPr>
                    <w:pStyle w:val="WOW"/>
                    <w:numPr>
                      <w:ilvl w:val="0"/>
                      <w:numId w:val="0"/>
                    </w:numPr>
                    <w:ind w:left="314" w:hanging="314"/>
                  </w:pPr>
                </w:p>
              </w:tc>
              <w:tc>
                <w:tcPr>
                  <w:tcW w:w="2954" w:type="dxa"/>
                </w:tcPr>
                <w:p w14:paraId="763D6ABC" w14:textId="6A26B84E" w:rsidR="00151B82" w:rsidRPr="00151B82" w:rsidRDefault="00151B82" w:rsidP="00E464E3">
                  <w:pPr>
                    <w:pStyle w:val="WOW"/>
                  </w:pPr>
                  <w:r>
                    <w:t xml:space="preserve">Menampilkan </w:t>
                  </w:r>
                  <w:r w:rsidRPr="00151B82">
                    <w:rPr>
                      <w:i/>
                      <w:iCs/>
                    </w:rPr>
                    <w:t>modal</w:t>
                  </w:r>
                  <w:r>
                    <w:rPr>
                      <w:i/>
                      <w:iCs/>
                    </w:rPr>
                    <w:t xml:space="preserve"> </w:t>
                  </w:r>
                </w:p>
              </w:tc>
            </w:tr>
            <w:tr w:rsidR="00240EBE" w14:paraId="40ECF385" w14:textId="77777777" w:rsidTr="00D47629">
              <w:tc>
                <w:tcPr>
                  <w:tcW w:w="2954" w:type="dxa"/>
                </w:tcPr>
                <w:p w14:paraId="5907195E" w14:textId="1A74F025" w:rsidR="00E20418" w:rsidRPr="00240EBE" w:rsidRDefault="00240EBE" w:rsidP="003C382E">
                  <w:pPr>
                    <w:pStyle w:val="WOW"/>
                  </w:pPr>
                  <w:r>
                    <w:t xml:space="preserve">Mengisi </w:t>
                  </w:r>
                  <w:r>
                    <w:rPr>
                      <w:i/>
                      <w:iCs/>
                    </w:rPr>
                    <w:t xml:space="preserve">form </w:t>
                  </w:r>
                  <w:r>
                    <w:t>tambah data</w:t>
                  </w:r>
                </w:p>
              </w:tc>
              <w:tc>
                <w:tcPr>
                  <w:tcW w:w="2954" w:type="dxa"/>
                </w:tcPr>
                <w:p w14:paraId="00651540" w14:textId="77777777" w:rsidR="00240EBE" w:rsidRDefault="00240EBE" w:rsidP="00E20418">
                  <w:pPr>
                    <w:pStyle w:val="WOW"/>
                    <w:numPr>
                      <w:ilvl w:val="0"/>
                      <w:numId w:val="0"/>
                    </w:numPr>
                    <w:ind w:left="314" w:hanging="314"/>
                  </w:pPr>
                </w:p>
              </w:tc>
            </w:tr>
            <w:tr w:rsidR="00E20418" w14:paraId="3C15BA92" w14:textId="77777777" w:rsidTr="00D47629">
              <w:tc>
                <w:tcPr>
                  <w:tcW w:w="2954" w:type="dxa"/>
                </w:tcPr>
                <w:p w14:paraId="47D83F7E" w14:textId="302A3864" w:rsidR="00E20418" w:rsidRDefault="00E20418" w:rsidP="003C382E">
                  <w:pPr>
                    <w:pStyle w:val="WOW"/>
                  </w:pPr>
                  <w:r>
                    <w:t>Klik tombol tambah</w:t>
                  </w:r>
                </w:p>
              </w:tc>
              <w:tc>
                <w:tcPr>
                  <w:tcW w:w="2954" w:type="dxa"/>
                </w:tcPr>
                <w:p w14:paraId="4E08A102" w14:textId="77777777" w:rsidR="00E20418" w:rsidRDefault="00E20418" w:rsidP="00E20418">
                  <w:pPr>
                    <w:pStyle w:val="WOW"/>
                    <w:numPr>
                      <w:ilvl w:val="0"/>
                      <w:numId w:val="0"/>
                    </w:numPr>
                    <w:ind w:left="314" w:hanging="314"/>
                  </w:pPr>
                </w:p>
              </w:tc>
            </w:tr>
            <w:tr w:rsidR="00E20418" w14:paraId="17BD1A78" w14:textId="77777777" w:rsidTr="00D47629">
              <w:tc>
                <w:tcPr>
                  <w:tcW w:w="2954" w:type="dxa"/>
                </w:tcPr>
                <w:p w14:paraId="36E34397" w14:textId="77777777" w:rsidR="00E20418" w:rsidRDefault="00E20418" w:rsidP="00947ECF">
                  <w:pPr>
                    <w:ind w:firstLine="0"/>
                  </w:pPr>
                </w:p>
              </w:tc>
              <w:tc>
                <w:tcPr>
                  <w:tcW w:w="2954" w:type="dxa"/>
                </w:tcPr>
                <w:p w14:paraId="47A4C8EE" w14:textId="219538FA" w:rsidR="00E20418" w:rsidRDefault="00E20418" w:rsidP="003C382E">
                  <w:pPr>
                    <w:pStyle w:val="WOW"/>
                  </w:pPr>
                  <w:r>
                    <w:t>Menyimpan data</w:t>
                  </w:r>
                  <w:r w:rsidR="00B86C21">
                    <w:t xml:space="preserve"> pola jahitan</w:t>
                  </w:r>
                  <w:r w:rsidR="003C382E">
                    <w:t xml:space="preserve"> dan menampilkan pesan data berhasil </w:t>
                  </w:r>
                  <w:r w:rsidR="003C382E" w:rsidRPr="003C382E">
                    <w:t>disimpan</w:t>
                  </w:r>
                </w:p>
              </w:tc>
            </w:tr>
            <w:tr w:rsidR="00876A9C" w14:paraId="1954DB20" w14:textId="77777777" w:rsidTr="00D47629">
              <w:tc>
                <w:tcPr>
                  <w:tcW w:w="2954" w:type="dxa"/>
                </w:tcPr>
                <w:p w14:paraId="02C98252" w14:textId="61282924" w:rsidR="00876A9C" w:rsidRDefault="00876A9C" w:rsidP="003C382E">
                  <w:pPr>
                    <w:pStyle w:val="WOW"/>
                  </w:pPr>
                  <w:r>
                    <w:lastRenderedPageBreak/>
                    <w:t>Klik tombol detail pada data yang dipilih</w:t>
                  </w:r>
                </w:p>
              </w:tc>
              <w:tc>
                <w:tcPr>
                  <w:tcW w:w="2954" w:type="dxa"/>
                </w:tcPr>
                <w:p w14:paraId="07992609" w14:textId="77777777" w:rsidR="00876A9C" w:rsidRDefault="00876A9C" w:rsidP="00947ECF">
                  <w:pPr>
                    <w:ind w:firstLine="0"/>
                  </w:pPr>
                </w:p>
              </w:tc>
            </w:tr>
            <w:tr w:rsidR="00876A9C" w14:paraId="48D7743F" w14:textId="77777777" w:rsidTr="00D47629">
              <w:tc>
                <w:tcPr>
                  <w:tcW w:w="2954" w:type="dxa"/>
                </w:tcPr>
                <w:p w14:paraId="7D360E7B" w14:textId="77777777" w:rsidR="00876A9C" w:rsidRDefault="00876A9C" w:rsidP="00054254">
                  <w:pPr>
                    <w:pStyle w:val="WOW"/>
                    <w:numPr>
                      <w:ilvl w:val="0"/>
                      <w:numId w:val="0"/>
                    </w:numPr>
                    <w:ind w:left="314" w:hanging="314"/>
                  </w:pPr>
                </w:p>
              </w:tc>
              <w:tc>
                <w:tcPr>
                  <w:tcW w:w="2954" w:type="dxa"/>
                </w:tcPr>
                <w:p w14:paraId="1DD67F1E" w14:textId="13683153" w:rsidR="00876A9C" w:rsidRPr="00054254" w:rsidRDefault="00054254" w:rsidP="00054254">
                  <w:pPr>
                    <w:pStyle w:val="WOW"/>
                  </w:pPr>
                  <w:r>
                    <w:t xml:space="preserve">Menampilkan </w:t>
                  </w:r>
                  <w:r>
                    <w:rPr>
                      <w:i/>
                      <w:iCs/>
                    </w:rPr>
                    <w:t xml:space="preserve">modal </w:t>
                  </w:r>
                  <w:r>
                    <w:t>dengan menampilkan detail dari data yang dipilih</w:t>
                  </w:r>
                </w:p>
              </w:tc>
            </w:tr>
            <w:tr w:rsidR="00947ECF" w14:paraId="4C65DEDA" w14:textId="77777777" w:rsidTr="00D47629">
              <w:tc>
                <w:tcPr>
                  <w:tcW w:w="2954" w:type="dxa"/>
                </w:tcPr>
                <w:p w14:paraId="2C7B3CA9" w14:textId="7B232749" w:rsidR="00947ECF" w:rsidRDefault="00947ECF" w:rsidP="003C382E">
                  <w:pPr>
                    <w:pStyle w:val="WOW"/>
                  </w:pPr>
                  <w:r>
                    <w:t xml:space="preserve">Klik </w:t>
                  </w:r>
                  <w:r w:rsidRPr="003C382E">
                    <w:t>tombol</w:t>
                  </w:r>
                  <w:r>
                    <w:t xml:space="preserve"> tutup</w:t>
                  </w:r>
                </w:p>
              </w:tc>
              <w:tc>
                <w:tcPr>
                  <w:tcW w:w="2954" w:type="dxa"/>
                </w:tcPr>
                <w:p w14:paraId="0ED2E9F4" w14:textId="77777777" w:rsidR="00947ECF" w:rsidRDefault="00947ECF" w:rsidP="00947ECF">
                  <w:pPr>
                    <w:ind w:firstLine="0"/>
                  </w:pPr>
                </w:p>
              </w:tc>
            </w:tr>
            <w:tr w:rsidR="00947ECF" w14:paraId="15AA5718" w14:textId="77777777" w:rsidTr="00D47629">
              <w:tc>
                <w:tcPr>
                  <w:tcW w:w="2954" w:type="dxa"/>
                </w:tcPr>
                <w:p w14:paraId="76FF70A2" w14:textId="77777777" w:rsidR="00947ECF" w:rsidRDefault="00947ECF" w:rsidP="00947ECF">
                  <w:pPr>
                    <w:ind w:firstLine="0"/>
                  </w:pPr>
                </w:p>
              </w:tc>
              <w:tc>
                <w:tcPr>
                  <w:tcW w:w="2954" w:type="dxa"/>
                </w:tcPr>
                <w:p w14:paraId="4090FF99" w14:textId="419E55CC" w:rsidR="00947ECF" w:rsidRDefault="00947ECF" w:rsidP="00947ECF">
                  <w:pPr>
                    <w:pStyle w:val="WOW"/>
                  </w:pPr>
                  <w:r>
                    <w:t xml:space="preserve">Menutup </w:t>
                  </w:r>
                  <w:r w:rsidR="00151B82" w:rsidRPr="00151B82">
                    <w:rPr>
                      <w:i/>
                      <w:iCs/>
                    </w:rPr>
                    <w:t>m</w:t>
                  </w:r>
                  <w:r w:rsidRPr="00151B82">
                    <w:rPr>
                      <w:i/>
                      <w:iCs/>
                    </w:rPr>
                    <w:t>odal</w:t>
                  </w:r>
                  <w:r>
                    <w:t xml:space="preserve"> detail</w:t>
                  </w:r>
                </w:p>
              </w:tc>
            </w:tr>
            <w:tr w:rsidR="00947ECF" w14:paraId="0F2184F2" w14:textId="77777777" w:rsidTr="00D47629">
              <w:tc>
                <w:tcPr>
                  <w:tcW w:w="2954" w:type="dxa"/>
                </w:tcPr>
                <w:p w14:paraId="56AD97AB" w14:textId="13F5F61C" w:rsidR="00947ECF" w:rsidRDefault="00947ECF" w:rsidP="00947ECF">
                  <w:pPr>
                    <w:pStyle w:val="WOW"/>
                  </w:pPr>
                  <w:r>
                    <w:t>Klik tombol ubah pada data yang akan diubah</w:t>
                  </w:r>
                </w:p>
              </w:tc>
              <w:tc>
                <w:tcPr>
                  <w:tcW w:w="2954" w:type="dxa"/>
                </w:tcPr>
                <w:p w14:paraId="5CA05D20" w14:textId="77777777" w:rsidR="00947ECF" w:rsidRDefault="00947ECF" w:rsidP="00947ECF">
                  <w:pPr>
                    <w:ind w:firstLine="0"/>
                  </w:pPr>
                </w:p>
              </w:tc>
            </w:tr>
            <w:tr w:rsidR="00947ECF" w14:paraId="43FBB034" w14:textId="77777777" w:rsidTr="00D47629">
              <w:tc>
                <w:tcPr>
                  <w:tcW w:w="2954" w:type="dxa"/>
                </w:tcPr>
                <w:p w14:paraId="64EDC18C" w14:textId="77777777" w:rsidR="00947ECF" w:rsidRDefault="00947ECF" w:rsidP="00947ECF">
                  <w:pPr>
                    <w:ind w:firstLine="0"/>
                  </w:pPr>
                </w:p>
              </w:tc>
              <w:tc>
                <w:tcPr>
                  <w:tcW w:w="2954" w:type="dxa"/>
                </w:tcPr>
                <w:p w14:paraId="1027051C" w14:textId="4CB6895F" w:rsidR="00947ECF" w:rsidRDefault="00947ECF" w:rsidP="00947ECF">
                  <w:pPr>
                    <w:pStyle w:val="WOW"/>
                  </w:pPr>
                  <w:r>
                    <w:t xml:space="preserve">Menampilkan </w:t>
                  </w:r>
                  <w:r w:rsidR="0017368F" w:rsidRPr="0017368F">
                    <w:rPr>
                      <w:i/>
                      <w:iCs/>
                    </w:rPr>
                    <w:t>modal</w:t>
                  </w:r>
                  <w:r>
                    <w:rPr>
                      <w:i/>
                      <w:iCs/>
                    </w:rPr>
                    <w:t xml:space="preserve"> </w:t>
                  </w:r>
                  <w:r>
                    <w:t>ubah</w:t>
                  </w:r>
                </w:p>
              </w:tc>
            </w:tr>
            <w:tr w:rsidR="00947ECF" w14:paraId="2714312D" w14:textId="77777777" w:rsidTr="00D47629">
              <w:tc>
                <w:tcPr>
                  <w:tcW w:w="2954" w:type="dxa"/>
                </w:tcPr>
                <w:p w14:paraId="6508DC7C" w14:textId="4CAF4BA3" w:rsidR="00947ECF" w:rsidRDefault="00947ECF" w:rsidP="00947ECF">
                  <w:pPr>
                    <w:pStyle w:val="WOW"/>
                  </w:pPr>
                  <w:r>
                    <w:t>Mengubah data pada form</w:t>
                  </w:r>
                </w:p>
              </w:tc>
              <w:tc>
                <w:tcPr>
                  <w:tcW w:w="2954" w:type="dxa"/>
                </w:tcPr>
                <w:p w14:paraId="1FFF7ABC" w14:textId="77777777" w:rsidR="00947ECF" w:rsidRDefault="00947ECF" w:rsidP="00947ECF">
                  <w:pPr>
                    <w:ind w:firstLine="0"/>
                  </w:pPr>
                </w:p>
              </w:tc>
            </w:tr>
            <w:tr w:rsidR="00947ECF" w14:paraId="3074C359" w14:textId="77777777" w:rsidTr="00D47629">
              <w:tc>
                <w:tcPr>
                  <w:tcW w:w="2954" w:type="dxa"/>
                </w:tcPr>
                <w:p w14:paraId="1E90E066" w14:textId="0A76F544" w:rsidR="00947ECF" w:rsidRDefault="00947ECF" w:rsidP="00947ECF">
                  <w:pPr>
                    <w:pStyle w:val="WOW"/>
                  </w:pPr>
                  <w:r>
                    <w:t xml:space="preserve">Klik </w:t>
                  </w:r>
                  <w:r w:rsidRPr="00063B54">
                    <w:t>tombol</w:t>
                  </w:r>
                  <w:r>
                    <w:t xml:space="preserve"> ubah</w:t>
                  </w:r>
                </w:p>
              </w:tc>
              <w:tc>
                <w:tcPr>
                  <w:tcW w:w="2954" w:type="dxa"/>
                </w:tcPr>
                <w:p w14:paraId="36FD5A0F" w14:textId="77777777" w:rsidR="00947ECF" w:rsidRDefault="00947ECF" w:rsidP="00947ECF">
                  <w:pPr>
                    <w:ind w:firstLine="0"/>
                  </w:pPr>
                </w:p>
              </w:tc>
            </w:tr>
            <w:tr w:rsidR="00947ECF" w14:paraId="6B417219" w14:textId="77777777" w:rsidTr="00D47629">
              <w:tc>
                <w:tcPr>
                  <w:tcW w:w="2954" w:type="dxa"/>
                </w:tcPr>
                <w:p w14:paraId="6D1FDEFF" w14:textId="77777777" w:rsidR="00947ECF" w:rsidRDefault="00947ECF" w:rsidP="00947ECF">
                  <w:pPr>
                    <w:ind w:firstLine="0"/>
                  </w:pPr>
                </w:p>
              </w:tc>
              <w:tc>
                <w:tcPr>
                  <w:tcW w:w="2954" w:type="dxa"/>
                </w:tcPr>
                <w:p w14:paraId="7ABACC6D" w14:textId="48C316B4" w:rsidR="00947ECF" w:rsidRDefault="00947ECF" w:rsidP="00947ECF">
                  <w:pPr>
                    <w:pStyle w:val="WOW"/>
                  </w:pPr>
                  <w:r>
                    <w:t xml:space="preserve">Menampilkan pesan data </w:t>
                  </w:r>
                  <w:r w:rsidRPr="00CA4E89">
                    <w:t>berhasil</w:t>
                  </w:r>
                  <w:r>
                    <w:t xml:space="preserve"> diubah</w:t>
                  </w:r>
                </w:p>
              </w:tc>
            </w:tr>
            <w:tr w:rsidR="00947ECF" w14:paraId="651883CF" w14:textId="77777777" w:rsidTr="00D47629">
              <w:tc>
                <w:tcPr>
                  <w:tcW w:w="2954" w:type="dxa"/>
                </w:tcPr>
                <w:p w14:paraId="69C1C9C7" w14:textId="78858745" w:rsidR="00947ECF" w:rsidRDefault="00947ECF" w:rsidP="00947ECF">
                  <w:pPr>
                    <w:pStyle w:val="WOW"/>
                  </w:pPr>
                  <w:r>
                    <w:t xml:space="preserve">Klik tombol hapus pada data yang akan </w:t>
                  </w:r>
                  <w:r w:rsidRPr="00D96F81">
                    <w:t>dihapus</w:t>
                  </w:r>
                </w:p>
              </w:tc>
              <w:tc>
                <w:tcPr>
                  <w:tcW w:w="2954" w:type="dxa"/>
                </w:tcPr>
                <w:p w14:paraId="4A66CECE" w14:textId="77777777" w:rsidR="00947ECF" w:rsidRDefault="00947ECF" w:rsidP="00947ECF">
                  <w:pPr>
                    <w:ind w:firstLine="0"/>
                  </w:pPr>
                </w:p>
              </w:tc>
            </w:tr>
            <w:tr w:rsidR="00947ECF" w14:paraId="4445B0BE" w14:textId="77777777" w:rsidTr="00D47629">
              <w:tc>
                <w:tcPr>
                  <w:tcW w:w="2954" w:type="dxa"/>
                </w:tcPr>
                <w:p w14:paraId="2DCE686F" w14:textId="77777777" w:rsidR="00947ECF" w:rsidRDefault="00947ECF" w:rsidP="00947ECF">
                  <w:pPr>
                    <w:ind w:firstLine="0"/>
                  </w:pPr>
                </w:p>
              </w:tc>
              <w:tc>
                <w:tcPr>
                  <w:tcW w:w="2954" w:type="dxa"/>
                </w:tcPr>
                <w:p w14:paraId="628931BB" w14:textId="409A52BF" w:rsidR="00947ECF" w:rsidRDefault="00947ECF" w:rsidP="00947ECF">
                  <w:pPr>
                    <w:pStyle w:val="WOW"/>
                  </w:pPr>
                  <w:r>
                    <w:t xml:space="preserve">Menampilkan pesan </w:t>
                  </w:r>
                  <w:r w:rsidRPr="00D96F81">
                    <w:t>konfirmasi</w:t>
                  </w:r>
                </w:p>
              </w:tc>
            </w:tr>
            <w:tr w:rsidR="00947ECF" w14:paraId="6774D987" w14:textId="77777777" w:rsidTr="00D47629">
              <w:tc>
                <w:tcPr>
                  <w:tcW w:w="2954" w:type="dxa"/>
                </w:tcPr>
                <w:p w14:paraId="50C69CFA" w14:textId="08C9FAAB" w:rsidR="00947ECF" w:rsidRDefault="00947ECF" w:rsidP="00E464E3">
                  <w:pPr>
                    <w:pStyle w:val="WOW"/>
                  </w:pPr>
                  <w:r w:rsidRPr="00D96F81">
                    <w:t>Klik</w:t>
                  </w:r>
                  <w:r>
                    <w:t xml:space="preserve"> </w:t>
                  </w:r>
                  <w:r w:rsidRPr="00E464E3">
                    <w:t>tombol</w:t>
                  </w:r>
                  <w:r>
                    <w:t xml:space="preserve"> hapus</w:t>
                  </w:r>
                </w:p>
              </w:tc>
              <w:tc>
                <w:tcPr>
                  <w:tcW w:w="2954" w:type="dxa"/>
                </w:tcPr>
                <w:p w14:paraId="6E810A4B" w14:textId="77777777" w:rsidR="00947ECF" w:rsidRDefault="00947ECF" w:rsidP="00947ECF">
                  <w:pPr>
                    <w:ind w:firstLine="0"/>
                  </w:pPr>
                </w:p>
              </w:tc>
            </w:tr>
            <w:tr w:rsidR="00947ECF" w14:paraId="7B21FE46" w14:textId="77777777" w:rsidTr="00D47629">
              <w:tc>
                <w:tcPr>
                  <w:tcW w:w="2954" w:type="dxa"/>
                </w:tcPr>
                <w:p w14:paraId="00E38A70" w14:textId="77777777" w:rsidR="00947ECF" w:rsidRPr="00D96F81" w:rsidRDefault="00947ECF" w:rsidP="00947ECF">
                  <w:pPr>
                    <w:ind w:firstLine="0"/>
                  </w:pPr>
                </w:p>
              </w:tc>
              <w:tc>
                <w:tcPr>
                  <w:tcW w:w="2954" w:type="dxa"/>
                </w:tcPr>
                <w:p w14:paraId="3442A0DD" w14:textId="63916B97" w:rsidR="00947ECF" w:rsidRDefault="00947ECF" w:rsidP="00947ECF">
                  <w:pPr>
                    <w:pStyle w:val="WOW"/>
                  </w:pPr>
                  <w:r>
                    <w:t>Menghapus data p</w:t>
                  </w:r>
                  <w:r w:rsidR="00A63786">
                    <w:t>ola jahitan</w:t>
                  </w:r>
                </w:p>
              </w:tc>
            </w:tr>
            <w:tr w:rsidR="00947ECF" w14:paraId="02AFAF26" w14:textId="77777777" w:rsidTr="00D47629">
              <w:tc>
                <w:tcPr>
                  <w:tcW w:w="2954" w:type="dxa"/>
                </w:tcPr>
                <w:p w14:paraId="63C8587A" w14:textId="77777777" w:rsidR="00947ECF" w:rsidRPr="00D96F81" w:rsidRDefault="00947ECF" w:rsidP="00947ECF">
                  <w:pPr>
                    <w:ind w:firstLine="0"/>
                  </w:pPr>
                </w:p>
              </w:tc>
              <w:tc>
                <w:tcPr>
                  <w:tcW w:w="2954" w:type="dxa"/>
                </w:tcPr>
                <w:p w14:paraId="17F73B6E" w14:textId="28DF0385" w:rsidR="00947ECF" w:rsidRDefault="00947ECF" w:rsidP="00947ECF">
                  <w:pPr>
                    <w:pStyle w:val="WOW"/>
                  </w:pPr>
                  <w:r w:rsidRPr="00D96F81">
                    <w:t>Menampilkan</w:t>
                  </w:r>
                  <w:r>
                    <w:t xml:space="preserve"> pesan data telah dihapus</w:t>
                  </w:r>
                </w:p>
              </w:tc>
            </w:tr>
          </w:tbl>
          <w:p w14:paraId="3B1195EA" w14:textId="77777777" w:rsidR="00563E22" w:rsidRDefault="00563E22" w:rsidP="00D47629">
            <w:pPr>
              <w:ind w:firstLine="0"/>
            </w:pPr>
          </w:p>
        </w:tc>
      </w:tr>
    </w:tbl>
    <w:p w14:paraId="229E7BE0" w14:textId="77777777" w:rsidR="00563E22" w:rsidRPr="00563E22" w:rsidRDefault="00563E22" w:rsidP="00563E22">
      <w:pPr>
        <w:ind w:firstLine="0"/>
      </w:pPr>
    </w:p>
    <w:p w14:paraId="2A1009C0" w14:textId="77777777" w:rsidR="00755B5B" w:rsidRDefault="00755B5B">
      <w:pPr>
        <w:spacing w:before="0" w:after="160" w:line="259" w:lineRule="auto"/>
        <w:ind w:firstLine="0"/>
        <w:jc w:val="left"/>
        <w:rPr>
          <w:rFonts w:eastAsiaTheme="majorEastAsia" w:cstheme="majorBidi"/>
          <w:i/>
          <w:iCs/>
          <w:color w:val="000000" w:themeColor="text1"/>
        </w:rPr>
      </w:pPr>
      <w:r>
        <w:rPr>
          <w:i/>
        </w:rPr>
        <w:br w:type="page"/>
      </w:r>
    </w:p>
    <w:p w14:paraId="02A66CD9" w14:textId="7D831D82" w:rsidR="00203304" w:rsidRDefault="000D4F93" w:rsidP="00203304">
      <w:pPr>
        <w:pStyle w:val="Heading4"/>
      </w:pPr>
      <w:r w:rsidRPr="000D4F93">
        <w:rPr>
          <w:i/>
        </w:rPr>
        <w:lastRenderedPageBreak/>
        <w:t>Scenario</w:t>
      </w:r>
      <w:r w:rsidR="00203304">
        <w:t xml:space="preserve"> Mengelola Data Bahan</w:t>
      </w:r>
    </w:p>
    <w:p w14:paraId="478765B0" w14:textId="1214411F" w:rsidR="00563E22" w:rsidRPr="003470F4" w:rsidRDefault="00563E22" w:rsidP="00563E22">
      <w:pPr>
        <w:pStyle w:val="Caption"/>
        <w:keepNext/>
        <w:rPr>
          <w:b/>
          <w:bCs/>
        </w:rPr>
      </w:pPr>
      <w:r>
        <w:t xml:space="preserve">Tabel 4. </w:t>
      </w:r>
      <w:r w:rsidR="00FB7456">
        <w:fldChar w:fldCharType="begin"/>
      </w:r>
      <w:r w:rsidR="00FB7456">
        <w:instrText xml:space="preserve"> SEQ Tabel_4. \* ARABIC </w:instrText>
      </w:r>
      <w:r w:rsidR="00FB7456">
        <w:fldChar w:fldCharType="separate"/>
      </w:r>
      <w:r w:rsidR="00A66956">
        <w:rPr>
          <w:noProof/>
        </w:rPr>
        <w:t>6</w:t>
      </w:r>
      <w:r w:rsidR="00FB7456">
        <w:fldChar w:fldCharType="end"/>
      </w:r>
      <w:r>
        <w:t xml:space="preserve"> </w:t>
      </w:r>
      <w:r>
        <w:rPr>
          <w:bCs/>
          <w:i/>
          <w:iCs w:val="0"/>
        </w:rPr>
        <w:t xml:space="preserve">Scenario </w:t>
      </w:r>
      <w:r>
        <w:rPr>
          <w:bCs/>
        </w:rPr>
        <w:t>Mengelola Data Bahan</w:t>
      </w:r>
    </w:p>
    <w:tbl>
      <w:tblPr>
        <w:tblStyle w:val="TableGrid"/>
        <w:tblW w:w="0" w:type="auto"/>
        <w:jc w:val="center"/>
        <w:tblLook w:val="04A0" w:firstRow="1" w:lastRow="0" w:firstColumn="1" w:lastColumn="0" w:noHBand="0" w:noVBand="1"/>
      </w:tblPr>
      <w:tblGrid>
        <w:gridCol w:w="1800"/>
        <w:gridCol w:w="6134"/>
      </w:tblGrid>
      <w:tr w:rsidR="00563E22" w14:paraId="7FB33DDC" w14:textId="77777777" w:rsidTr="004C456F">
        <w:trPr>
          <w:jc w:val="center"/>
        </w:trPr>
        <w:tc>
          <w:tcPr>
            <w:tcW w:w="1800" w:type="dxa"/>
            <w:shd w:val="clear" w:color="auto" w:fill="D9D9D9" w:themeFill="background1" w:themeFillShade="D9"/>
          </w:tcPr>
          <w:p w14:paraId="3054DFFD" w14:textId="77777777" w:rsidR="00563E22" w:rsidRDefault="00563E22" w:rsidP="00D47629">
            <w:pPr>
              <w:ind w:firstLine="0"/>
            </w:pPr>
            <w:r>
              <w:t xml:space="preserve">No </w:t>
            </w:r>
            <w:r w:rsidRPr="00331087">
              <w:rPr>
                <w:i/>
                <w:iCs/>
              </w:rPr>
              <w:t>Use Case</w:t>
            </w:r>
          </w:p>
        </w:tc>
        <w:tc>
          <w:tcPr>
            <w:tcW w:w="6134" w:type="dxa"/>
          </w:tcPr>
          <w:p w14:paraId="4321B896" w14:textId="77777777" w:rsidR="00563E22" w:rsidRDefault="00563E22" w:rsidP="00D47629">
            <w:pPr>
              <w:ind w:firstLine="0"/>
            </w:pPr>
            <w:r>
              <w:t>05</w:t>
            </w:r>
          </w:p>
        </w:tc>
      </w:tr>
      <w:tr w:rsidR="00563E22" w14:paraId="591FD0B5" w14:textId="77777777" w:rsidTr="004C456F">
        <w:trPr>
          <w:jc w:val="center"/>
        </w:trPr>
        <w:tc>
          <w:tcPr>
            <w:tcW w:w="1800" w:type="dxa"/>
            <w:shd w:val="clear" w:color="auto" w:fill="D9D9D9" w:themeFill="background1" w:themeFillShade="D9"/>
          </w:tcPr>
          <w:p w14:paraId="1A592C4B" w14:textId="77777777" w:rsidR="00563E22" w:rsidRDefault="00563E22" w:rsidP="00D47629">
            <w:pPr>
              <w:ind w:firstLine="0"/>
            </w:pPr>
            <w:r>
              <w:t xml:space="preserve">Nama </w:t>
            </w:r>
            <w:r w:rsidRPr="00331087">
              <w:rPr>
                <w:i/>
                <w:iCs/>
              </w:rPr>
              <w:t>Use Case</w:t>
            </w:r>
          </w:p>
        </w:tc>
        <w:tc>
          <w:tcPr>
            <w:tcW w:w="6134" w:type="dxa"/>
          </w:tcPr>
          <w:p w14:paraId="6A04E706" w14:textId="77777777" w:rsidR="00563E22" w:rsidRDefault="00563E22" w:rsidP="00D47629">
            <w:pPr>
              <w:ind w:firstLine="0"/>
            </w:pPr>
            <w:r>
              <w:t>Mengelola Data Bahan</w:t>
            </w:r>
          </w:p>
        </w:tc>
      </w:tr>
      <w:tr w:rsidR="00563E22" w14:paraId="7D7810B0" w14:textId="77777777" w:rsidTr="004C456F">
        <w:trPr>
          <w:jc w:val="center"/>
        </w:trPr>
        <w:tc>
          <w:tcPr>
            <w:tcW w:w="1800" w:type="dxa"/>
            <w:shd w:val="clear" w:color="auto" w:fill="D9D9D9" w:themeFill="background1" w:themeFillShade="D9"/>
          </w:tcPr>
          <w:p w14:paraId="34968F70" w14:textId="77777777" w:rsidR="00563E22" w:rsidRPr="00331087" w:rsidRDefault="00563E22" w:rsidP="00D47629">
            <w:pPr>
              <w:ind w:firstLine="0"/>
              <w:rPr>
                <w:i/>
                <w:iCs/>
              </w:rPr>
            </w:pPr>
            <w:r>
              <w:rPr>
                <w:i/>
                <w:iCs/>
              </w:rPr>
              <w:t>Description</w:t>
            </w:r>
          </w:p>
        </w:tc>
        <w:tc>
          <w:tcPr>
            <w:tcW w:w="6134" w:type="dxa"/>
          </w:tcPr>
          <w:p w14:paraId="0F0993CE" w14:textId="77777777" w:rsidR="00563E22" w:rsidRDefault="00563E22" w:rsidP="00D47629">
            <w:pPr>
              <w:ind w:firstLine="0"/>
            </w:pPr>
            <w:r>
              <w:rPr>
                <w:i/>
                <w:iCs/>
              </w:rPr>
              <w:t xml:space="preserve">Actor </w:t>
            </w:r>
            <w:r w:rsidRPr="00E34534">
              <w:t>menambah</w:t>
            </w:r>
            <w:r>
              <w:t>,</w:t>
            </w:r>
            <w:r>
              <w:rPr>
                <w:i/>
                <w:iCs/>
              </w:rPr>
              <w:t xml:space="preserve"> </w:t>
            </w:r>
            <w:r>
              <w:t>melihat detail,</w:t>
            </w:r>
            <w:r>
              <w:rPr>
                <w:i/>
                <w:iCs/>
              </w:rPr>
              <w:t xml:space="preserve"> </w:t>
            </w:r>
            <w:r>
              <w:t>mengubah, menghapus data bahan</w:t>
            </w:r>
          </w:p>
        </w:tc>
      </w:tr>
      <w:tr w:rsidR="00563E22" w14:paraId="4643192B" w14:textId="77777777" w:rsidTr="004C456F">
        <w:trPr>
          <w:jc w:val="center"/>
        </w:trPr>
        <w:tc>
          <w:tcPr>
            <w:tcW w:w="1800" w:type="dxa"/>
            <w:shd w:val="clear" w:color="auto" w:fill="D9D9D9" w:themeFill="background1" w:themeFillShade="D9"/>
          </w:tcPr>
          <w:p w14:paraId="02251B64" w14:textId="77777777" w:rsidR="00563E22" w:rsidRDefault="00563E22" w:rsidP="00D47629">
            <w:pPr>
              <w:ind w:firstLine="0"/>
              <w:rPr>
                <w:i/>
                <w:iCs/>
              </w:rPr>
            </w:pPr>
            <w:r>
              <w:rPr>
                <w:i/>
                <w:iCs/>
              </w:rPr>
              <w:t>Pre-condition</w:t>
            </w:r>
          </w:p>
        </w:tc>
        <w:tc>
          <w:tcPr>
            <w:tcW w:w="6134" w:type="dxa"/>
          </w:tcPr>
          <w:p w14:paraId="64986AB9" w14:textId="77777777" w:rsidR="00563E22" w:rsidRPr="006C715E" w:rsidRDefault="00563E22" w:rsidP="00D47629">
            <w:pPr>
              <w:ind w:firstLine="0"/>
            </w:pPr>
            <w:r>
              <w:rPr>
                <w:i/>
                <w:iCs/>
              </w:rPr>
              <w:t xml:space="preserve">Actor </w:t>
            </w:r>
            <w:r>
              <w:t xml:space="preserve">berada di halaman </w:t>
            </w:r>
          </w:p>
        </w:tc>
      </w:tr>
      <w:tr w:rsidR="00563E22" w14:paraId="7AA83C6B" w14:textId="77777777" w:rsidTr="004C456F">
        <w:trPr>
          <w:jc w:val="center"/>
        </w:trPr>
        <w:tc>
          <w:tcPr>
            <w:tcW w:w="1800" w:type="dxa"/>
            <w:shd w:val="clear" w:color="auto" w:fill="D9D9D9" w:themeFill="background1" w:themeFillShade="D9"/>
          </w:tcPr>
          <w:p w14:paraId="17296EED" w14:textId="77777777" w:rsidR="00563E22" w:rsidRDefault="00563E22" w:rsidP="00D47629">
            <w:pPr>
              <w:ind w:firstLine="0"/>
              <w:rPr>
                <w:i/>
                <w:iCs/>
              </w:rPr>
            </w:pPr>
            <w:r>
              <w:rPr>
                <w:i/>
                <w:iCs/>
              </w:rPr>
              <w:t>Post-condition</w:t>
            </w:r>
          </w:p>
        </w:tc>
        <w:tc>
          <w:tcPr>
            <w:tcW w:w="6134" w:type="dxa"/>
          </w:tcPr>
          <w:p w14:paraId="2B912795" w14:textId="77777777" w:rsidR="00563E22" w:rsidRDefault="00563E22" w:rsidP="00D47629">
            <w:pPr>
              <w:ind w:firstLine="0"/>
            </w:pPr>
            <w:r w:rsidRPr="007565FA">
              <w:rPr>
                <w:i/>
                <w:iCs/>
              </w:rPr>
              <w:t>Actor</w:t>
            </w:r>
            <w:r>
              <w:rPr>
                <w:i/>
                <w:iCs/>
              </w:rPr>
              <w:t xml:space="preserve"> </w:t>
            </w:r>
            <w:r>
              <w:t>telah melihat detail, mengubah, menghapus data bahan</w:t>
            </w:r>
          </w:p>
        </w:tc>
      </w:tr>
      <w:tr w:rsidR="00563E22" w14:paraId="4CD03B0F" w14:textId="77777777" w:rsidTr="004C456F">
        <w:trPr>
          <w:jc w:val="center"/>
        </w:trPr>
        <w:tc>
          <w:tcPr>
            <w:tcW w:w="1800" w:type="dxa"/>
            <w:shd w:val="clear" w:color="auto" w:fill="D9D9D9" w:themeFill="background1" w:themeFillShade="D9"/>
          </w:tcPr>
          <w:p w14:paraId="2322C50A" w14:textId="77777777" w:rsidR="00563E22" w:rsidRDefault="00563E22" w:rsidP="00D47629">
            <w:pPr>
              <w:ind w:firstLine="0"/>
              <w:rPr>
                <w:i/>
                <w:iCs/>
              </w:rPr>
            </w:pPr>
            <w:r>
              <w:rPr>
                <w:i/>
                <w:iCs/>
              </w:rPr>
              <w:t>Actor</w:t>
            </w:r>
          </w:p>
        </w:tc>
        <w:tc>
          <w:tcPr>
            <w:tcW w:w="6134" w:type="dxa"/>
          </w:tcPr>
          <w:p w14:paraId="07EDE754" w14:textId="77777777" w:rsidR="00563E22" w:rsidRDefault="00563E22" w:rsidP="00D47629">
            <w:pPr>
              <w:ind w:firstLine="0"/>
            </w:pPr>
            <w:r>
              <w:t>Admin</w:t>
            </w:r>
          </w:p>
        </w:tc>
      </w:tr>
      <w:tr w:rsidR="00563E22" w14:paraId="66D9F6CB" w14:textId="77777777" w:rsidTr="004C456F">
        <w:trPr>
          <w:jc w:val="center"/>
        </w:trPr>
        <w:tc>
          <w:tcPr>
            <w:tcW w:w="1800" w:type="dxa"/>
            <w:shd w:val="clear" w:color="auto" w:fill="D9D9D9" w:themeFill="background1" w:themeFillShade="D9"/>
          </w:tcPr>
          <w:p w14:paraId="6B769B78" w14:textId="77777777" w:rsidR="00563E22" w:rsidRPr="00327167" w:rsidRDefault="00563E22" w:rsidP="00D47629">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563E22" w14:paraId="234BA8B2" w14:textId="77777777" w:rsidTr="00D47629">
              <w:tc>
                <w:tcPr>
                  <w:tcW w:w="2954" w:type="dxa"/>
                  <w:shd w:val="clear" w:color="auto" w:fill="D9D9D9" w:themeFill="background1" w:themeFillShade="D9"/>
                </w:tcPr>
                <w:p w14:paraId="40372F73" w14:textId="77777777" w:rsidR="00563E22" w:rsidRDefault="00563E22" w:rsidP="00D47629">
                  <w:pPr>
                    <w:ind w:firstLine="0"/>
                    <w:jc w:val="center"/>
                  </w:pPr>
                  <w:r>
                    <w:t>Admin</w:t>
                  </w:r>
                </w:p>
              </w:tc>
              <w:tc>
                <w:tcPr>
                  <w:tcW w:w="2954" w:type="dxa"/>
                  <w:shd w:val="clear" w:color="auto" w:fill="D9D9D9" w:themeFill="background1" w:themeFillShade="D9"/>
                </w:tcPr>
                <w:p w14:paraId="20241523" w14:textId="77777777" w:rsidR="00563E22" w:rsidRDefault="00563E22" w:rsidP="00D47629">
                  <w:pPr>
                    <w:ind w:firstLine="0"/>
                    <w:jc w:val="center"/>
                  </w:pPr>
                  <w:r>
                    <w:t>Sistem</w:t>
                  </w:r>
                </w:p>
              </w:tc>
            </w:tr>
            <w:tr w:rsidR="00685D8B" w14:paraId="61964DC0" w14:textId="77777777" w:rsidTr="00D47629">
              <w:tc>
                <w:tcPr>
                  <w:tcW w:w="2954" w:type="dxa"/>
                </w:tcPr>
                <w:p w14:paraId="28938B5C" w14:textId="4002B9F2" w:rsidR="00685D8B" w:rsidRDefault="00685D8B" w:rsidP="00685D8B">
                  <w:pPr>
                    <w:pStyle w:val="WOW"/>
                    <w:numPr>
                      <w:ilvl w:val="0"/>
                      <w:numId w:val="20"/>
                    </w:numPr>
                    <w:ind w:left="320"/>
                  </w:pPr>
                  <w:r>
                    <w:t xml:space="preserve">Klik tombol </w:t>
                  </w:r>
                  <w:r w:rsidRPr="00FC0AF8">
                    <w:t>tambah</w:t>
                  </w:r>
                </w:p>
              </w:tc>
              <w:tc>
                <w:tcPr>
                  <w:tcW w:w="2954" w:type="dxa"/>
                </w:tcPr>
                <w:p w14:paraId="3F5601F8" w14:textId="77777777" w:rsidR="00685D8B" w:rsidRDefault="00685D8B" w:rsidP="00685D8B">
                  <w:pPr>
                    <w:ind w:firstLine="0"/>
                    <w:jc w:val="left"/>
                  </w:pPr>
                </w:p>
              </w:tc>
            </w:tr>
            <w:tr w:rsidR="00685D8B" w14:paraId="2896C51B" w14:textId="77777777" w:rsidTr="00D47629">
              <w:tc>
                <w:tcPr>
                  <w:tcW w:w="2954" w:type="dxa"/>
                </w:tcPr>
                <w:p w14:paraId="4FA0B374" w14:textId="77777777" w:rsidR="00685D8B" w:rsidRDefault="00685D8B" w:rsidP="00685D8B">
                  <w:pPr>
                    <w:ind w:firstLine="0"/>
                    <w:jc w:val="left"/>
                  </w:pPr>
                </w:p>
              </w:tc>
              <w:tc>
                <w:tcPr>
                  <w:tcW w:w="2954" w:type="dxa"/>
                </w:tcPr>
                <w:p w14:paraId="63114527" w14:textId="3B1471C7" w:rsidR="00685D8B" w:rsidRDefault="00685D8B" w:rsidP="00685D8B">
                  <w:pPr>
                    <w:pStyle w:val="WOW"/>
                  </w:pPr>
                  <w:r w:rsidRPr="00FC0AF8">
                    <w:t>Menampilkan</w:t>
                  </w:r>
                  <w:r>
                    <w:t xml:space="preserve"> </w:t>
                  </w:r>
                  <w:r w:rsidRPr="00151B82">
                    <w:rPr>
                      <w:i/>
                      <w:iCs/>
                    </w:rPr>
                    <w:t>modal</w:t>
                  </w:r>
                  <w:r>
                    <w:rPr>
                      <w:i/>
                      <w:iCs/>
                    </w:rPr>
                    <w:t xml:space="preserve"> </w:t>
                  </w:r>
                </w:p>
              </w:tc>
            </w:tr>
            <w:tr w:rsidR="00685D8B" w14:paraId="51E4D087" w14:textId="77777777" w:rsidTr="00D47629">
              <w:tc>
                <w:tcPr>
                  <w:tcW w:w="2954" w:type="dxa"/>
                </w:tcPr>
                <w:p w14:paraId="15CAC46D" w14:textId="5220A029" w:rsidR="00685D8B" w:rsidRDefault="00685D8B" w:rsidP="00685D8B">
                  <w:pPr>
                    <w:pStyle w:val="WOW"/>
                  </w:pPr>
                  <w:r>
                    <w:t xml:space="preserve">Mengisi </w:t>
                  </w:r>
                  <w:r>
                    <w:rPr>
                      <w:i/>
                      <w:iCs/>
                    </w:rPr>
                    <w:t xml:space="preserve">form </w:t>
                  </w:r>
                  <w:r>
                    <w:t>tambah data</w:t>
                  </w:r>
                </w:p>
              </w:tc>
              <w:tc>
                <w:tcPr>
                  <w:tcW w:w="2954" w:type="dxa"/>
                </w:tcPr>
                <w:p w14:paraId="1EDE5162" w14:textId="77777777" w:rsidR="00685D8B" w:rsidRDefault="00685D8B" w:rsidP="00685D8B">
                  <w:pPr>
                    <w:ind w:firstLine="0"/>
                    <w:jc w:val="left"/>
                  </w:pPr>
                </w:p>
              </w:tc>
            </w:tr>
            <w:tr w:rsidR="00685D8B" w14:paraId="011C1B21" w14:textId="77777777" w:rsidTr="00D47629">
              <w:tc>
                <w:tcPr>
                  <w:tcW w:w="2954" w:type="dxa"/>
                </w:tcPr>
                <w:p w14:paraId="201F473E" w14:textId="2E4978A9" w:rsidR="00685D8B" w:rsidRDefault="00685D8B" w:rsidP="00685D8B">
                  <w:pPr>
                    <w:pStyle w:val="WOW"/>
                  </w:pPr>
                  <w:r>
                    <w:t>Klik tombol tambah</w:t>
                  </w:r>
                </w:p>
              </w:tc>
              <w:tc>
                <w:tcPr>
                  <w:tcW w:w="2954" w:type="dxa"/>
                </w:tcPr>
                <w:p w14:paraId="6AFCD8F5" w14:textId="77777777" w:rsidR="00685D8B" w:rsidRDefault="00685D8B" w:rsidP="00685D8B">
                  <w:pPr>
                    <w:ind w:firstLine="0"/>
                    <w:jc w:val="left"/>
                  </w:pPr>
                </w:p>
              </w:tc>
            </w:tr>
            <w:tr w:rsidR="00685D8B" w14:paraId="508A1A14" w14:textId="77777777" w:rsidTr="00D47629">
              <w:tc>
                <w:tcPr>
                  <w:tcW w:w="2954" w:type="dxa"/>
                </w:tcPr>
                <w:p w14:paraId="6D194176" w14:textId="77777777" w:rsidR="00685D8B" w:rsidRDefault="00685D8B" w:rsidP="00685D8B">
                  <w:pPr>
                    <w:ind w:firstLine="0"/>
                    <w:jc w:val="left"/>
                  </w:pPr>
                </w:p>
              </w:tc>
              <w:tc>
                <w:tcPr>
                  <w:tcW w:w="2954" w:type="dxa"/>
                </w:tcPr>
                <w:p w14:paraId="7CF14FAA" w14:textId="5D174BB4" w:rsidR="00685D8B" w:rsidRDefault="00685D8B" w:rsidP="00685D8B">
                  <w:pPr>
                    <w:pStyle w:val="WOW"/>
                  </w:pPr>
                  <w:r>
                    <w:t xml:space="preserve">Menyimpan data dan menampilkan pesan data berhasil </w:t>
                  </w:r>
                  <w:r w:rsidRPr="003C382E">
                    <w:t>disimpan</w:t>
                  </w:r>
                </w:p>
              </w:tc>
            </w:tr>
            <w:tr w:rsidR="00685D8B" w14:paraId="51A06840" w14:textId="77777777" w:rsidTr="00D47629">
              <w:tc>
                <w:tcPr>
                  <w:tcW w:w="2954" w:type="dxa"/>
                </w:tcPr>
                <w:p w14:paraId="1FF24CC0" w14:textId="11CC4F1F" w:rsidR="00685D8B" w:rsidRDefault="00685D8B" w:rsidP="00685D8B">
                  <w:pPr>
                    <w:pStyle w:val="WOW"/>
                  </w:pPr>
                  <w:r>
                    <w:t>Klik tombol detail pada data yang dipilih</w:t>
                  </w:r>
                </w:p>
              </w:tc>
              <w:tc>
                <w:tcPr>
                  <w:tcW w:w="2954" w:type="dxa"/>
                </w:tcPr>
                <w:p w14:paraId="2D7737B2" w14:textId="77777777" w:rsidR="00685D8B" w:rsidRDefault="00685D8B" w:rsidP="00685D8B">
                  <w:pPr>
                    <w:ind w:firstLine="0"/>
                    <w:jc w:val="left"/>
                  </w:pPr>
                </w:p>
              </w:tc>
            </w:tr>
            <w:tr w:rsidR="00685D8B" w14:paraId="1B6C89CB" w14:textId="77777777" w:rsidTr="00D47629">
              <w:tc>
                <w:tcPr>
                  <w:tcW w:w="2954" w:type="dxa"/>
                </w:tcPr>
                <w:p w14:paraId="275D6CAA" w14:textId="77777777" w:rsidR="00685D8B" w:rsidRDefault="00685D8B" w:rsidP="00685D8B">
                  <w:pPr>
                    <w:ind w:firstLine="0"/>
                    <w:jc w:val="left"/>
                  </w:pPr>
                </w:p>
              </w:tc>
              <w:tc>
                <w:tcPr>
                  <w:tcW w:w="2954" w:type="dxa"/>
                </w:tcPr>
                <w:p w14:paraId="461E81F6" w14:textId="2DEEF8E7" w:rsidR="00685D8B" w:rsidRDefault="00685D8B" w:rsidP="00685D8B">
                  <w:pPr>
                    <w:pStyle w:val="WOW"/>
                  </w:pPr>
                  <w:r>
                    <w:t xml:space="preserve">Menampilkan </w:t>
                  </w:r>
                  <w:r>
                    <w:rPr>
                      <w:i/>
                      <w:iCs/>
                    </w:rPr>
                    <w:t xml:space="preserve">modal </w:t>
                  </w:r>
                  <w:r>
                    <w:t>dengan menampilkan detail dari data yang dipilih</w:t>
                  </w:r>
                </w:p>
              </w:tc>
            </w:tr>
            <w:tr w:rsidR="00685D8B" w14:paraId="791D3BF3" w14:textId="77777777" w:rsidTr="00D47629">
              <w:tc>
                <w:tcPr>
                  <w:tcW w:w="2954" w:type="dxa"/>
                </w:tcPr>
                <w:p w14:paraId="3365B0AE" w14:textId="7191CC70" w:rsidR="00685D8B" w:rsidRDefault="00685D8B" w:rsidP="00685D8B">
                  <w:pPr>
                    <w:pStyle w:val="WOW"/>
                  </w:pPr>
                  <w:r>
                    <w:t xml:space="preserve">Klik </w:t>
                  </w:r>
                  <w:r w:rsidRPr="003C382E">
                    <w:t>tombol</w:t>
                  </w:r>
                  <w:r>
                    <w:t xml:space="preserve"> tutup</w:t>
                  </w:r>
                </w:p>
              </w:tc>
              <w:tc>
                <w:tcPr>
                  <w:tcW w:w="2954" w:type="dxa"/>
                </w:tcPr>
                <w:p w14:paraId="5F37C213" w14:textId="77777777" w:rsidR="00685D8B" w:rsidRDefault="00685D8B" w:rsidP="00685D8B">
                  <w:pPr>
                    <w:ind w:firstLine="0"/>
                    <w:jc w:val="left"/>
                  </w:pPr>
                </w:p>
              </w:tc>
            </w:tr>
            <w:tr w:rsidR="00685D8B" w14:paraId="7FD619F0" w14:textId="77777777" w:rsidTr="00D47629">
              <w:tc>
                <w:tcPr>
                  <w:tcW w:w="2954" w:type="dxa"/>
                </w:tcPr>
                <w:p w14:paraId="34BA597C" w14:textId="77777777" w:rsidR="00685D8B" w:rsidRDefault="00685D8B" w:rsidP="00685D8B">
                  <w:pPr>
                    <w:ind w:firstLine="0"/>
                    <w:jc w:val="left"/>
                  </w:pPr>
                </w:p>
              </w:tc>
              <w:tc>
                <w:tcPr>
                  <w:tcW w:w="2954" w:type="dxa"/>
                </w:tcPr>
                <w:p w14:paraId="6C07BC77" w14:textId="53ADFE01" w:rsidR="00685D8B" w:rsidRDefault="00685D8B" w:rsidP="00685D8B">
                  <w:pPr>
                    <w:pStyle w:val="WOW"/>
                  </w:pPr>
                  <w:r>
                    <w:t xml:space="preserve">Menutup </w:t>
                  </w:r>
                  <w:r w:rsidRPr="00151B82">
                    <w:rPr>
                      <w:i/>
                      <w:iCs/>
                    </w:rPr>
                    <w:t>modal</w:t>
                  </w:r>
                  <w:r>
                    <w:t xml:space="preserve"> detail</w:t>
                  </w:r>
                </w:p>
              </w:tc>
            </w:tr>
            <w:tr w:rsidR="00685D8B" w14:paraId="307D86EB" w14:textId="77777777" w:rsidTr="00D47629">
              <w:tc>
                <w:tcPr>
                  <w:tcW w:w="2954" w:type="dxa"/>
                </w:tcPr>
                <w:p w14:paraId="4DB7DC83" w14:textId="5AADA343" w:rsidR="00685D8B" w:rsidRDefault="00685D8B" w:rsidP="00685D8B">
                  <w:pPr>
                    <w:pStyle w:val="WOW"/>
                  </w:pPr>
                  <w:r>
                    <w:t>Klik tombol ubah pada data yang akan diubah</w:t>
                  </w:r>
                </w:p>
              </w:tc>
              <w:tc>
                <w:tcPr>
                  <w:tcW w:w="2954" w:type="dxa"/>
                </w:tcPr>
                <w:p w14:paraId="219371B2" w14:textId="77777777" w:rsidR="00685D8B" w:rsidRDefault="00685D8B" w:rsidP="00685D8B">
                  <w:pPr>
                    <w:ind w:firstLine="0"/>
                    <w:jc w:val="left"/>
                  </w:pPr>
                </w:p>
              </w:tc>
            </w:tr>
            <w:tr w:rsidR="00685D8B" w14:paraId="185625E6" w14:textId="77777777" w:rsidTr="00D47629">
              <w:tc>
                <w:tcPr>
                  <w:tcW w:w="2954" w:type="dxa"/>
                </w:tcPr>
                <w:p w14:paraId="2C454C06" w14:textId="77777777" w:rsidR="00685D8B" w:rsidRDefault="00685D8B" w:rsidP="00685D8B">
                  <w:pPr>
                    <w:ind w:firstLine="0"/>
                    <w:jc w:val="left"/>
                  </w:pPr>
                </w:p>
              </w:tc>
              <w:tc>
                <w:tcPr>
                  <w:tcW w:w="2954" w:type="dxa"/>
                </w:tcPr>
                <w:p w14:paraId="79825725" w14:textId="445C1C08" w:rsidR="00685D8B" w:rsidRDefault="00685D8B" w:rsidP="00685D8B">
                  <w:pPr>
                    <w:pStyle w:val="WOW"/>
                  </w:pPr>
                  <w:r>
                    <w:t xml:space="preserve">Menampilkan </w:t>
                  </w:r>
                  <w:r w:rsidRPr="00685D8B">
                    <w:rPr>
                      <w:i/>
                      <w:iCs/>
                    </w:rPr>
                    <w:t>modal</w:t>
                  </w:r>
                  <w:r>
                    <w:rPr>
                      <w:i/>
                      <w:iCs/>
                    </w:rPr>
                    <w:t xml:space="preserve"> </w:t>
                  </w:r>
                  <w:r>
                    <w:t>ubah</w:t>
                  </w:r>
                </w:p>
              </w:tc>
            </w:tr>
            <w:tr w:rsidR="00685D8B" w14:paraId="14F2AB3A" w14:textId="77777777" w:rsidTr="00D47629">
              <w:tc>
                <w:tcPr>
                  <w:tcW w:w="2954" w:type="dxa"/>
                </w:tcPr>
                <w:p w14:paraId="085A24EC" w14:textId="3C9F7F03" w:rsidR="00685D8B" w:rsidRDefault="00685D8B" w:rsidP="00685D8B">
                  <w:pPr>
                    <w:pStyle w:val="WOW"/>
                  </w:pPr>
                  <w:r>
                    <w:t>Mengubah data pada form</w:t>
                  </w:r>
                </w:p>
              </w:tc>
              <w:tc>
                <w:tcPr>
                  <w:tcW w:w="2954" w:type="dxa"/>
                </w:tcPr>
                <w:p w14:paraId="05472211" w14:textId="77777777" w:rsidR="00685D8B" w:rsidRDefault="00685D8B" w:rsidP="00685D8B">
                  <w:pPr>
                    <w:ind w:firstLine="0"/>
                    <w:jc w:val="left"/>
                  </w:pPr>
                </w:p>
              </w:tc>
            </w:tr>
            <w:tr w:rsidR="00685D8B" w14:paraId="38FA95AC" w14:textId="77777777" w:rsidTr="00D47629">
              <w:tc>
                <w:tcPr>
                  <w:tcW w:w="2954" w:type="dxa"/>
                </w:tcPr>
                <w:p w14:paraId="18E9C922" w14:textId="004CCBE4" w:rsidR="00685D8B" w:rsidRDefault="00685D8B" w:rsidP="00685D8B">
                  <w:pPr>
                    <w:pStyle w:val="WOW"/>
                  </w:pPr>
                  <w:r>
                    <w:t xml:space="preserve">Klik </w:t>
                  </w:r>
                  <w:r w:rsidRPr="00063B54">
                    <w:t>tombol</w:t>
                  </w:r>
                  <w:r>
                    <w:t xml:space="preserve"> ubah</w:t>
                  </w:r>
                </w:p>
              </w:tc>
              <w:tc>
                <w:tcPr>
                  <w:tcW w:w="2954" w:type="dxa"/>
                </w:tcPr>
                <w:p w14:paraId="5BD5ED39" w14:textId="77777777" w:rsidR="00685D8B" w:rsidRDefault="00685D8B" w:rsidP="00685D8B">
                  <w:pPr>
                    <w:ind w:firstLine="0"/>
                    <w:jc w:val="left"/>
                  </w:pPr>
                </w:p>
              </w:tc>
            </w:tr>
            <w:tr w:rsidR="00685D8B" w14:paraId="10F027AA" w14:textId="77777777" w:rsidTr="00D47629">
              <w:tc>
                <w:tcPr>
                  <w:tcW w:w="2954" w:type="dxa"/>
                </w:tcPr>
                <w:p w14:paraId="5B271532" w14:textId="77777777" w:rsidR="00685D8B" w:rsidRDefault="00685D8B" w:rsidP="00685D8B">
                  <w:pPr>
                    <w:ind w:firstLine="0"/>
                    <w:jc w:val="left"/>
                  </w:pPr>
                </w:p>
              </w:tc>
              <w:tc>
                <w:tcPr>
                  <w:tcW w:w="2954" w:type="dxa"/>
                </w:tcPr>
                <w:p w14:paraId="05650EA9" w14:textId="682E560F" w:rsidR="00685D8B" w:rsidRDefault="00685D8B" w:rsidP="00685D8B">
                  <w:pPr>
                    <w:pStyle w:val="WOW"/>
                  </w:pPr>
                  <w:r>
                    <w:t xml:space="preserve">Menampilkan pesan data </w:t>
                  </w:r>
                  <w:r w:rsidRPr="00CA4E89">
                    <w:t>berhasil</w:t>
                  </w:r>
                  <w:r>
                    <w:t xml:space="preserve"> diubah</w:t>
                  </w:r>
                </w:p>
              </w:tc>
            </w:tr>
            <w:tr w:rsidR="00685D8B" w14:paraId="5A422043" w14:textId="77777777" w:rsidTr="00D47629">
              <w:tc>
                <w:tcPr>
                  <w:tcW w:w="2954" w:type="dxa"/>
                </w:tcPr>
                <w:p w14:paraId="3DD2BEE4" w14:textId="35DCA1A0" w:rsidR="00685D8B" w:rsidRDefault="00685D8B" w:rsidP="00685D8B">
                  <w:pPr>
                    <w:pStyle w:val="WOW"/>
                  </w:pPr>
                  <w:r>
                    <w:t xml:space="preserve">Klik tombol hapus pada data yang akan </w:t>
                  </w:r>
                  <w:r w:rsidRPr="00D96F81">
                    <w:t>dihapus</w:t>
                  </w:r>
                </w:p>
              </w:tc>
              <w:tc>
                <w:tcPr>
                  <w:tcW w:w="2954" w:type="dxa"/>
                </w:tcPr>
                <w:p w14:paraId="58F215FB" w14:textId="77777777" w:rsidR="00685D8B" w:rsidRDefault="00685D8B" w:rsidP="00685D8B">
                  <w:pPr>
                    <w:ind w:firstLine="0"/>
                    <w:jc w:val="left"/>
                  </w:pPr>
                </w:p>
              </w:tc>
            </w:tr>
            <w:tr w:rsidR="00685D8B" w14:paraId="3261A59B" w14:textId="77777777" w:rsidTr="00D47629">
              <w:tc>
                <w:tcPr>
                  <w:tcW w:w="2954" w:type="dxa"/>
                </w:tcPr>
                <w:p w14:paraId="54D0E056" w14:textId="77777777" w:rsidR="00685D8B" w:rsidRDefault="00685D8B" w:rsidP="00685D8B">
                  <w:pPr>
                    <w:ind w:firstLine="0"/>
                    <w:jc w:val="left"/>
                  </w:pPr>
                </w:p>
              </w:tc>
              <w:tc>
                <w:tcPr>
                  <w:tcW w:w="2954" w:type="dxa"/>
                </w:tcPr>
                <w:p w14:paraId="6C3B1A02" w14:textId="671AEDEB" w:rsidR="00685D8B" w:rsidRDefault="00685D8B" w:rsidP="00685D8B">
                  <w:pPr>
                    <w:pStyle w:val="WOW"/>
                  </w:pPr>
                  <w:r>
                    <w:t xml:space="preserve">Menampilkan pesan </w:t>
                  </w:r>
                  <w:r w:rsidRPr="00D96F81">
                    <w:t>konfirmasi</w:t>
                  </w:r>
                </w:p>
              </w:tc>
            </w:tr>
            <w:tr w:rsidR="00685D8B" w14:paraId="23269C44" w14:textId="77777777" w:rsidTr="00D47629">
              <w:tc>
                <w:tcPr>
                  <w:tcW w:w="2954" w:type="dxa"/>
                </w:tcPr>
                <w:p w14:paraId="7DA2E67B" w14:textId="1B459906" w:rsidR="00685D8B" w:rsidRDefault="00685D8B" w:rsidP="00685D8B">
                  <w:pPr>
                    <w:pStyle w:val="WOW"/>
                  </w:pPr>
                  <w:r w:rsidRPr="00D96F81">
                    <w:t>Klik</w:t>
                  </w:r>
                  <w:r>
                    <w:t xml:space="preserve"> tombol hapus</w:t>
                  </w:r>
                </w:p>
              </w:tc>
              <w:tc>
                <w:tcPr>
                  <w:tcW w:w="2954" w:type="dxa"/>
                </w:tcPr>
                <w:p w14:paraId="6D710055" w14:textId="77777777" w:rsidR="00685D8B" w:rsidRDefault="00685D8B" w:rsidP="00685D8B">
                  <w:pPr>
                    <w:ind w:firstLine="0"/>
                    <w:jc w:val="left"/>
                  </w:pPr>
                </w:p>
              </w:tc>
            </w:tr>
            <w:tr w:rsidR="00685D8B" w14:paraId="3F0B0E8D" w14:textId="77777777" w:rsidTr="00D47629">
              <w:tc>
                <w:tcPr>
                  <w:tcW w:w="2954" w:type="dxa"/>
                </w:tcPr>
                <w:p w14:paraId="3A43F46D" w14:textId="77777777" w:rsidR="00685D8B" w:rsidRPr="00D96F81" w:rsidRDefault="00685D8B" w:rsidP="00685D8B">
                  <w:pPr>
                    <w:ind w:firstLine="0"/>
                    <w:jc w:val="left"/>
                  </w:pPr>
                </w:p>
              </w:tc>
              <w:tc>
                <w:tcPr>
                  <w:tcW w:w="2954" w:type="dxa"/>
                </w:tcPr>
                <w:p w14:paraId="5C04CBCB" w14:textId="4037CC8B" w:rsidR="00685D8B" w:rsidRDefault="00685D8B" w:rsidP="00685D8B">
                  <w:pPr>
                    <w:pStyle w:val="WOW"/>
                  </w:pPr>
                  <w:r>
                    <w:t>Menghapus data bahan</w:t>
                  </w:r>
                </w:p>
              </w:tc>
            </w:tr>
            <w:tr w:rsidR="00685D8B" w14:paraId="23562F70" w14:textId="77777777" w:rsidTr="00D47629">
              <w:tc>
                <w:tcPr>
                  <w:tcW w:w="2954" w:type="dxa"/>
                </w:tcPr>
                <w:p w14:paraId="667B4B3C" w14:textId="77777777" w:rsidR="00685D8B" w:rsidRPr="00D96F81" w:rsidRDefault="00685D8B" w:rsidP="00685D8B">
                  <w:pPr>
                    <w:ind w:firstLine="0"/>
                    <w:jc w:val="left"/>
                  </w:pPr>
                </w:p>
              </w:tc>
              <w:tc>
                <w:tcPr>
                  <w:tcW w:w="2954" w:type="dxa"/>
                </w:tcPr>
                <w:p w14:paraId="23021E6E" w14:textId="3C66AE7C" w:rsidR="00685D8B" w:rsidRDefault="00685D8B" w:rsidP="00685D8B">
                  <w:pPr>
                    <w:pStyle w:val="WOW"/>
                  </w:pPr>
                  <w:r w:rsidRPr="00D96F81">
                    <w:t>Menampilkan</w:t>
                  </w:r>
                  <w:r>
                    <w:t xml:space="preserve"> pesan data telah dihapus</w:t>
                  </w:r>
                </w:p>
              </w:tc>
            </w:tr>
          </w:tbl>
          <w:p w14:paraId="697C7679" w14:textId="77777777" w:rsidR="00563E22" w:rsidRDefault="00563E22" w:rsidP="00D47629">
            <w:pPr>
              <w:ind w:firstLine="0"/>
            </w:pPr>
          </w:p>
        </w:tc>
      </w:tr>
    </w:tbl>
    <w:p w14:paraId="30A55E75" w14:textId="77777777" w:rsidR="00563E22" w:rsidRPr="00563E22" w:rsidRDefault="00563E22" w:rsidP="00563E22">
      <w:pPr>
        <w:ind w:firstLine="0"/>
      </w:pPr>
    </w:p>
    <w:p w14:paraId="6FE898DD" w14:textId="5E13ADF4" w:rsidR="0054240B" w:rsidRPr="00782F4E" w:rsidRDefault="000D4F93" w:rsidP="00782F4E">
      <w:pPr>
        <w:pStyle w:val="Heading4"/>
      </w:pPr>
      <w:r w:rsidRPr="000D4F93">
        <w:rPr>
          <w:i/>
        </w:rPr>
        <w:t>Scenario</w:t>
      </w:r>
      <w:r w:rsidR="00203304">
        <w:t xml:space="preserve"> </w:t>
      </w:r>
      <w:r w:rsidR="00782F4E">
        <w:t>Mencetak Faktur</w:t>
      </w:r>
    </w:p>
    <w:p w14:paraId="401F13DE" w14:textId="56B5159E" w:rsidR="00782F4E" w:rsidRPr="00CA7FB7" w:rsidRDefault="00782F4E" w:rsidP="00782F4E">
      <w:pPr>
        <w:pStyle w:val="Caption"/>
        <w:keepNext/>
        <w:rPr>
          <w:b/>
          <w:bCs/>
        </w:rPr>
      </w:pPr>
      <w:r>
        <w:t xml:space="preserve">Tabel 4. </w:t>
      </w:r>
      <w:r>
        <w:fldChar w:fldCharType="begin"/>
      </w:r>
      <w:r>
        <w:instrText xml:space="preserve"> SEQ Tabel_4. \* ARABIC </w:instrText>
      </w:r>
      <w:r>
        <w:fldChar w:fldCharType="separate"/>
      </w:r>
      <w:r w:rsidR="00A66956">
        <w:rPr>
          <w:noProof/>
        </w:rPr>
        <w:t>7</w:t>
      </w:r>
      <w:r>
        <w:fldChar w:fldCharType="end"/>
      </w:r>
      <w:r>
        <w:t xml:space="preserve"> </w:t>
      </w:r>
      <w:r w:rsidR="00CA7FB7">
        <w:rPr>
          <w:bCs/>
          <w:i/>
          <w:iCs w:val="0"/>
        </w:rPr>
        <w:t xml:space="preserve">Scenario </w:t>
      </w:r>
      <w:r w:rsidR="00CA7FB7">
        <w:rPr>
          <w:bCs/>
        </w:rPr>
        <w:t>Mencetak Faktur</w:t>
      </w:r>
    </w:p>
    <w:tbl>
      <w:tblPr>
        <w:tblStyle w:val="TableGrid"/>
        <w:tblW w:w="0" w:type="auto"/>
        <w:jc w:val="center"/>
        <w:tblLook w:val="04A0" w:firstRow="1" w:lastRow="0" w:firstColumn="1" w:lastColumn="0" w:noHBand="0" w:noVBand="1"/>
      </w:tblPr>
      <w:tblGrid>
        <w:gridCol w:w="1800"/>
        <w:gridCol w:w="6134"/>
      </w:tblGrid>
      <w:tr w:rsidR="0054240B" w14:paraId="128AEEAE" w14:textId="77777777" w:rsidTr="004C456F">
        <w:trPr>
          <w:jc w:val="center"/>
        </w:trPr>
        <w:tc>
          <w:tcPr>
            <w:tcW w:w="1800" w:type="dxa"/>
            <w:shd w:val="clear" w:color="auto" w:fill="D9D9D9" w:themeFill="background1" w:themeFillShade="D9"/>
          </w:tcPr>
          <w:p w14:paraId="493D4986" w14:textId="77777777" w:rsidR="0054240B" w:rsidRDefault="0054240B" w:rsidP="00B079E6">
            <w:pPr>
              <w:ind w:firstLine="0"/>
            </w:pPr>
            <w:r>
              <w:t xml:space="preserve">No </w:t>
            </w:r>
            <w:r w:rsidRPr="00331087">
              <w:rPr>
                <w:i/>
                <w:iCs/>
              </w:rPr>
              <w:t>Use Case</w:t>
            </w:r>
          </w:p>
        </w:tc>
        <w:tc>
          <w:tcPr>
            <w:tcW w:w="6134" w:type="dxa"/>
          </w:tcPr>
          <w:p w14:paraId="4F3A819B" w14:textId="3B77017A" w:rsidR="0054240B" w:rsidRDefault="0054240B" w:rsidP="00B079E6">
            <w:pPr>
              <w:ind w:firstLine="0"/>
            </w:pPr>
            <w:r>
              <w:t>0</w:t>
            </w:r>
            <w:r w:rsidR="0083366A">
              <w:t>6</w:t>
            </w:r>
          </w:p>
        </w:tc>
      </w:tr>
      <w:tr w:rsidR="0054240B" w14:paraId="5CC54AA6" w14:textId="77777777" w:rsidTr="004C456F">
        <w:trPr>
          <w:jc w:val="center"/>
        </w:trPr>
        <w:tc>
          <w:tcPr>
            <w:tcW w:w="1800" w:type="dxa"/>
            <w:shd w:val="clear" w:color="auto" w:fill="D9D9D9" w:themeFill="background1" w:themeFillShade="D9"/>
          </w:tcPr>
          <w:p w14:paraId="76F334BE" w14:textId="77777777" w:rsidR="0054240B" w:rsidRDefault="0054240B" w:rsidP="00B079E6">
            <w:pPr>
              <w:ind w:firstLine="0"/>
            </w:pPr>
            <w:r>
              <w:t xml:space="preserve">Nama </w:t>
            </w:r>
            <w:r w:rsidRPr="00331087">
              <w:rPr>
                <w:i/>
                <w:iCs/>
              </w:rPr>
              <w:t>Use Case</w:t>
            </w:r>
          </w:p>
        </w:tc>
        <w:tc>
          <w:tcPr>
            <w:tcW w:w="6134" w:type="dxa"/>
          </w:tcPr>
          <w:p w14:paraId="6B3B4B51" w14:textId="77777777" w:rsidR="0054240B" w:rsidRDefault="0054240B" w:rsidP="00B079E6">
            <w:pPr>
              <w:ind w:firstLine="0"/>
            </w:pPr>
            <w:r>
              <w:t>Cetak Faktur</w:t>
            </w:r>
          </w:p>
        </w:tc>
      </w:tr>
      <w:tr w:rsidR="0054240B" w14:paraId="00AB19C1" w14:textId="77777777" w:rsidTr="004C456F">
        <w:trPr>
          <w:jc w:val="center"/>
        </w:trPr>
        <w:tc>
          <w:tcPr>
            <w:tcW w:w="1800" w:type="dxa"/>
            <w:shd w:val="clear" w:color="auto" w:fill="D9D9D9" w:themeFill="background1" w:themeFillShade="D9"/>
          </w:tcPr>
          <w:p w14:paraId="17CDB59F" w14:textId="77777777" w:rsidR="0054240B" w:rsidRPr="00331087" w:rsidRDefault="0054240B" w:rsidP="00B079E6">
            <w:pPr>
              <w:ind w:firstLine="0"/>
              <w:rPr>
                <w:i/>
                <w:iCs/>
              </w:rPr>
            </w:pPr>
            <w:r>
              <w:rPr>
                <w:i/>
                <w:iCs/>
              </w:rPr>
              <w:t>Description</w:t>
            </w:r>
          </w:p>
        </w:tc>
        <w:tc>
          <w:tcPr>
            <w:tcW w:w="6134" w:type="dxa"/>
          </w:tcPr>
          <w:p w14:paraId="49BD5D24" w14:textId="77777777" w:rsidR="0054240B" w:rsidRPr="004216F6" w:rsidRDefault="0054240B" w:rsidP="00B079E6">
            <w:pPr>
              <w:ind w:firstLine="0"/>
            </w:pPr>
            <w:r>
              <w:rPr>
                <w:i/>
                <w:iCs/>
              </w:rPr>
              <w:t xml:space="preserve">Actor </w:t>
            </w:r>
            <w:r>
              <w:t>mencetak faktur pembayaran</w:t>
            </w:r>
          </w:p>
        </w:tc>
      </w:tr>
      <w:tr w:rsidR="0054240B" w14:paraId="135796EA" w14:textId="77777777" w:rsidTr="004C456F">
        <w:trPr>
          <w:jc w:val="center"/>
        </w:trPr>
        <w:tc>
          <w:tcPr>
            <w:tcW w:w="1800" w:type="dxa"/>
            <w:shd w:val="clear" w:color="auto" w:fill="D9D9D9" w:themeFill="background1" w:themeFillShade="D9"/>
          </w:tcPr>
          <w:p w14:paraId="3F07B544" w14:textId="77777777" w:rsidR="0054240B" w:rsidRDefault="0054240B" w:rsidP="00B079E6">
            <w:pPr>
              <w:ind w:firstLine="0"/>
              <w:rPr>
                <w:i/>
                <w:iCs/>
              </w:rPr>
            </w:pPr>
            <w:r>
              <w:rPr>
                <w:i/>
                <w:iCs/>
              </w:rPr>
              <w:t>Pre-condition</w:t>
            </w:r>
          </w:p>
        </w:tc>
        <w:tc>
          <w:tcPr>
            <w:tcW w:w="6134" w:type="dxa"/>
          </w:tcPr>
          <w:p w14:paraId="25C1B55E" w14:textId="77777777" w:rsidR="0054240B" w:rsidRPr="004216F6" w:rsidRDefault="0054240B" w:rsidP="00B079E6">
            <w:pPr>
              <w:ind w:firstLine="0"/>
            </w:pPr>
            <w:r>
              <w:rPr>
                <w:i/>
                <w:iCs/>
              </w:rPr>
              <w:t xml:space="preserve">Actor </w:t>
            </w:r>
            <w:r>
              <w:t>berada di halaman cetak faktur</w:t>
            </w:r>
          </w:p>
        </w:tc>
      </w:tr>
      <w:tr w:rsidR="0054240B" w14:paraId="79F351FA" w14:textId="77777777" w:rsidTr="004C456F">
        <w:trPr>
          <w:jc w:val="center"/>
        </w:trPr>
        <w:tc>
          <w:tcPr>
            <w:tcW w:w="1800" w:type="dxa"/>
            <w:shd w:val="clear" w:color="auto" w:fill="D9D9D9" w:themeFill="background1" w:themeFillShade="D9"/>
          </w:tcPr>
          <w:p w14:paraId="22455897" w14:textId="77777777" w:rsidR="0054240B" w:rsidRDefault="0054240B" w:rsidP="00B079E6">
            <w:pPr>
              <w:ind w:firstLine="0"/>
              <w:rPr>
                <w:i/>
                <w:iCs/>
              </w:rPr>
            </w:pPr>
            <w:r>
              <w:rPr>
                <w:i/>
                <w:iCs/>
              </w:rPr>
              <w:t>Post-condition</w:t>
            </w:r>
          </w:p>
        </w:tc>
        <w:tc>
          <w:tcPr>
            <w:tcW w:w="6134" w:type="dxa"/>
          </w:tcPr>
          <w:p w14:paraId="59645A91" w14:textId="77777777" w:rsidR="0054240B" w:rsidRPr="006C67AF" w:rsidRDefault="0054240B" w:rsidP="00B079E6">
            <w:pPr>
              <w:ind w:firstLine="0"/>
            </w:pPr>
            <w:r>
              <w:rPr>
                <w:i/>
                <w:iCs/>
              </w:rPr>
              <w:t xml:space="preserve">Actor </w:t>
            </w:r>
            <w:r>
              <w:t>berada di halaman cetak faktur</w:t>
            </w:r>
          </w:p>
        </w:tc>
      </w:tr>
      <w:tr w:rsidR="0054240B" w14:paraId="0E6F8B13" w14:textId="77777777" w:rsidTr="004C456F">
        <w:trPr>
          <w:jc w:val="center"/>
        </w:trPr>
        <w:tc>
          <w:tcPr>
            <w:tcW w:w="1800" w:type="dxa"/>
            <w:shd w:val="clear" w:color="auto" w:fill="D9D9D9" w:themeFill="background1" w:themeFillShade="D9"/>
          </w:tcPr>
          <w:p w14:paraId="069CD3D8" w14:textId="77777777" w:rsidR="0054240B" w:rsidRDefault="0054240B" w:rsidP="00B079E6">
            <w:pPr>
              <w:ind w:firstLine="0"/>
              <w:rPr>
                <w:i/>
                <w:iCs/>
              </w:rPr>
            </w:pPr>
            <w:r>
              <w:rPr>
                <w:i/>
                <w:iCs/>
              </w:rPr>
              <w:t>Actor</w:t>
            </w:r>
          </w:p>
        </w:tc>
        <w:tc>
          <w:tcPr>
            <w:tcW w:w="6134" w:type="dxa"/>
          </w:tcPr>
          <w:p w14:paraId="4977A7DC" w14:textId="77777777" w:rsidR="0054240B" w:rsidRDefault="0054240B" w:rsidP="00B079E6">
            <w:pPr>
              <w:ind w:firstLine="0"/>
            </w:pPr>
            <w:r>
              <w:t>Admin</w:t>
            </w:r>
          </w:p>
        </w:tc>
      </w:tr>
      <w:tr w:rsidR="0054240B" w14:paraId="5214D32F" w14:textId="77777777" w:rsidTr="004C456F">
        <w:trPr>
          <w:jc w:val="center"/>
        </w:trPr>
        <w:tc>
          <w:tcPr>
            <w:tcW w:w="1800" w:type="dxa"/>
            <w:shd w:val="clear" w:color="auto" w:fill="D9D9D9" w:themeFill="background1" w:themeFillShade="D9"/>
          </w:tcPr>
          <w:p w14:paraId="68371DCF" w14:textId="77777777" w:rsidR="0054240B" w:rsidRPr="00327167" w:rsidRDefault="0054240B" w:rsidP="00B079E6">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54240B" w14:paraId="786C4E5F" w14:textId="77777777" w:rsidTr="00B079E6">
              <w:tc>
                <w:tcPr>
                  <w:tcW w:w="2954" w:type="dxa"/>
                  <w:shd w:val="clear" w:color="auto" w:fill="D9D9D9" w:themeFill="background1" w:themeFillShade="D9"/>
                </w:tcPr>
                <w:p w14:paraId="257F7A19" w14:textId="77777777" w:rsidR="0054240B" w:rsidRDefault="0054240B" w:rsidP="00B079E6">
                  <w:pPr>
                    <w:ind w:firstLine="0"/>
                    <w:jc w:val="center"/>
                  </w:pPr>
                  <w:r>
                    <w:t>Pelanggan</w:t>
                  </w:r>
                </w:p>
              </w:tc>
              <w:tc>
                <w:tcPr>
                  <w:tcW w:w="2954" w:type="dxa"/>
                  <w:shd w:val="clear" w:color="auto" w:fill="D9D9D9" w:themeFill="background1" w:themeFillShade="D9"/>
                </w:tcPr>
                <w:p w14:paraId="267BDA24" w14:textId="77777777" w:rsidR="0054240B" w:rsidRDefault="0054240B" w:rsidP="00B079E6">
                  <w:pPr>
                    <w:ind w:firstLine="0"/>
                    <w:jc w:val="center"/>
                  </w:pPr>
                  <w:r>
                    <w:t>Sistem</w:t>
                  </w:r>
                </w:p>
              </w:tc>
            </w:tr>
            <w:tr w:rsidR="0054240B" w14:paraId="0DCA7AAA" w14:textId="77777777" w:rsidTr="00B079E6">
              <w:tc>
                <w:tcPr>
                  <w:tcW w:w="2954" w:type="dxa"/>
                </w:tcPr>
                <w:p w14:paraId="6E0794A9" w14:textId="77777777" w:rsidR="0054240B" w:rsidRDefault="0054240B" w:rsidP="0054240B">
                  <w:pPr>
                    <w:pStyle w:val="WOW"/>
                    <w:numPr>
                      <w:ilvl w:val="0"/>
                      <w:numId w:val="15"/>
                    </w:numPr>
                    <w:ind w:left="320"/>
                  </w:pPr>
                  <w:r>
                    <w:t>Mengisi data faktur</w:t>
                  </w:r>
                </w:p>
              </w:tc>
              <w:tc>
                <w:tcPr>
                  <w:tcW w:w="2954" w:type="dxa"/>
                </w:tcPr>
                <w:p w14:paraId="33DF04DE" w14:textId="77777777" w:rsidR="0054240B" w:rsidRDefault="0054240B" w:rsidP="00B079E6">
                  <w:pPr>
                    <w:ind w:firstLine="0"/>
                  </w:pPr>
                </w:p>
              </w:tc>
            </w:tr>
            <w:tr w:rsidR="0054240B" w14:paraId="5DCF1F8F" w14:textId="77777777" w:rsidTr="00B079E6">
              <w:tc>
                <w:tcPr>
                  <w:tcW w:w="2954" w:type="dxa"/>
                </w:tcPr>
                <w:p w14:paraId="2BD08036" w14:textId="77777777" w:rsidR="0054240B" w:rsidRPr="00021311" w:rsidRDefault="0054240B" w:rsidP="00B079E6">
                  <w:pPr>
                    <w:pStyle w:val="WOW"/>
                  </w:pPr>
                  <w:r>
                    <w:t xml:space="preserve">Klik tombol </w:t>
                  </w:r>
                  <w:r w:rsidRPr="00021311">
                    <w:rPr>
                      <w:i/>
                      <w:iCs/>
                    </w:rPr>
                    <w:t>print</w:t>
                  </w:r>
                  <w:r>
                    <w:rPr>
                      <w:i/>
                      <w:iCs/>
                    </w:rPr>
                    <w:t xml:space="preserve"> </w:t>
                  </w:r>
                </w:p>
              </w:tc>
              <w:tc>
                <w:tcPr>
                  <w:tcW w:w="2954" w:type="dxa"/>
                </w:tcPr>
                <w:p w14:paraId="78D350C9" w14:textId="77777777" w:rsidR="0054240B" w:rsidRPr="00860960" w:rsidRDefault="0054240B" w:rsidP="00B079E6">
                  <w:pPr>
                    <w:pStyle w:val="WOW"/>
                    <w:numPr>
                      <w:ilvl w:val="0"/>
                      <w:numId w:val="0"/>
                    </w:numPr>
                    <w:ind w:left="314" w:hanging="314"/>
                  </w:pPr>
                </w:p>
              </w:tc>
            </w:tr>
            <w:tr w:rsidR="0054240B" w14:paraId="4B580944" w14:textId="77777777" w:rsidTr="00B079E6">
              <w:tc>
                <w:tcPr>
                  <w:tcW w:w="2954" w:type="dxa"/>
                </w:tcPr>
                <w:p w14:paraId="6DFAAA8E" w14:textId="77777777" w:rsidR="0054240B" w:rsidRDefault="0054240B" w:rsidP="00B079E6">
                  <w:pPr>
                    <w:ind w:firstLine="0"/>
                  </w:pPr>
                </w:p>
              </w:tc>
              <w:tc>
                <w:tcPr>
                  <w:tcW w:w="2954" w:type="dxa"/>
                </w:tcPr>
                <w:p w14:paraId="446E0238" w14:textId="77777777" w:rsidR="0054240B" w:rsidRPr="00860960" w:rsidRDefault="0054240B" w:rsidP="00B079E6">
                  <w:pPr>
                    <w:pStyle w:val="WOW"/>
                  </w:pPr>
                  <w:r>
                    <w:t>Mencetak faktur</w:t>
                  </w:r>
                </w:p>
              </w:tc>
            </w:tr>
            <w:tr w:rsidR="0054240B" w14:paraId="3B7E3AC0" w14:textId="77777777" w:rsidTr="00B079E6">
              <w:tc>
                <w:tcPr>
                  <w:tcW w:w="2954" w:type="dxa"/>
                </w:tcPr>
                <w:p w14:paraId="0B685743" w14:textId="77777777" w:rsidR="0054240B" w:rsidRDefault="0054240B" w:rsidP="00B079E6">
                  <w:pPr>
                    <w:ind w:firstLine="0"/>
                  </w:pPr>
                </w:p>
              </w:tc>
              <w:tc>
                <w:tcPr>
                  <w:tcW w:w="2954" w:type="dxa"/>
                </w:tcPr>
                <w:p w14:paraId="3CE86BD9" w14:textId="77777777" w:rsidR="0054240B" w:rsidRDefault="0054240B" w:rsidP="00B079E6">
                  <w:pPr>
                    <w:pStyle w:val="WOW"/>
                  </w:pPr>
                  <w:r>
                    <w:t>Menampilkan halaman cetak faktur</w:t>
                  </w:r>
                </w:p>
              </w:tc>
            </w:tr>
          </w:tbl>
          <w:p w14:paraId="74A0A632" w14:textId="77777777" w:rsidR="0054240B" w:rsidRDefault="0054240B" w:rsidP="00B079E6">
            <w:pPr>
              <w:ind w:firstLine="0"/>
            </w:pPr>
          </w:p>
        </w:tc>
      </w:tr>
    </w:tbl>
    <w:p w14:paraId="7F6988F0" w14:textId="3110D876" w:rsidR="00563E22" w:rsidRDefault="00563E22" w:rsidP="00563E22">
      <w:pPr>
        <w:ind w:firstLine="0"/>
      </w:pPr>
    </w:p>
    <w:p w14:paraId="3F4EE14A" w14:textId="02C4F2E7" w:rsidR="0054240B" w:rsidRDefault="00DB3CA4" w:rsidP="0054240B">
      <w:pPr>
        <w:pStyle w:val="Heading4"/>
      </w:pPr>
      <w:r w:rsidRPr="00DB3CA4">
        <w:rPr>
          <w:i/>
          <w:iCs w:val="0"/>
        </w:rPr>
        <w:t>Scenerio</w:t>
      </w:r>
      <w:r>
        <w:rPr>
          <w:i/>
          <w:iCs w:val="0"/>
        </w:rPr>
        <w:t xml:space="preserve"> </w:t>
      </w:r>
      <w:r w:rsidR="00782F4E">
        <w:t xml:space="preserve">Memesan </w:t>
      </w:r>
      <w:r w:rsidR="00782F4E" w:rsidRPr="00782F4E">
        <w:rPr>
          <w:i/>
          <w:iCs w:val="0"/>
        </w:rPr>
        <w:t>Jersey Custom</w:t>
      </w:r>
    </w:p>
    <w:p w14:paraId="6C491F2C" w14:textId="3BF12F8F" w:rsidR="00CA7FB7" w:rsidRPr="00CA7FB7" w:rsidRDefault="00CA7FB7" w:rsidP="00CA7FB7">
      <w:pPr>
        <w:pStyle w:val="Caption"/>
        <w:keepNext/>
        <w:rPr>
          <w:b/>
          <w:bCs/>
        </w:rPr>
      </w:pPr>
      <w:r>
        <w:t xml:space="preserve">Tabel 4. </w:t>
      </w:r>
      <w:r>
        <w:fldChar w:fldCharType="begin"/>
      </w:r>
      <w:r>
        <w:instrText xml:space="preserve"> SEQ Tabel_4. \* ARABIC </w:instrText>
      </w:r>
      <w:r>
        <w:fldChar w:fldCharType="separate"/>
      </w:r>
      <w:r w:rsidR="00A66956">
        <w:rPr>
          <w:noProof/>
        </w:rPr>
        <w:t>8</w:t>
      </w:r>
      <w:r>
        <w:fldChar w:fldCharType="end"/>
      </w:r>
      <w:r>
        <w:t xml:space="preserve"> </w:t>
      </w:r>
      <w:r>
        <w:rPr>
          <w:bCs/>
          <w:i/>
          <w:iCs w:val="0"/>
        </w:rPr>
        <w:t xml:space="preserve">Scenario </w:t>
      </w:r>
      <w:r>
        <w:rPr>
          <w:bCs/>
        </w:rPr>
        <w:t xml:space="preserve">memesan </w:t>
      </w:r>
      <w:r w:rsidRPr="00CA7FB7">
        <w:rPr>
          <w:bCs/>
          <w:i/>
          <w:iCs w:val="0"/>
        </w:rPr>
        <w:t>jersey custom</w:t>
      </w:r>
    </w:p>
    <w:tbl>
      <w:tblPr>
        <w:tblStyle w:val="TableGrid"/>
        <w:tblW w:w="0" w:type="auto"/>
        <w:jc w:val="center"/>
        <w:tblLook w:val="04A0" w:firstRow="1" w:lastRow="0" w:firstColumn="1" w:lastColumn="0" w:noHBand="0" w:noVBand="1"/>
      </w:tblPr>
      <w:tblGrid>
        <w:gridCol w:w="1800"/>
        <w:gridCol w:w="6134"/>
      </w:tblGrid>
      <w:tr w:rsidR="0054240B" w14:paraId="5BA2CE1A" w14:textId="77777777" w:rsidTr="004C456F">
        <w:trPr>
          <w:jc w:val="center"/>
        </w:trPr>
        <w:tc>
          <w:tcPr>
            <w:tcW w:w="1800" w:type="dxa"/>
            <w:shd w:val="clear" w:color="auto" w:fill="D9D9D9" w:themeFill="background1" w:themeFillShade="D9"/>
          </w:tcPr>
          <w:p w14:paraId="46E47607" w14:textId="77777777" w:rsidR="0054240B" w:rsidRDefault="0054240B" w:rsidP="00B079E6">
            <w:pPr>
              <w:ind w:firstLine="0"/>
            </w:pPr>
            <w:r>
              <w:t xml:space="preserve">No </w:t>
            </w:r>
            <w:r w:rsidRPr="00331087">
              <w:rPr>
                <w:i/>
                <w:iCs/>
              </w:rPr>
              <w:t>Use Case</w:t>
            </w:r>
          </w:p>
        </w:tc>
        <w:tc>
          <w:tcPr>
            <w:tcW w:w="6134" w:type="dxa"/>
          </w:tcPr>
          <w:p w14:paraId="4590B5FF" w14:textId="5DF76C72" w:rsidR="0054240B" w:rsidRDefault="0054240B" w:rsidP="00B079E6">
            <w:pPr>
              <w:ind w:firstLine="0"/>
            </w:pPr>
            <w:r>
              <w:t>0</w:t>
            </w:r>
            <w:r w:rsidR="0083366A">
              <w:t>7</w:t>
            </w:r>
          </w:p>
        </w:tc>
      </w:tr>
      <w:tr w:rsidR="0054240B" w14:paraId="1F2689DC" w14:textId="77777777" w:rsidTr="004C456F">
        <w:trPr>
          <w:jc w:val="center"/>
        </w:trPr>
        <w:tc>
          <w:tcPr>
            <w:tcW w:w="1800" w:type="dxa"/>
            <w:shd w:val="clear" w:color="auto" w:fill="D9D9D9" w:themeFill="background1" w:themeFillShade="D9"/>
          </w:tcPr>
          <w:p w14:paraId="0FC9ACD1" w14:textId="77777777" w:rsidR="0054240B" w:rsidRDefault="0054240B" w:rsidP="00B079E6">
            <w:pPr>
              <w:ind w:firstLine="0"/>
            </w:pPr>
            <w:r>
              <w:t xml:space="preserve">Nama </w:t>
            </w:r>
            <w:r w:rsidRPr="00331087">
              <w:rPr>
                <w:i/>
                <w:iCs/>
              </w:rPr>
              <w:t>Use Case</w:t>
            </w:r>
          </w:p>
        </w:tc>
        <w:tc>
          <w:tcPr>
            <w:tcW w:w="6134" w:type="dxa"/>
          </w:tcPr>
          <w:p w14:paraId="46F77A95" w14:textId="77777777" w:rsidR="0054240B" w:rsidRDefault="0054240B" w:rsidP="00B079E6">
            <w:pPr>
              <w:ind w:firstLine="0"/>
            </w:pPr>
            <w:r>
              <w:t xml:space="preserve">Memesan </w:t>
            </w:r>
            <w:r w:rsidRPr="002049E2">
              <w:rPr>
                <w:i/>
                <w:iCs/>
              </w:rPr>
              <w:t>Jersey Custom</w:t>
            </w:r>
          </w:p>
        </w:tc>
      </w:tr>
      <w:tr w:rsidR="0054240B" w14:paraId="52A8D635" w14:textId="77777777" w:rsidTr="004C456F">
        <w:trPr>
          <w:jc w:val="center"/>
        </w:trPr>
        <w:tc>
          <w:tcPr>
            <w:tcW w:w="1800" w:type="dxa"/>
            <w:shd w:val="clear" w:color="auto" w:fill="D9D9D9" w:themeFill="background1" w:themeFillShade="D9"/>
          </w:tcPr>
          <w:p w14:paraId="24838DB2" w14:textId="77777777" w:rsidR="0054240B" w:rsidRPr="00331087" w:rsidRDefault="0054240B" w:rsidP="00B079E6">
            <w:pPr>
              <w:ind w:firstLine="0"/>
              <w:rPr>
                <w:i/>
                <w:iCs/>
              </w:rPr>
            </w:pPr>
            <w:r>
              <w:rPr>
                <w:i/>
                <w:iCs/>
              </w:rPr>
              <w:t>Description</w:t>
            </w:r>
          </w:p>
        </w:tc>
        <w:tc>
          <w:tcPr>
            <w:tcW w:w="6134" w:type="dxa"/>
          </w:tcPr>
          <w:p w14:paraId="65DFB828" w14:textId="77777777" w:rsidR="0054240B" w:rsidRPr="00D51B1C" w:rsidRDefault="0054240B" w:rsidP="00B079E6">
            <w:pPr>
              <w:ind w:firstLine="0"/>
            </w:pPr>
            <w:r w:rsidRPr="00107099">
              <w:rPr>
                <w:i/>
                <w:iCs/>
              </w:rPr>
              <w:t>Actor</w:t>
            </w:r>
            <w:r>
              <w:t xml:space="preserve"> melakukan pemesanan </w:t>
            </w:r>
            <w:r>
              <w:rPr>
                <w:i/>
                <w:iCs/>
              </w:rPr>
              <w:t>jersey custom</w:t>
            </w:r>
          </w:p>
        </w:tc>
      </w:tr>
      <w:tr w:rsidR="0054240B" w14:paraId="111A1BDB" w14:textId="77777777" w:rsidTr="004C456F">
        <w:trPr>
          <w:jc w:val="center"/>
        </w:trPr>
        <w:tc>
          <w:tcPr>
            <w:tcW w:w="1800" w:type="dxa"/>
            <w:shd w:val="clear" w:color="auto" w:fill="D9D9D9" w:themeFill="background1" w:themeFillShade="D9"/>
          </w:tcPr>
          <w:p w14:paraId="322E9CE0" w14:textId="77777777" w:rsidR="0054240B" w:rsidRDefault="0054240B" w:rsidP="00B079E6">
            <w:pPr>
              <w:ind w:firstLine="0"/>
              <w:rPr>
                <w:i/>
                <w:iCs/>
              </w:rPr>
            </w:pPr>
            <w:r>
              <w:rPr>
                <w:i/>
                <w:iCs/>
              </w:rPr>
              <w:t>Pre-condition</w:t>
            </w:r>
          </w:p>
        </w:tc>
        <w:tc>
          <w:tcPr>
            <w:tcW w:w="6134" w:type="dxa"/>
          </w:tcPr>
          <w:p w14:paraId="41450D40" w14:textId="77777777" w:rsidR="0054240B" w:rsidRPr="00D51B1C" w:rsidRDefault="0054240B" w:rsidP="00B079E6">
            <w:pPr>
              <w:ind w:firstLine="0"/>
            </w:pPr>
            <w:r>
              <w:rPr>
                <w:i/>
                <w:iCs/>
              </w:rPr>
              <w:t xml:space="preserve">Actor </w:t>
            </w:r>
            <w:r>
              <w:t>berada di halaman utama</w:t>
            </w:r>
          </w:p>
        </w:tc>
      </w:tr>
      <w:tr w:rsidR="0054240B" w14:paraId="6EE37F85" w14:textId="77777777" w:rsidTr="004C456F">
        <w:trPr>
          <w:jc w:val="center"/>
        </w:trPr>
        <w:tc>
          <w:tcPr>
            <w:tcW w:w="1800" w:type="dxa"/>
            <w:shd w:val="clear" w:color="auto" w:fill="D9D9D9" w:themeFill="background1" w:themeFillShade="D9"/>
          </w:tcPr>
          <w:p w14:paraId="31AB5E9A" w14:textId="77777777" w:rsidR="0054240B" w:rsidRDefault="0054240B" w:rsidP="00B079E6">
            <w:pPr>
              <w:ind w:firstLine="0"/>
              <w:rPr>
                <w:i/>
                <w:iCs/>
              </w:rPr>
            </w:pPr>
            <w:r>
              <w:rPr>
                <w:i/>
                <w:iCs/>
              </w:rPr>
              <w:t>Post-condition</w:t>
            </w:r>
          </w:p>
        </w:tc>
        <w:tc>
          <w:tcPr>
            <w:tcW w:w="6134" w:type="dxa"/>
          </w:tcPr>
          <w:p w14:paraId="1658FCB6" w14:textId="77777777" w:rsidR="0054240B" w:rsidRPr="00107099" w:rsidRDefault="0054240B" w:rsidP="00B079E6">
            <w:pPr>
              <w:ind w:firstLine="0"/>
            </w:pPr>
            <w:r>
              <w:rPr>
                <w:i/>
                <w:iCs/>
              </w:rPr>
              <w:t xml:space="preserve">Actor </w:t>
            </w:r>
            <w:r>
              <w:t>berada di halaman order</w:t>
            </w:r>
          </w:p>
        </w:tc>
      </w:tr>
      <w:tr w:rsidR="0054240B" w14:paraId="72231703" w14:textId="77777777" w:rsidTr="004C456F">
        <w:trPr>
          <w:jc w:val="center"/>
        </w:trPr>
        <w:tc>
          <w:tcPr>
            <w:tcW w:w="1800" w:type="dxa"/>
            <w:shd w:val="clear" w:color="auto" w:fill="D9D9D9" w:themeFill="background1" w:themeFillShade="D9"/>
          </w:tcPr>
          <w:p w14:paraId="28A0145E" w14:textId="77777777" w:rsidR="0054240B" w:rsidRDefault="0054240B" w:rsidP="00B079E6">
            <w:pPr>
              <w:ind w:firstLine="0"/>
              <w:rPr>
                <w:i/>
                <w:iCs/>
              </w:rPr>
            </w:pPr>
            <w:r>
              <w:rPr>
                <w:i/>
                <w:iCs/>
              </w:rPr>
              <w:t>Actor</w:t>
            </w:r>
          </w:p>
        </w:tc>
        <w:tc>
          <w:tcPr>
            <w:tcW w:w="6134" w:type="dxa"/>
          </w:tcPr>
          <w:p w14:paraId="203A2827" w14:textId="77777777" w:rsidR="0054240B" w:rsidRDefault="0054240B" w:rsidP="00B079E6">
            <w:pPr>
              <w:ind w:firstLine="0"/>
            </w:pPr>
            <w:r>
              <w:t>Pelanggan</w:t>
            </w:r>
          </w:p>
        </w:tc>
      </w:tr>
      <w:tr w:rsidR="0054240B" w14:paraId="469C86CE" w14:textId="77777777" w:rsidTr="004C456F">
        <w:trPr>
          <w:jc w:val="center"/>
        </w:trPr>
        <w:tc>
          <w:tcPr>
            <w:tcW w:w="1800" w:type="dxa"/>
            <w:shd w:val="clear" w:color="auto" w:fill="D9D9D9" w:themeFill="background1" w:themeFillShade="D9"/>
          </w:tcPr>
          <w:p w14:paraId="4736CCCB" w14:textId="77777777" w:rsidR="0054240B" w:rsidRPr="00327167" w:rsidRDefault="0054240B" w:rsidP="00B079E6">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54240B" w14:paraId="438B00E7" w14:textId="77777777" w:rsidTr="00B079E6">
              <w:tc>
                <w:tcPr>
                  <w:tcW w:w="2954" w:type="dxa"/>
                  <w:shd w:val="clear" w:color="auto" w:fill="D9D9D9" w:themeFill="background1" w:themeFillShade="D9"/>
                </w:tcPr>
                <w:p w14:paraId="1C5B6795" w14:textId="77777777" w:rsidR="0054240B" w:rsidRDefault="0054240B" w:rsidP="00B079E6">
                  <w:pPr>
                    <w:ind w:firstLine="0"/>
                    <w:jc w:val="center"/>
                  </w:pPr>
                  <w:r>
                    <w:t>Pelanggan</w:t>
                  </w:r>
                </w:p>
              </w:tc>
              <w:tc>
                <w:tcPr>
                  <w:tcW w:w="2954" w:type="dxa"/>
                  <w:shd w:val="clear" w:color="auto" w:fill="D9D9D9" w:themeFill="background1" w:themeFillShade="D9"/>
                </w:tcPr>
                <w:p w14:paraId="79A17ED1" w14:textId="77777777" w:rsidR="0054240B" w:rsidRDefault="0054240B" w:rsidP="00B079E6">
                  <w:pPr>
                    <w:ind w:firstLine="0"/>
                    <w:jc w:val="center"/>
                  </w:pPr>
                  <w:r>
                    <w:t>Sistem</w:t>
                  </w:r>
                </w:p>
              </w:tc>
            </w:tr>
            <w:tr w:rsidR="0054240B" w14:paraId="31CEC747" w14:textId="77777777" w:rsidTr="00B079E6">
              <w:tc>
                <w:tcPr>
                  <w:tcW w:w="2954" w:type="dxa"/>
                </w:tcPr>
                <w:p w14:paraId="46AE63D3" w14:textId="77777777" w:rsidR="0054240B" w:rsidRDefault="0054240B" w:rsidP="005D54D8">
                  <w:pPr>
                    <w:pStyle w:val="WOW"/>
                    <w:numPr>
                      <w:ilvl w:val="0"/>
                      <w:numId w:val="22"/>
                    </w:numPr>
                    <w:ind w:left="409"/>
                  </w:pPr>
                  <w:r>
                    <w:t>Klik tombol pesan sekarang</w:t>
                  </w:r>
                </w:p>
              </w:tc>
              <w:tc>
                <w:tcPr>
                  <w:tcW w:w="2954" w:type="dxa"/>
                </w:tcPr>
                <w:p w14:paraId="2B38818D" w14:textId="77777777" w:rsidR="0054240B" w:rsidRDefault="0054240B" w:rsidP="00B079E6">
                  <w:pPr>
                    <w:ind w:firstLine="0"/>
                  </w:pPr>
                </w:p>
              </w:tc>
            </w:tr>
            <w:tr w:rsidR="0054240B" w14:paraId="5A6DC67E" w14:textId="77777777" w:rsidTr="00B079E6">
              <w:tc>
                <w:tcPr>
                  <w:tcW w:w="2954" w:type="dxa"/>
                </w:tcPr>
                <w:p w14:paraId="64BFCC74" w14:textId="77777777" w:rsidR="0054240B" w:rsidRDefault="0054240B" w:rsidP="00B079E6">
                  <w:pPr>
                    <w:ind w:firstLine="0"/>
                  </w:pPr>
                </w:p>
              </w:tc>
              <w:tc>
                <w:tcPr>
                  <w:tcW w:w="2954" w:type="dxa"/>
                </w:tcPr>
                <w:p w14:paraId="2D1359EE" w14:textId="77777777" w:rsidR="0054240B" w:rsidRDefault="0054240B" w:rsidP="00B079E6">
                  <w:pPr>
                    <w:pStyle w:val="WOW"/>
                  </w:pPr>
                  <w:r>
                    <w:t>Menampilkan halaman order</w:t>
                  </w:r>
                </w:p>
              </w:tc>
            </w:tr>
            <w:tr w:rsidR="0054240B" w14:paraId="66BAFF35" w14:textId="77777777" w:rsidTr="00B079E6">
              <w:tc>
                <w:tcPr>
                  <w:tcW w:w="2954" w:type="dxa"/>
                </w:tcPr>
                <w:p w14:paraId="4064B11B" w14:textId="77777777" w:rsidR="0054240B" w:rsidRDefault="0054240B" w:rsidP="005D54D8">
                  <w:pPr>
                    <w:pStyle w:val="WOW"/>
                  </w:pPr>
                  <w:r>
                    <w:t>Mengisi data pemesanan</w:t>
                  </w:r>
                </w:p>
              </w:tc>
              <w:tc>
                <w:tcPr>
                  <w:tcW w:w="2954" w:type="dxa"/>
                </w:tcPr>
                <w:p w14:paraId="71EB30C6" w14:textId="77777777" w:rsidR="0054240B" w:rsidRDefault="0054240B" w:rsidP="00B079E6">
                  <w:pPr>
                    <w:ind w:firstLine="0"/>
                  </w:pPr>
                </w:p>
              </w:tc>
            </w:tr>
            <w:tr w:rsidR="0054240B" w14:paraId="430AD3E3" w14:textId="77777777" w:rsidTr="00B079E6">
              <w:tc>
                <w:tcPr>
                  <w:tcW w:w="2954" w:type="dxa"/>
                </w:tcPr>
                <w:p w14:paraId="2EDD8805" w14:textId="77777777" w:rsidR="0054240B" w:rsidRDefault="0054240B" w:rsidP="00B079E6">
                  <w:pPr>
                    <w:pStyle w:val="WOW"/>
                  </w:pPr>
                  <w:r>
                    <w:t>Klik tombol kirim</w:t>
                  </w:r>
                </w:p>
              </w:tc>
              <w:tc>
                <w:tcPr>
                  <w:tcW w:w="2954" w:type="dxa"/>
                </w:tcPr>
                <w:p w14:paraId="03B7F3A6" w14:textId="77777777" w:rsidR="0054240B" w:rsidRDefault="0054240B" w:rsidP="00B079E6">
                  <w:pPr>
                    <w:ind w:firstLine="0"/>
                  </w:pPr>
                </w:p>
              </w:tc>
            </w:tr>
            <w:tr w:rsidR="0054240B" w14:paraId="23BAEEDB" w14:textId="77777777" w:rsidTr="00B079E6">
              <w:tc>
                <w:tcPr>
                  <w:tcW w:w="2954" w:type="dxa"/>
                </w:tcPr>
                <w:p w14:paraId="116F883B" w14:textId="77777777" w:rsidR="0054240B" w:rsidRDefault="0054240B" w:rsidP="00B079E6">
                  <w:pPr>
                    <w:ind w:firstLine="0"/>
                  </w:pPr>
                </w:p>
              </w:tc>
              <w:tc>
                <w:tcPr>
                  <w:tcW w:w="2954" w:type="dxa"/>
                </w:tcPr>
                <w:p w14:paraId="7EC9EDF6" w14:textId="77777777" w:rsidR="0054240B" w:rsidRDefault="0054240B" w:rsidP="00B079E6">
                  <w:pPr>
                    <w:pStyle w:val="WOW"/>
                  </w:pPr>
                  <w:r>
                    <w:t>Menyimpan data pemesanan ke dalam database</w:t>
                  </w:r>
                </w:p>
              </w:tc>
            </w:tr>
            <w:tr w:rsidR="0054240B" w14:paraId="5817D791" w14:textId="77777777" w:rsidTr="00B079E6">
              <w:tc>
                <w:tcPr>
                  <w:tcW w:w="2954" w:type="dxa"/>
                </w:tcPr>
                <w:p w14:paraId="5569FE08" w14:textId="77777777" w:rsidR="0054240B" w:rsidRDefault="0054240B" w:rsidP="00B079E6">
                  <w:pPr>
                    <w:ind w:firstLine="0"/>
                  </w:pPr>
                </w:p>
              </w:tc>
              <w:tc>
                <w:tcPr>
                  <w:tcW w:w="2954" w:type="dxa"/>
                </w:tcPr>
                <w:p w14:paraId="5E4354C4" w14:textId="77777777" w:rsidR="0054240B" w:rsidRDefault="0054240B" w:rsidP="00B079E6">
                  <w:pPr>
                    <w:pStyle w:val="WOW"/>
                  </w:pPr>
                  <w:r>
                    <w:t>Menampilkan pesan pemesanan berhasil</w:t>
                  </w:r>
                </w:p>
              </w:tc>
            </w:tr>
          </w:tbl>
          <w:p w14:paraId="25B5B2E3" w14:textId="77777777" w:rsidR="0054240B" w:rsidRDefault="0054240B" w:rsidP="00B079E6">
            <w:pPr>
              <w:ind w:firstLine="0"/>
            </w:pPr>
          </w:p>
        </w:tc>
      </w:tr>
    </w:tbl>
    <w:p w14:paraId="1407B559" w14:textId="77777777" w:rsidR="0054240B" w:rsidRPr="00DB3CA4" w:rsidRDefault="0054240B" w:rsidP="00DB3CA4"/>
    <w:p w14:paraId="6D7E33C8" w14:textId="74640D20" w:rsidR="00203304" w:rsidRDefault="000D4F93" w:rsidP="00203304">
      <w:pPr>
        <w:pStyle w:val="Heading4"/>
      </w:pPr>
      <w:r w:rsidRPr="000D4F93">
        <w:rPr>
          <w:i/>
        </w:rPr>
        <w:lastRenderedPageBreak/>
        <w:t>Scenario</w:t>
      </w:r>
      <w:r w:rsidR="00203304">
        <w:t xml:space="preserve"> Memesan Produk</w:t>
      </w:r>
    </w:p>
    <w:p w14:paraId="72DED7ED" w14:textId="3C8A1C04" w:rsidR="00563E22" w:rsidRPr="00FA7498" w:rsidRDefault="00563E22" w:rsidP="00563E22">
      <w:pPr>
        <w:pStyle w:val="Caption"/>
        <w:keepNext/>
        <w:rPr>
          <w:b/>
          <w:bCs/>
        </w:rPr>
      </w:pPr>
      <w:r>
        <w:t xml:space="preserve">Tabel 4. </w:t>
      </w:r>
      <w:r w:rsidR="00FB7456">
        <w:fldChar w:fldCharType="begin"/>
      </w:r>
      <w:r w:rsidR="00FB7456">
        <w:instrText xml:space="preserve"> SEQ Tabel_4. \* ARABIC </w:instrText>
      </w:r>
      <w:r w:rsidR="00FB7456">
        <w:fldChar w:fldCharType="separate"/>
      </w:r>
      <w:r w:rsidR="00A66956">
        <w:rPr>
          <w:noProof/>
        </w:rPr>
        <w:t>9</w:t>
      </w:r>
      <w:r w:rsidR="00FB7456">
        <w:fldChar w:fldCharType="end"/>
      </w:r>
      <w:r>
        <w:t xml:space="preserve"> </w:t>
      </w:r>
      <w:r>
        <w:rPr>
          <w:bCs/>
          <w:i/>
          <w:iCs w:val="0"/>
        </w:rPr>
        <w:t xml:space="preserve">Scenario </w:t>
      </w:r>
      <w:r>
        <w:rPr>
          <w:bCs/>
        </w:rPr>
        <w:t>Memesan Produk</w:t>
      </w:r>
    </w:p>
    <w:tbl>
      <w:tblPr>
        <w:tblStyle w:val="TableGrid"/>
        <w:tblW w:w="0" w:type="auto"/>
        <w:jc w:val="center"/>
        <w:tblLook w:val="04A0" w:firstRow="1" w:lastRow="0" w:firstColumn="1" w:lastColumn="0" w:noHBand="0" w:noVBand="1"/>
      </w:tblPr>
      <w:tblGrid>
        <w:gridCol w:w="1800"/>
        <w:gridCol w:w="6134"/>
      </w:tblGrid>
      <w:tr w:rsidR="00563E22" w14:paraId="7D83E1CD" w14:textId="77777777" w:rsidTr="004C456F">
        <w:trPr>
          <w:jc w:val="center"/>
        </w:trPr>
        <w:tc>
          <w:tcPr>
            <w:tcW w:w="1800" w:type="dxa"/>
            <w:shd w:val="clear" w:color="auto" w:fill="D9D9D9" w:themeFill="background1" w:themeFillShade="D9"/>
          </w:tcPr>
          <w:p w14:paraId="6A0E9D6D" w14:textId="77777777" w:rsidR="00563E22" w:rsidRDefault="00563E22" w:rsidP="00D47629">
            <w:pPr>
              <w:ind w:firstLine="0"/>
            </w:pPr>
            <w:r>
              <w:t xml:space="preserve">No </w:t>
            </w:r>
            <w:r w:rsidRPr="00331087">
              <w:rPr>
                <w:i/>
                <w:iCs/>
              </w:rPr>
              <w:t>Use Case</w:t>
            </w:r>
          </w:p>
        </w:tc>
        <w:tc>
          <w:tcPr>
            <w:tcW w:w="6134" w:type="dxa"/>
          </w:tcPr>
          <w:p w14:paraId="4DBA4207" w14:textId="71F51447" w:rsidR="00563E22" w:rsidRDefault="00563E22" w:rsidP="00D47629">
            <w:pPr>
              <w:ind w:firstLine="0"/>
            </w:pPr>
            <w:r>
              <w:t>0</w:t>
            </w:r>
            <w:r w:rsidR="00C23DE9">
              <w:t>8</w:t>
            </w:r>
          </w:p>
        </w:tc>
      </w:tr>
      <w:tr w:rsidR="00563E22" w14:paraId="1880013D" w14:textId="77777777" w:rsidTr="004C456F">
        <w:trPr>
          <w:jc w:val="center"/>
        </w:trPr>
        <w:tc>
          <w:tcPr>
            <w:tcW w:w="1800" w:type="dxa"/>
            <w:shd w:val="clear" w:color="auto" w:fill="D9D9D9" w:themeFill="background1" w:themeFillShade="D9"/>
          </w:tcPr>
          <w:p w14:paraId="477A7ED1" w14:textId="77777777" w:rsidR="00563E22" w:rsidRDefault="00563E22" w:rsidP="00D47629">
            <w:pPr>
              <w:ind w:firstLine="0"/>
            </w:pPr>
            <w:r>
              <w:t xml:space="preserve">Nama </w:t>
            </w:r>
            <w:r w:rsidRPr="00331087">
              <w:rPr>
                <w:i/>
                <w:iCs/>
              </w:rPr>
              <w:t>Use Case</w:t>
            </w:r>
          </w:p>
        </w:tc>
        <w:tc>
          <w:tcPr>
            <w:tcW w:w="6134" w:type="dxa"/>
          </w:tcPr>
          <w:p w14:paraId="415FEFD1" w14:textId="64EA113A" w:rsidR="00563E22" w:rsidRDefault="004216F6" w:rsidP="00D47629">
            <w:pPr>
              <w:ind w:firstLine="0"/>
            </w:pPr>
            <w:r>
              <w:t>Memesan Produk</w:t>
            </w:r>
          </w:p>
        </w:tc>
      </w:tr>
      <w:tr w:rsidR="00563E22" w14:paraId="6818AC1F" w14:textId="77777777" w:rsidTr="004C456F">
        <w:trPr>
          <w:jc w:val="center"/>
        </w:trPr>
        <w:tc>
          <w:tcPr>
            <w:tcW w:w="1800" w:type="dxa"/>
            <w:shd w:val="clear" w:color="auto" w:fill="D9D9D9" w:themeFill="background1" w:themeFillShade="D9"/>
          </w:tcPr>
          <w:p w14:paraId="01BC529D" w14:textId="77777777" w:rsidR="00563E22" w:rsidRPr="00331087" w:rsidRDefault="00563E22" w:rsidP="00D47629">
            <w:pPr>
              <w:ind w:firstLine="0"/>
              <w:rPr>
                <w:i/>
                <w:iCs/>
              </w:rPr>
            </w:pPr>
            <w:r>
              <w:rPr>
                <w:i/>
                <w:iCs/>
              </w:rPr>
              <w:t>Description</w:t>
            </w:r>
          </w:p>
        </w:tc>
        <w:tc>
          <w:tcPr>
            <w:tcW w:w="6134" w:type="dxa"/>
          </w:tcPr>
          <w:p w14:paraId="30B9EF28" w14:textId="139C61CE" w:rsidR="00563E22" w:rsidRPr="004216F6" w:rsidRDefault="004216F6" w:rsidP="00D47629">
            <w:pPr>
              <w:ind w:firstLine="0"/>
            </w:pPr>
            <w:r>
              <w:rPr>
                <w:i/>
                <w:iCs/>
              </w:rPr>
              <w:t xml:space="preserve">Actor </w:t>
            </w:r>
            <w:r>
              <w:t>melakukan pemesanan produk</w:t>
            </w:r>
          </w:p>
        </w:tc>
      </w:tr>
      <w:tr w:rsidR="00563E22" w14:paraId="3743EAEB" w14:textId="77777777" w:rsidTr="004C456F">
        <w:trPr>
          <w:jc w:val="center"/>
        </w:trPr>
        <w:tc>
          <w:tcPr>
            <w:tcW w:w="1800" w:type="dxa"/>
            <w:shd w:val="clear" w:color="auto" w:fill="D9D9D9" w:themeFill="background1" w:themeFillShade="D9"/>
          </w:tcPr>
          <w:p w14:paraId="159002E5" w14:textId="77777777" w:rsidR="00563E22" w:rsidRDefault="00563E22" w:rsidP="00D47629">
            <w:pPr>
              <w:ind w:firstLine="0"/>
              <w:rPr>
                <w:i/>
                <w:iCs/>
              </w:rPr>
            </w:pPr>
            <w:r>
              <w:rPr>
                <w:i/>
                <w:iCs/>
              </w:rPr>
              <w:t>Pre-condition</w:t>
            </w:r>
          </w:p>
        </w:tc>
        <w:tc>
          <w:tcPr>
            <w:tcW w:w="6134" w:type="dxa"/>
          </w:tcPr>
          <w:p w14:paraId="50CBD8AB" w14:textId="5BFABFBC" w:rsidR="00563E22" w:rsidRPr="004216F6" w:rsidRDefault="004216F6" w:rsidP="00D47629">
            <w:pPr>
              <w:ind w:firstLine="0"/>
            </w:pPr>
            <w:r>
              <w:rPr>
                <w:i/>
                <w:iCs/>
              </w:rPr>
              <w:t xml:space="preserve">Actor </w:t>
            </w:r>
            <w:r>
              <w:t>berada di halaman produk</w:t>
            </w:r>
          </w:p>
        </w:tc>
      </w:tr>
      <w:tr w:rsidR="00563E22" w14:paraId="3F45B258" w14:textId="77777777" w:rsidTr="004C456F">
        <w:trPr>
          <w:jc w:val="center"/>
        </w:trPr>
        <w:tc>
          <w:tcPr>
            <w:tcW w:w="1800" w:type="dxa"/>
            <w:shd w:val="clear" w:color="auto" w:fill="D9D9D9" w:themeFill="background1" w:themeFillShade="D9"/>
          </w:tcPr>
          <w:p w14:paraId="43980832" w14:textId="77777777" w:rsidR="00563E22" w:rsidRDefault="00563E22" w:rsidP="00D47629">
            <w:pPr>
              <w:ind w:firstLine="0"/>
              <w:rPr>
                <w:i/>
                <w:iCs/>
              </w:rPr>
            </w:pPr>
            <w:r>
              <w:rPr>
                <w:i/>
                <w:iCs/>
              </w:rPr>
              <w:t>Post-condition</w:t>
            </w:r>
          </w:p>
        </w:tc>
        <w:tc>
          <w:tcPr>
            <w:tcW w:w="6134" w:type="dxa"/>
          </w:tcPr>
          <w:p w14:paraId="3A7F434D" w14:textId="0F5D55F0" w:rsidR="00563E22" w:rsidRPr="006C67AF" w:rsidRDefault="006C67AF" w:rsidP="00D47629">
            <w:pPr>
              <w:ind w:firstLine="0"/>
            </w:pPr>
            <w:r>
              <w:rPr>
                <w:i/>
                <w:iCs/>
              </w:rPr>
              <w:t xml:space="preserve">Actor </w:t>
            </w:r>
            <w:r>
              <w:t xml:space="preserve">berada di dalam aplikasi </w:t>
            </w:r>
            <w:r w:rsidRPr="006C67AF">
              <w:rPr>
                <w:i/>
                <w:iCs/>
              </w:rPr>
              <w:t>Whats</w:t>
            </w:r>
            <w:r>
              <w:rPr>
                <w:i/>
                <w:iCs/>
              </w:rPr>
              <w:t>A</w:t>
            </w:r>
            <w:r w:rsidRPr="006C67AF">
              <w:rPr>
                <w:i/>
                <w:iCs/>
              </w:rPr>
              <w:t>pp</w:t>
            </w:r>
          </w:p>
        </w:tc>
      </w:tr>
      <w:tr w:rsidR="00563E22" w14:paraId="513CFAC0" w14:textId="77777777" w:rsidTr="004C456F">
        <w:trPr>
          <w:jc w:val="center"/>
        </w:trPr>
        <w:tc>
          <w:tcPr>
            <w:tcW w:w="1800" w:type="dxa"/>
            <w:shd w:val="clear" w:color="auto" w:fill="D9D9D9" w:themeFill="background1" w:themeFillShade="D9"/>
          </w:tcPr>
          <w:p w14:paraId="6FD7BDD8" w14:textId="77777777" w:rsidR="00563E22" w:rsidRDefault="00563E22" w:rsidP="00D47629">
            <w:pPr>
              <w:ind w:firstLine="0"/>
              <w:rPr>
                <w:i/>
                <w:iCs/>
              </w:rPr>
            </w:pPr>
            <w:r>
              <w:rPr>
                <w:i/>
                <w:iCs/>
              </w:rPr>
              <w:t>Actor</w:t>
            </w:r>
          </w:p>
        </w:tc>
        <w:tc>
          <w:tcPr>
            <w:tcW w:w="6134" w:type="dxa"/>
          </w:tcPr>
          <w:p w14:paraId="429B0C8B" w14:textId="0D99182D" w:rsidR="00563E22" w:rsidRDefault="006C67AF" w:rsidP="00D47629">
            <w:pPr>
              <w:ind w:firstLine="0"/>
            </w:pPr>
            <w:r>
              <w:t>Pelanggan</w:t>
            </w:r>
          </w:p>
        </w:tc>
      </w:tr>
      <w:tr w:rsidR="00563E22" w14:paraId="2FD8F8EF" w14:textId="77777777" w:rsidTr="004C456F">
        <w:trPr>
          <w:jc w:val="center"/>
        </w:trPr>
        <w:tc>
          <w:tcPr>
            <w:tcW w:w="1800" w:type="dxa"/>
            <w:shd w:val="clear" w:color="auto" w:fill="D9D9D9" w:themeFill="background1" w:themeFillShade="D9"/>
          </w:tcPr>
          <w:p w14:paraId="2B6C71D1" w14:textId="77777777" w:rsidR="00563E22" w:rsidRPr="00327167" w:rsidRDefault="00563E22" w:rsidP="00D47629">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563E22" w14:paraId="25635C29" w14:textId="77777777" w:rsidTr="00D47629">
              <w:tc>
                <w:tcPr>
                  <w:tcW w:w="2954" w:type="dxa"/>
                  <w:shd w:val="clear" w:color="auto" w:fill="D9D9D9" w:themeFill="background1" w:themeFillShade="D9"/>
                </w:tcPr>
                <w:p w14:paraId="7A571F23" w14:textId="77777777" w:rsidR="00563E22" w:rsidRDefault="00563E22" w:rsidP="00D47629">
                  <w:pPr>
                    <w:ind w:firstLine="0"/>
                    <w:jc w:val="center"/>
                  </w:pPr>
                  <w:r>
                    <w:t>Pelanggan</w:t>
                  </w:r>
                </w:p>
              </w:tc>
              <w:tc>
                <w:tcPr>
                  <w:tcW w:w="2954" w:type="dxa"/>
                  <w:shd w:val="clear" w:color="auto" w:fill="D9D9D9" w:themeFill="background1" w:themeFillShade="D9"/>
                </w:tcPr>
                <w:p w14:paraId="7B52751A" w14:textId="77777777" w:rsidR="00563E22" w:rsidRDefault="00563E22" w:rsidP="00D47629">
                  <w:pPr>
                    <w:ind w:firstLine="0"/>
                    <w:jc w:val="center"/>
                  </w:pPr>
                  <w:r>
                    <w:t>Sistem</w:t>
                  </w:r>
                </w:p>
              </w:tc>
            </w:tr>
            <w:tr w:rsidR="00563E22" w14:paraId="3CAC7A7F" w14:textId="77777777" w:rsidTr="00D47629">
              <w:tc>
                <w:tcPr>
                  <w:tcW w:w="2954" w:type="dxa"/>
                </w:tcPr>
                <w:p w14:paraId="6FD35228" w14:textId="6ABBBF8D" w:rsidR="00563E22" w:rsidRDefault="00860960" w:rsidP="002F6047">
                  <w:pPr>
                    <w:pStyle w:val="WOW"/>
                    <w:numPr>
                      <w:ilvl w:val="0"/>
                      <w:numId w:val="21"/>
                    </w:numPr>
                    <w:ind w:left="320"/>
                  </w:pPr>
                  <w:r>
                    <w:t>Menekan tombol beli pada produk yang dipilih</w:t>
                  </w:r>
                </w:p>
              </w:tc>
              <w:tc>
                <w:tcPr>
                  <w:tcW w:w="2954" w:type="dxa"/>
                </w:tcPr>
                <w:p w14:paraId="1903AA64" w14:textId="77777777" w:rsidR="00563E22" w:rsidRDefault="00563E22" w:rsidP="00D47629">
                  <w:pPr>
                    <w:ind w:firstLine="0"/>
                  </w:pPr>
                </w:p>
              </w:tc>
            </w:tr>
            <w:tr w:rsidR="00860960" w14:paraId="1083E802" w14:textId="77777777" w:rsidTr="00D47629">
              <w:tc>
                <w:tcPr>
                  <w:tcW w:w="2954" w:type="dxa"/>
                </w:tcPr>
                <w:p w14:paraId="574B3C10" w14:textId="77777777" w:rsidR="00860960" w:rsidRDefault="00860960" w:rsidP="00D47629">
                  <w:pPr>
                    <w:ind w:firstLine="0"/>
                  </w:pPr>
                </w:p>
              </w:tc>
              <w:tc>
                <w:tcPr>
                  <w:tcW w:w="2954" w:type="dxa"/>
                </w:tcPr>
                <w:p w14:paraId="7C4C2712" w14:textId="42AD916F" w:rsidR="00860960" w:rsidRPr="00860960" w:rsidRDefault="00860960" w:rsidP="002F6047">
                  <w:pPr>
                    <w:pStyle w:val="WOW"/>
                  </w:pPr>
                  <w:r>
                    <w:t xml:space="preserve">Mengarahkan </w:t>
                  </w:r>
                  <w:r>
                    <w:rPr>
                      <w:i/>
                      <w:iCs/>
                    </w:rPr>
                    <w:t xml:space="preserve">actor </w:t>
                  </w:r>
                  <w:r>
                    <w:t xml:space="preserve">ke dalam aplikasi </w:t>
                  </w:r>
                  <w:r w:rsidRPr="00860960">
                    <w:rPr>
                      <w:i/>
                      <w:iCs/>
                    </w:rPr>
                    <w:t>WhatsApp</w:t>
                  </w:r>
                  <w:r>
                    <w:rPr>
                      <w:i/>
                      <w:iCs/>
                    </w:rPr>
                    <w:t xml:space="preserve"> </w:t>
                  </w:r>
                  <w:r>
                    <w:t>dengan</w:t>
                  </w:r>
                  <w:r w:rsidR="002F6047">
                    <w:t xml:space="preserve"> pesan yang telah terisi</w:t>
                  </w:r>
                  <w:r>
                    <w:t xml:space="preserve"> </w:t>
                  </w:r>
                  <w:r w:rsidR="002F6047">
                    <w:t>detail produk yang dipilih</w:t>
                  </w:r>
                </w:p>
              </w:tc>
            </w:tr>
            <w:tr w:rsidR="00394030" w14:paraId="6CE2C4B1" w14:textId="77777777" w:rsidTr="00D47629">
              <w:tc>
                <w:tcPr>
                  <w:tcW w:w="2954" w:type="dxa"/>
                </w:tcPr>
                <w:p w14:paraId="78F56A0E" w14:textId="6D3DE713" w:rsidR="00394030" w:rsidRDefault="005D54D8" w:rsidP="005D54D8">
                  <w:pPr>
                    <w:pStyle w:val="WOW"/>
                  </w:pPr>
                  <w:r>
                    <w:t>Mengisi data pemesanan</w:t>
                  </w:r>
                </w:p>
              </w:tc>
              <w:tc>
                <w:tcPr>
                  <w:tcW w:w="2954" w:type="dxa"/>
                </w:tcPr>
                <w:p w14:paraId="79F2A64D" w14:textId="77777777" w:rsidR="00394030" w:rsidRDefault="00394030" w:rsidP="00394030">
                  <w:pPr>
                    <w:pStyle w:val="WOW"/>
                    <w:numPr>
                      <w:ilvl w:val="0"/>
                      <w:numId w:val="0"/>
                    </w:numPr>
                    <w:ind w:left="314" w:hanging="314"/>
                  </w:pPr>
                </w:p>
              </w:tc>
            </w:tr>
          </w:tbl>
          <w:p w14:paraId="3FE42E82" w14:textId="77777777" w:rsidR="00563E22" w:rsidRDefault="00563E22" w:rsidP="00D47629">
            <w:pPr>
              <w:ind w:firstLine="0"/>
            </w:pPr>
          </w:p>
        </w:tc>
      </w:tr>
    </w:tbl>
    <w:p w14:paraId="3D58861A" w14:textId="77777777" w:rsidR="00563E22" w:rsidRPr="00563E22" w:rsidRDefault="00563E22" w:rsidP="00563E22">
      <w:pPr>
        <w:ind w:firstLine="0"/>
      </w:pPr>
    </w:p>
    <w:p w14:paraId="0D35DD23" w14:textId="77777777" w:rsidR="00D26BB7" w:rsidRDefault="00D26BB7">
      <w:pPr>
        <w:spacing w:before="0" w:after="160" w:line="259" w:lineRule="auto"/>
        <w:ind w:firstLine="0"/>
        <w:jc w:val="left"/>
        <w:rPr>
          <w:rFonts w:eastAsiaTheme="majorEastAsia" w:cstheme="majorBidi"/>
          <w:i/>
          <w:iCs/>
          <w:color w:val="000000" w:themeColor="text1"/>
        </w:rPr>
      </w:pPr>
      <w:r>
        <w:rPr>
          <w:i/>
        </w:rPr>
        <w:br w:type="page"/>
      </w:r>
    </w:p>
    <w:p w14:paraId="1E7BD81C" w14:textId="55112143" w:rsidR="00203304" w:rsidRDefault="000D4F93" w:rsidP="00203304">
      <w:pPr>
        <w:pStyle w:val="Heading4"/>
        <w:rPr>
          <w:i/>
          <w:iCs w:val="0"/>
        </w:rPr>
      </w:pPr>
      <w:r w:rsidRPr="000D4F93">
        <w:rPr>
          <w:i/>
        </w:rPr>
        <w:lastRenderedPageBreak/>
        <w:t>Scenario</w:t>
      </w:r>
      <w:r w:rsidR="00203304">
        <w:t xml:space="preserve"> </w:t>
      </w:r>
      <w:r w:rsidR="00203304" w:rsidRPr="000D4F93">
        <w:rPr>
          <w:i/>
          <w:iCs w:val="0"/>
        </w:rPr>
        <w:t>Logout</w:t>
      </w:r>
    </w:p>
    <w:p w14:paraId="1640A895" w14:textId="0813A248" w:rsidR="00563E22" w:rsidRPr="00F3584F" w:rsidRDefault="00563E22" w:rsidP="00563E22">
      <w:pPr>
        <w:pStyle w:val="Caption"/>
        <w:keepNext/>
        <w:rPr>
          <w:b/>
          <w:bCs/>
        </w:rPr>
      </w:pPr>
      <w:r>
        <w:t xml:space="preserve">Tabel 4. </w:t>
      </w:r>
      <w:r w:rsidR="00FB7456">
        <w:fldChar w:fldCharType="begin"/>
      </w:r>
      <w:r w:rsidR="00FB7456">
        <w:instrText xml:space="preserve"> SEQ Tabel_4. \* ARABIC </w:instrText>
      </w:r>
      <w:r w:rsidR="00FB7456">
        <w:fldChar w:fldCharType="separate"/>
      </w:r>
      <w:r w:rsidR="00A66956">
        <w:rPr>
          <w:noProof/>
        </w:rPr>
        <w:t>10</w:t>
      </w:r>
      <w:r w:rsidR="00FB7456">
        <w:fldChar w:fldCharType="end"/>
      </w:r>
      <w:r>
        <w:t xml:space="preserve"> </w:t>
      </w:r>
      <w:r>
        <w:rPr>
          <w:bCs/>
          <w:i/>
          <w:iCs w:val="0"/>
        </w:rPr>
        <w:t xml:space="preserve">Scenario </w:t>
      </w:r>
      <w:r w:rsidRPr="00F3584F">
        <w:rPr>
          <w:bCs/>
          <w:i/>
          <w:iCs w:val="0"/>
        </w:rPr>
        <w:t>Logout</w:t>
      </w:r>
    </w:p>
    <w:tbl>
      <w:tblPr>
        <w:tblStyle w:val="TableGrid"/>
        <w:tblW w:w="0" w:type="auto"/>
        <w:jc w:val="center"/>
        <w:tblLook w:val="04A0" w:firstRow="1" w:lastRow="0" w:firstColumn="1" w:lastColumn="0" w:noHBand="0" w:noVBand="1"/>
      </w:tblPr>
      <w:tblGrid>
        <w:gridCol w:w="1800"/>
        <w:gridCol w:w="6134"/>
      </w:tblGrid>
      <w:tr w:rsidR="00563E22" w14:paraId="5E08AD6F" w14:textId="77777777" w:rsidTr="004C456F">
        <w:trPr>
          <w:jc w:val="center"/>
        </w:trPr>
        <w:tc>
          <w:tcPr>
            <w:tcW w:w="1800" w:type="dxa"/>
            <w:shd w:val="clear" w:color="auto" w:fill="D9D9D9" w:themeFill="background1" w:themeFillShade="D9"/>
          </w:tcPr>
          <w:p w14:paraId="49901320" w14:textId="77777777" w:rsidR="00563E22" w:rsidRDefault="00563E22" w:rsidP="00D47629">
            <w:pPr>
              <w:ind w:firstLine="0"/>
            </w:pPr>
            <w:r>
              <w:t xml:space="preserve">No </w:t>
            </w:r>
            <w:r w:rsidRPr="00331087">
              <w:rPr>
                <w:i/>
                <w:iCs/>
              </w:rPr>
              <w:t>Use Case</w:t>
            </w:r>
          </w:p>
        </w:tc>
        <w:tc>
          <w:tcPr>
            <w:tcW w:w="6134" w:type="dxa"/>
          </w:tcPr>
          <w:p w14:paraId="373A98E7" w14:textId="48A7E4C4" w:rsidR="00563E22" w:rsidRDefault="00563E22" w:rsidP="00D47629">
            <w:pPr>
              <w:ind w:firstLine="0"/>
            </w:pPr>
            <w:r>
              <w:t>0</w:t>
            </w:r>
            <w:r w:rsidR="00C23DE9">
              <w:t>9</w:t>
            </w:r>
          </w:p>
        </w:tc>
      </w:tr>
      <w:tr w:rsidR="00563E22" w14:paraId="0450841B" w14:textId="77777777" w:rsidTr="004C456F">
        <w:trPr>
          <w:jc w:val="center"/>
        </w:trPr>
        <w:tc>
          <w:tcPr>
            <w:tcW w:w="1800" w:type="dxa"/>
            <w:shd w:val="clear" w:color="auto" w:fill="D9D9D9" w:themeFill="background1" w:themeFillShade="D9"/>
          </w:tcPr>
          <w:p w14:paraId="0DF25B29" w14:textId="77777777" w:rsidR="00563E22" w:rsidRDefault="00563E22" w:rsidP="00D47629">
            <w:pPr>
              <w:ind w:firstLine="0"/>
            </w:pPr>
            <w:r>
              <w:t xml:space="preserve">Nama </w:t>
            </w:r>
            <w:r w:rsidRPr="00331087">
              <w:rPr>
                <w:i/>
                <w:iCs/>
              </w:rPr>
              <w:t>Use Case</w:t>
            </w:r>
          </w:p>
        </w:tc>
        <w:tc>
          <w:tcPr>
            <w:tcW w:w="6134" w:type="dxa"/>
          </w:tcPr>
          <w:p w14:paraId="259FF396" w14:textId="14169B9F" w:rsidR="00563E22" w:rsidRPr="00F95685" w:rsidRDefault="00F95685" w:rsidP="00D47629">
            <w:pPr>
              <w:ind w:firstLine="0"/>
              <w:rPr>
                <w:i/>
                <w:iCs/>
              </w:rPr>
            </w:pPr>
            <w:r w:rsidRPr="00F95685">
              <w:rPr>
                <w:i/>
                <w:iCs/>
              </w:rPr>
              <w:t>Logout</w:t>
            </w:r>
          </w:p>
        </w:tc>
      </w:tr>
      <w:tr w:rsidR="00563E22" w14:paraId="69C08D67" w14:textId="77777777" w:rsidTr="004C456F">
        <w:trPr>
          <w:jc w:val="center"/>
        </w:trPr>
        <w:tc>
          <w:tcPr>
            <w:tcW w:w="1800" w:type="dxa"/>
            <w:shd w:val="clear" w:color="auto" w:fill="D9D9D9" w:themeFill="background1" w:themeFillShade="D9"/>
          </w:tcPr>
          <w:p w14:paraId="1FE8C5A5" w14:textId="77777777" w:rsidR="00563E22" w:rsidRPr="00331087" w:rsidRDefault="00563E22" w:rsidP="00D47629">
            <w:pPr>
              <w:ind w:firstLine="0"/>
              <w:rPr>
                <w:i/>
                <w:iCs/>
              </w:rPr>
            </w:pPr>
            <w:r>
              <w:rPr>
                <w:i/>
                <w:iCs/>
              </w:rPr>
              <w:t>Description</w:t>
            </w:r>
          </w:p>
        </w:tc>
        <w:tc>
          <w:tcPr>
            <w:tcW w:w="6134" w:type="dxa"/>
          </w:tcPr>
          <w:p w14:paraId="3FF30982" w14:textId="401FA979" w:rsidR="00563E22" w:rsidRDefault="00426156" w:rsidP="00D47629">
            <w:pPr>
              <w:ind w:firstLine="0"/>
            </w:pPr>
            <w:r w:rsidRPr="00426156">
              <w:rPr>
                <w:i/>
                <w:iCs/>
              </w:rPr>
              <w:t>Actor</w:t>
            </w:r>
            <w:r w:rsidR="00F95685">
              <w:t xml:space="preserve"> keluar dari sistem atau aplikasi</w:t>
            </w:r>
          </w:p>
        </w:tc>
      </w:tr>
      <w:tr w:rsidR="00563E22" w14:paraId="79EF93A9" w14:textId="77777777" w:rsidTr="004C456F">
        <w:trPr>
          <w:jc w:val="center"/>
        </w:trPr>
        <w:tc>
          <w:tcPr>
            <w:tcW w:w="1800" w:type="dxa"/>
            <w:shd w:val="clear" w:color="auto" w:fill="D9D9D9" w:themeFill="background1" w:themeFillShade="D9"/>
          </w:tcPr>
          <w:p w14:paraId="1AFD85B5" w14:textId="77777777" w:rsidR="00563E22" w:rsidRDefault="00563E22" w:rsidP="00D47629">
            <w:pPr>
              <w:ind w:firstLine="0"/>
              <w:rPr>
                <w:i/>
                <w:iCs/>
              </w:rPr>
            </w:pPr>
            <w:r>
              <w:rPr>
                <w:i/>
                <w:iCs/>
              </w:rPr>
              <w:t>Pre-condition</w:t>
            </w:r>
          </w:p>
        </w:tc>
        <w:tc>
          <w:tcPr>
            <w:tcW w:w="6134" w:type="dxa"/>
          </w:tcPr>
          <w:p w14:paraId="0AFF29B4" w14:textId="1D6423FE" w:rsidR="00563E22" w:rsidRDefault="00426156" w:rsidP="00D47629">
            <w:pPr>
              <w:ind w:firstLine="0"/>
            </w:pPr>
            <w:r w:rsidRPr="00426156">
              <w:rPr>
                <w:i/>
                <w:iCs/>
              </w:rPr>
              <w:t>Actor</w:t>
            </w:r>
            <w:r>
              <w:t xml:space="preserve"> </w:t>
            </w:r>
            <w:r w:rsidR="00F95685">
              <w:t>berada di sistem atau aplikasi e-katalog</w:t>
            </w:r>
          </w:p>
        </w:tc>
      </w:tr>
      <w:tr w:rsidR="00563E22" w14:paraId="52F7C99E" w14:textId="77777777" w:rsidTr="004C456F">
        <w:trPr>
          <w:jc w:val="center"/>
        </w:trPr>
        <w:tc>
          <w:tcPr>
            <w:tcW w:w="1800" w:type="dxa"/>
            <w:shd w:val="clear" w:color="auto" w:fill="D9D9D9" w:themeFill="background1" w:themeFillShade="D9"/>
          </w:tcPr>
          <w:p w14:paraId="7700C037" w14:textId="77777777" w:rsidR="00563E22" w:rsidRDefault="00563E22" w:rsidP="00D47629">
            <w:pPr>
              <w:ind w:firstLine="0"/>
              <w:rPr>
                <w:i/>
                <w:iCs/>
              </w:rPr>
            </w:pPr>
            <w:r>
              <w:rPr>
                <w:i/>
                <w:iCs/>
              </w:rPr>
              <w:t>Post-condition</w:t>
            </w:r>
          </w:p>
        </w:tc>
        <w:tc>
          <w:tcPr>
            <w:tcW w:w="6134" w:type="dxa"/>
          </w:tcPr>
          <w:p w14:paraId="72DAE7B4" w14:textId="08BDDAF6" w:rsidR="00563E22" w:rsidRDefault="00426156" w:rsidP="00D47629">
            <w:pPr>
              <w:ind w:firstLine="0"/>
            </w:pPr>
            <w:r w:rsidRPr="00426156">
              <w:rPr>
                <w:i/>
                <w:iCs/>
              </w:rPr>
              <w:t>Actor</w:t>
            </w:r>
            <w:r>
              <w:t xml:space="preserve"> </w:t>
            </w:r>
            <w:r w:rsidR="00FD7F27">
              <w:t xml:space="preserve">berada di halaman </w:t>
            </w:r>
            <w:r w:rsidR="00FD7F27" w:rsidRPr="00FD7F27">
              <w:rPr>
                <w:i/>
                <w:iCs/>
              </w:rPr>
              <w:t>login</w:t>
            </w:r>
          </w:p>
        </w:tc>
      </w:tr>
      <w:tr w:rsidR="00563E22" w14:paraId="73D91376" w14:textId="77777777" w:rsidTr="004C456F">
        <w:trPr>
          <w:jc w:val="center"/>
        </w:trPr>
        <w:tc>
          <w:tcPr>
            <w:tcW w:w="1800" w:type="dxa"/>
            <w:shd w:val="clear" w:color="auto" w:fill="D9D9D9" w:themeFill="background1" w:themeFillShade="D9"/>
          </w:tcPr>
          <w:p w14:paraId="06FE9B87" w14:textId="77777777" w:rsidR="00563E22" w:rsidRDefault="00563E22" w:rsidP="00D47629">
            <w:pPr>
              <w:ind w:firstLine="0"/>
              <w:rPr>
                <w:i/>
                <w:iCs/>
              </w:rPr>
            </w:pPr>
            <w:r>
              <w:rPr>
                <w:i/>
                <w:iCs/>
              </w:rPr>
              <w:t>Actor</w:t>
            </w:r>
          </w:p>
        </w:tc>
        <w:tc>
          <w:tcPr>
            <w:tcW w:w="6134" w:type="dxa"/>
          </w:tcPr>
          <w:p w14:paraId="70A13772" w14:textId="62931B75" w:rsidR="00563E22" w:rsidRDefault="00FD7F27" w:rsidP="00D47629">
            <w:pPr>
              <w:ind w:firstLine="0"/>
            </w:pPr>
            <w:r>
              <w:t>Admin</w:t>
            </w:r>
          </w:p>
        </w:tc>
      </w:tr>
      <w:tr w:rsidR="00563E22" w14:paraId="32502E9D" w14:textId="77777777" w:rsidTr="004C456F">
        <w:trPr>
          <w:jc w:val="center"/>
        </w:trPr>
        <w:tc>
          <w:tcPr>
            <w:tcW w:w="1800" w:type="dxa"/>
            <w:shd w:val="clear" w:color="auto" w:fill="D9D9D9" w:themeFill="background1" w:themeFillShade="D9"/>
          </w:tcPr>
          <w:p w14:paraId="69CC8A3B" w14:textId="77777777" w:rsidR="00563E22" w:rsidRPr="00327167" w:rsidRDefault="00563E22" w:rsidP="00D47629">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563E22" w14:paraId="2A6D23CF" w14:textId="77777777" w:rsidTr="00D47629">
              <w:tc>
                <w:tcPr>
                  <w:tcW w:w="2954" w:type="dxa"/>
                  <w:shd w:val="clear" w:color="auto" w:fill="D9D9D9" w:themeFill="background1" w:themeFillShade="D9"/>
                </w:tcPr>
                <w:p w14:paraId="66DFD6B8" w14:textId="77777777" w:rsidR="00563E22" w:rsidRDefault="00563E22" w:rsidP="00D47629">
                  <w:pPr>
                    <w:ind w:firstLine="0"/>
                    <w:jc w:val="center"/>
                  </w:pPr>
                  <w:r>
                    <w:t>Admin</w:t>
                  </w:r>
                </w:p>
              </w:tc>
              <w:tc>
                <w:tcPr>
                  <w:tcW w:w="2954" w:type="dxa"/>
                  <w:shd w:val="clear" w:color="auto" w:fill="D9D9D9" w:themeFill="background1" w:themeFillShade="D9"/>
                </w:tcPr>
                <w:p w14:paraId="343D3027" w14:textId="77777777" w:rsidR="00563E22" w:rsidRDefault="00563E22" w:rsidP="00D47629">
                  <w:pPr>
                    <w:ind w:firstLine="0"/>
                    <w:jc w:val="center"/>
                  </w:pPr>
                  <w:r>
                    <w:t>Sistem</w:t>
                  </w:r>
                </w:p>
              </w:tc>
            </w:tr>
            <w:tr w:rsidR="00563E22" w14:paraId="5BADFA81" w14:textId="77777777" w:rsidTr="00D47629">
              <w:tc>
                <w:tcPr>
                  <w:tcW w:w="2954" w:type="dxa"/>
                </w:tcPr>
                <w:p w14:paraId="3803754C" w14:textId="34E79110" w:rsidR="00563E22" w:rsidRDefault="005273E8" w:rsidP="005273E8">
                  <w:pPr>
                    <w:pStyle w:val="WOW"/>
                    <w:numPr>
                      <w:ilvl w:val="0"/>
                      <w:numId w:val="17"/>
                    </w:numPr>
                    <w:ind w:left="320"/>
                  </w:pPr>
                  <w:r>
                    <w:t xml:space="preserve">Klik tombol </w:t>
                  </w:r>
                  <w:r w:rsidRPr="005273E8">
                    <w:rPr>
                      <w:i/>
                      <w:iCs/>
                    </w:rPr>
                    <w:t>logout</w:t>
                  </w:r>
                </w:p>
              </w:tc>
              <w:tc>
                <w:tcPr>
                  <w:tcW w:w="2954" w:type="dxa"/>
                </w:tcPr>
                <w:p w14:paraId="77B7A7D1" w14:textId="77777777" w:rsidR="00563E22" w:rsidRDefault="00563E22" w:rsidP="00D47629">
                  <w:pPr>
                    <w:ind w:firstLine="0"/>
                  </w:pPr>
                </w:p>
              </w:tc>
            </w:tr>
            <w:tr w:rsidR="005273E8" w14:paraId="280925B5" w14:textId="77777777" w:rsidTr="00D47629">
              <w:tc>
                <w:tcPr>
                  <w:tcW w:w="2954" w:type="dxa"/>
                </w:tcPr>
                <w:p w14:paraId="7C7F120E" w14:textId="77777777" w:rsidR="005273E8" w:rsidRDefault="005273E8" w:rsidP="00D47629">
                  <w:pPr>
                    <w:ind w:firstLine="0"/>
                  </w:pPr>
                </w:p>
              </w:tc>
              <w:tc>
                <w:tcPr>
                  <w:tcW w:w="2954" w:type="dxa"/>
                </w:tcPr>
                <w:p w14:paraId="31E48D30" w14:textId="7BAF7739" w:rsidR="005273E8" w:rsidRDefault="005273E8" w:rsidP="005273E8">
                  <w:pPr>
                    <w:pStyle w:val="WOW"/>
                  </w:pPr>
                  <w:r>
                    <w:t xml:space="preserve">Menampilkan halaman </w:t>
                  </w:r>
                  <w:r w:rsidRPr="005273E8">
                    <w:rPr>
                      <w:i/>
                      <w:iCs/>
                    </w:rPr>
                    <w:t>login</w:t>
                  </w:r>
                </w:p>
              </w:tc>
            </w:tr>
          </w:tbl>
          <w:p w14:paraId="3C701130" w14:textId="77777777" w:rsidR="00563E22" w:rsidRDefault="00563E22" w:rsidP="00D47629">
            <w:pPr>
              <w:ind w:firstLine="0"/>
            </w:pPr>
          </w:p>
        </w:tc>
      </w:tr>
    </w:tbl>
    <w:p w14:paraId="7FC71B4E" w14:textId="77777777" w:rsidR="00563E22" w:rsidRPr="00563E22" w:rsidRDefault="00563E22" w:rsidP="00563E22">
      <w:pPr>
        <w:ind w:firstLine="0"/>
      </w:pPr>
    </w:p>
    <w:p w14:paraId="5A6A401C" w14:textId="6C001FD9" w:rsidR="00B05183" w:rsidRDefault="00A32BD6" w:rsidP="00A32BD6">
      <w:pPr>
        <w:pStyle w:val="Heading3"/>
        <w:rPr>
          <w:i/>
          <w:iCs/>
        </w:rPr>
      </w:pPr>
      <w:r w:rsidRPr="00A32BD6">
        <w:rPr>
          <w:i/>
          <w:iCs/>
        </w:rPr>
        <w:t>Activity Diagram</w:t>
      </w:r>
    </w:p>
    <w:p w14:paraId="38FCB563" w14:textId="0AE70069" w:rsidR="00320720" w:rsidRDefault="00056BF2" w:rsidP="00065D41">
      <w:pPr>
        <w:pStyle w:val="Normal2"/>
      </w:pPr>
      <w:r>
        <w:t xml:space="preserve">Pada tahapan </w:t>
      </w:r>
      <w:r w:rsidRPr="00994DA6">
        <w:rPr>
          <w:i/>
          <w:iCs/>
        </w:rPr>
        <w:t>Activity Diagram</w:t>
      </w:r>
      <w:r>
        <w:t xml:space="preserve"> menggunakan </w:t>
      </w:r>
      <w:r w:rsidRPr="00994DA6">
        <w:rPr>
          <w:i/>
          <w:iCs/>
        </w:rPr>
        <w:t>Activity Diagram Swimlines</w:t>
      </w:r>
      <w:r w:rsidR="00994DA6">
        <w:t xml:space="preserve"> </w:t>
      </w:r>
      <w:r>
        <w:t>yaitu menggambarkan sebuah proses kegiatan dari masing masing aktifitasnya.</w:t>
      </w:r>
    </w:p>
    <w:p w14:paraId="5B078520" w14:textId="77777777" w:rsidR="00320720" w:rsidRDefault="00320720">
      <w:pPr>
        <w:spacing w:before="0" w:after="160" w:line="259" w:lineRule="auto"/>
        <w:ind w:firstLine="0"/>
        <w:jc w:val="left"/>
      </w:pPr>
      <w:r>
        <w:br w:type="page"/>
      </w:r>
    </w:p>
    <w:p w14:paraId="437DDA53" w14:textId="4B71B644" w:rsidR="00065D41" w:rsidRDefault="007D57A1" w:rsidP="0004612D">
      <w:pPr>
        <w:pStyle w:val="Heading4"/>
      </w:pPr>
      <w:r>
        <w:rPr>
          <w:i/>
          <w:iCs w:val="0"/>
        </w:rPr>
        <w:lastRenderedPageBreak/>
        <w:t xml:space="preserve">Activity </w:t>
      </w:r>
      <w:r w:rsidRPr="00CF3487">
        <w:rPr>
          <w:i/>
          <w:iCs w:val="0"/>
        </w:rPr>
        <w:t>Login</w:t>
      </w:r>
    </w:p>
    <w:p w14:paraId="646A3D25" w14:textId="03559A37" w:rsidR="00CF3487" w:rsidRDefault="00BF34E9" w:rsidP="00BF34E9">
      <w:pPr>
        <w:pStyle w:val="Normal2"/>
        <w:ind w:left="990"/>
        <w:rPr>
          <w:iCs/>
        </w:rPr>
      </w:pPr>
      <w:r w:rsidRPr="00BF34E9">
        <w:t xml:space="preserve">Dalam </w:t>
      </w:r>
      <w:r w:rsidR="00F609AD" w:rsidRPr="00F609AD">
        <w:rPr>
          <w:i/>
          <w:iCs/>
        </w:rPr>
        <w:t>activity</w:t>
      </w:r>
      <w:r w:rsidR="00F609AD">
        <w:rPr>
          <w:i/>
          <w:iCs/>
        </w:rPr>
        <w:t xml:space="preserve"> </w:t>
      </w:r>
      <w:r w:rsidRPr="00F609AD">
        <w:rPr>
          <w:i/>
          <w:iCs/>
        </w:rPr>
        <w:t>login</w:t>
      </w:r>
      <w:r w:rsidRPr="00BF34E9">
        <w:t xml:space="preserve"> ini menggambarkan sebuah proses login untuk memasuki</w:t>
      </w:r>
      <w:r>
        <w:t xml:space="preserve"> </w:t>
      </w:r>
      <w:r w:rsidRPr="00BF34E9">
        <w:rPr>
          <w:iCs/>
        </w:rPr>
        <w:t>halaman utama pada aplikasi.</w:t>
      </w:r>
    </w:p>
    <w:p w14:paraId="7B2AEF6A" w14:textId="77777777" w:rsidR="00421983" w:rsidRDefault="00D26BB7" w:rsidP="00320720">
      <w:pPr>
        <w:pStyle w:val="Normal2"/>
        <w:keepNext/>
        <w:ind w:firstLine="0"/>
        <w:jc w:val="center"/>
      </w:pPr>
      <w:r>
        <w:rPr>
          <w:iCs/>
          <w:noProof/>
          <w14:ligatures w14:val="standardContextual"/>
        </w:rPr>
        <w:drawing>
          <wp:inline distT="0" distB="0" distL="0" distR="0" wp14:anchorId="3EF7A68D" wp14:editId="6B90DD65">
            <wp:extent cx="4962525" cy="61055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40">
                      <a:extLst>
                        <a:ext uri="{28A0092B-C50C-407E-A947-70E740481C1C}">
                          <a14:useLocalDpi xmlns:a14="http://schemas.microsoft.com/office/drawing/2010/main" val="0"/>
                        </a:ext>
                      </a:extLst>
                    </a:blip>
                    <a:stretch>
                      <a:fillRect/>
                    </a:stretch>
                  </pic:blipFill>
                  <pic:spPr>
                    <a:xfrm>
                      <a:off x="0" y="0"/>
                      <a:ext cx="4962525" cy="6105525"/>
                    </a:xfrm>
                    <a:prstGeom prst="rect">
                      <a:avLst/>
                    </a:prstGeom>
                  </pic:spPr>
                </pic:pic>
              </a:graphicData>
            </a:graphic>
          </wp:inline>
        </w:drawing>
      </w:r>
    </w:p>
    <w:p w14:paraId="0FAF59B5" w14:textId="71EC18E3" w:rsidR="00D26BB7" w:rsidRPr="00421983" w:rsidRDefault="00421983" w:rsidP="00421983">
      <w:pPr>
        <w:pStyle w:val="Caption"/>
        <w:rPr>
          <w:b/>
          <w:bCs/>
          <w:iCs w:val="0"/>
        </w:rPr>
      </w:pPr>
      <w:r>
        <w:t xml:space="preserve">Gambar 4. </w:t>
      </w:r>
      <w:r>
        <w:fldChar w:fldCharType="begin"/>
      </w:r>
      <w:r>
        <w:instrText xml:space="preserve"> SEQ Gambar_4. \* ARABIC </w:instrText>
      </w:r>
      <w:r>
        <w:fldChar w:fldCharType="separate"/>
      </w:r>
      <w:r w:rsidR="008E7286">
        <w:rPr>
          <w:noProof/>
        </w:rPr>
        <w:t>6</w:t>
      </w:r>
      <w:r>
        <w:fldChar w:fldCharType="end"/>
      </w:r>
      <w:r>
        <w:t xml:space="preserve"> </w:t>
      </w:r>
      <w:r w:rsidRPr="00421983">
        <w:rPr>
          <w:bCs/>
          <w:i/>
          <w:iCs w:val="0"/>
        </w:rPr>
        <w:t>Activity Login</w:t>
      </w:r>
    </w:p>
    <w:p w14:paraId="228379E1" w14:textId="77777777" w:rsidR="00E22256" w:rsidRDefault="00E22256">
      <w:pPr>
        <w:spacing w:before="0" w:after="160" w:line="259" w:lineRule="auto"/>
        <w:ind w:firstLine="0"/>
        <w:jc w:val="left"/>
        <w:rPr>
          <w:rFonts w:eastAsiaTheme="majorEastAsia" w:cstheme="majorBidi"/>
          <w:i/>
          <w:color w:val="000000" w:themeColor="text1"/>
        </w:rPr>
      </w:pPr>
      <w:r>
        <w:rPr>
          <w:i/>
          <w:iCs/>
        </w:rPr>
        <w:br w:type="page"/>
      </w:r>
    </w:p>
    <w:p w14:paraId="4BF1FE2F" w14:textId="6C84176C" w:rsidR="007D57A1" w:rsidRDefault="007D57A1" w:rsidP="007D57A1">
      <w:pPr>
        <w:pStyle w:val="Heading4"/>
      </w:pPr>
      <w:r>
        <w:rPr>
          <w:i/>
          <w:iCs w:val="0"/>
        </w:rPr>
        <w:lastRenderedPageBreak/>
        <w:t xml:space="preserve">Activity </w:t>
      </w:r>
      <w:r w:rsidR="00C90205">
        <w:t>Mengelola Data Pesanan</w:t>
      </w:r>
    </w:p>
    <w:p w14:paraId="3651562E" w14:textId="705A0029" w:rsidR="00F609AD" w:rsidRDefault="00F609AD" w:rsidP="00F609AD">
      <w:pPr>
        <w:pStyle w:val="Normal2"/>
        <w:ind w:left="990"/>
      </w:pPr>
      <w:r w:rsidRPr="00BF34E9">
        <w:t xml:space="preserve">Dalam </w:t>
      </w:r>
      <w:r>
        <w:rPr>
          <w:i/>
          <w:iCs/>
        </w:rPr>
        <w:t xml:space="preserve">activity </w:t>
      </w:r>
      <w:r>
        <w:t xml:space="preserve">mengelola data pesanan, admin dapat mengubah status pesanan </w:t>
      </w:r>
      <w:r w:rsidR="00E22256">
        <w:t>dan menghapus data pesanan</w:t>
      </w:r>
    </w:p>
    <w:p w14:paraId="0E19A6B1" w14:textId="7185BE1A" w:rsidR="007B195E" w:rsidRDefault="00A44C63" w:rsidP="00DE44BF">
      <w:pPr>
        <w:pStyle w:val="Normal2"/>
        <w:keepNext/>
        <w:ind w:firstLine="0"/>
        <w:jc w:val="center"/>
      </w:pPr>
      <w:r>
        <w:rPr>
          <w:noProof/>
          <w14:ligatures w14:val="standardContextual"/>
        </w:rPr>
        <w:drawing>
          <wp:inline distT="0" distB="0" distL="0" distR="0" wp14:anchorId="32DAD2FF" wp14:editId="286D032D">
            <wp:extent cx="4701739" cy="6124354"/>
            <wp:effectExtent l="0" t="0" r="381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1">
                      <a:extLst>
                        <a:ext uri="{28A0092B-C50C-407E-A947-70E740481C1C}">
                          <a14:useLocalDpi xmlns:a14="http://schemas.microsoft.com/office/drawing/2010/main" val="0"/>
                        </a:ext>
                      </a:extLst>
                    </a:blip>
                    <a:stretch>
                      <a:fillRect/>
                    </a:stretch>
                  </pic:blipFill>
                  <pic:spPr>
                    <a:xfrm>
                      <a:off x="0" y="0"/>
                      <a:ext cx="4712800" cy="6138762"/>
                    </a:xfrm>
                    <a:prstGeom prst="rect">
                      <a:avLst/>
                    </a:prstGeom>
                  </pic:spPr>
                </pic:pic>
              </a:graphicData>
            </a:graphic>
          </wp:inline>
        </w:drawing>
      </w:r>
    </w:p>
    <w:p w14:paraId="47C50600" w14:textId="12894FAC" w:rsidR="00E22256" w:rsidRPr="007B195E" w:rsidRDefault="007B195E" w:rsidP="007B195E">
      <w:pPr>
        <w:pStyle w:val="Caption"/>
        <w:rPr>
          <w:b/>
          <w:bCs/>
        </w:rPr>
      </w:pPr>
      <w:r>
        <w:t xml:space="preserve">Gambar 4. </w:t>
      </w:r>
      <w:r>
        <w:fldChar w:fldCharType="begin"/>
      </w:r>
      <w:r>
        <w:instrText xml:space="preserve"> SEQ Gambar_4. \* ARABIC </w:instrText>
      </w:r>
      <w:r>
        <w:fldChar w:fldCharType="separate"/>
      </w:r>
      <w:r w:rsidR="008E7286">
        <w:rPr>
          <w:noProof/>
        </w:rPr>
        <w:t>7</w:t>
      </w:r>
      <w:r>
        <w:fldChar w:fldCharType="end"/>
      </w:r>
      <w:r>
        <w:t xml:space="preserve"> </w:t>
      </w:r>
      <w:r>
        <w:rPr>
          <w:bCs/>
          <w:i/>
          <w:iCs w:val="0"/>
        </w:rPr>
        <w:t>Activity</w:t>
      </w:r>
      <w:r>
        <w:rPr>
          <w:bCs/>
        </w:rPr>
        <w:t xml:space="preserve"> Mengelola Data Pesanan</w:t>
      </w:r>
    </w:p>
    <w:p w14:paraId="717279B3" w14:textId="77777777" w:rsidR="00421983" w:rsidRPr="00421983" w:rsidRDefault="00421983" w:rsidP="00421983"/>
    <w:p w14:paraId="4E311BD4" w14:textId="77777777" w:rsidR="007E4EC4" w:rsidRDefault="007E4EC4">
      <w:pPr>
        <w:spacing w:before="0" w:after="160" w:line="259" w:lineRule="auto"/>
        <w:ind w:firstLine="0"/>
        <w:jc w:val="left"/>
        <w:rPr>
          <w:rFonts w:eastAsiaTheme="majorEastAsia" w:cstheme="majorBidi"/>
          <w:i/>
          <w:color w:val="000000" w:themeColor="text1"/>
        </w:rPr>
      </w:pPr>
      <w:r>
        <w:rPr>
          <w:i/>
          <w:iCs/>
        </w:rPr>
        <w:br w:type="page"/>
      </w:r>
    </w:p>
    <w:p w14:paraId="16975E56" w14:textId="46E15971" w:rsidR="00F36AA9" w:rsidRDefault="00C90205" w:rsidP="00F36AA9">
      <w:pPr>
        <w:pStyle w:val="Heading4"/>
      </w:pPr>
      <w:r>
        <w:rPr>
          <w:i/>
          <w:iCs w:val="0"/>
        </w:rPr>
        <w:lastRenderedPageBreak/>
        <w:t xml:space="preserve">Activity </w:t>
      </w:r>
      <w:r>
        <w:t>Mengelola Data Produk</w:t>
      </w:r>
    </w:p>
    <w:p w14:paraId="6611E5C2" w14:textId="7B3C97EB" w:rsidR="007E4EC4" w:rsidRDefault="00F36AA9" w:rsidP="005E7846">
      <w:pPr>
        <w:pStyle w:val="Normal2"/>
        <w:ind w:left="990"/>
      </w:pPr>
      <w:r w:rsidRPr="00BF34E9">
        <w:t xml:space="preserve">Dalam </w:t>
      </w:r>
      <w:r>
        <w:rPr>
          <w:i/>
          <w:iCs/>
        </w:rPr>
        <w:t xml:space="preserve">activity </w:t>
      </w:r>
      <w:r>
        <w:t>mengelola data produk, admin dapat</w:t>
      </w:r>
      <w:r w:rsidR="00CB4EAE">
        <w:t xml:space="preserve"> menambah,</w:t>
      </w:r>
      <w:r>
        <w:t xml:space="preserve"> mengubah</w:t>
      </w:r>
      <w:r w:rsidR="00CB4EAE">
        <w:t>, melihat detail dan</w:t>
      </w:r>
      <w:r>
        <w:t xml:space="preserve"> menghapus data </w:t>
      </w:r>
      <w:r w:rsidR="00CB4EAE">
        <w:t>produk</w:t>
      </w:r>
    </w:p>
    <w:p w14:paraId="6BF6CA17" w14:textId="77777777" w:rsidR="005E7846" w:rsidRDefault="005E7846" w:rsidP="005E7846">
      <w:pPr>
        <w:pStyle w:val="Normal2"/>
        <w:keepNext/>
        <w:ind w:firstLine="0"/>
        <w:jc w:val="center"/>
      </w:pPr>
      <w:r>
        <w:rPr>
          <w:noProof/>
          <w14:ligatures w14:val="standardContextual"/>
        </w:rPr>
        <w:drawing>
          <wp:inline distT="0" distB="0" distL="0" distR="0" wp14:anchorId="64CA0FDA" wp14:editId="29FD4D2A">
            <wp:extent cx="4781346" cy="6662057"/>
            <wp:effectExtent l="0" t="0" r="635"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2">
                      <a:extLst>
                        <a:ext uri="{28A0092B-C50C-407E-A947-70E740481C1C}">
                          <a14:useLocalDpi xmlns:a14="http://schemas.microsoft.com/office/drawing/2010/main" val="0"/>
                        </a:ext>
                      </a:extLst>
                    </a:blip>
                    <a:stretch>
                      <a:fillRect/>
                    </a:stretch>
                  </pic:blipFill>
                  <pic:spPr>
                    <a:xfrm>
                      <a:off x="0" y="0"/>
                      <a:ext cx="4806424" cy="6697000"/>
                    </a:xfrm>
                    <a:prstGeom prst="rect">
                      <a:avLst/>
                    </a:prstGeom>
                  </pic:spPr>
                </pic:pic>
              </a:graphicData>
            </a:graphic>
          </wp:inline>
        </w:drawing>
      </w:r>
    </w:p>
    <w:p w14:paraId="5E9D1A84" w14:textId="1767A184" w:rsidR="005E7846" w:rsidRPr="005E7846" w:rsidRDefault="005E7846" w:rsidP="005E7846">
      <w:pPr>
        <w:pStyle w:val="Caption"/>
        <w:rPr>
          <w:b/>
          <w:bCs/>
        </w:rPr>
      </w:pPr>
      <w:r>
        <w:t xml:space="preserve">Gambar 4. </w:t>
      </w:r>
      <w:r>
        <w:fldChar w:fldCharType="begin"/>
      </w:r>
      <w:r>
        <w:instrText xml:space="preserve"> SEQ Gambar_4. \* ARABIC </w:instrText>
      </w:r>
      <w:r>
        <w:fldChar w:fldCharType="separate"/>
      </w:r>
      <w:r w:rsidR="008E7286">
        <w:rPr>
          <w:noProof/>
        </w:rPr>
        <w:t>8</w:t>
      </w:r>
      <w:r>
        <w:fldChar w:fldCharType="end"/>
      </w:r>
      <w:r>
        <w:t xml:space="preserve"> </w:t>
      </w:r>
      <w:r>
        <w:rPr>
          <w:bCs/>
          <w:i/>
          <w:iCs w:val="0"/>
        </w:rPr>
        <w:t xml:space="preserve">Activity </w:t>
      </w:r>
      <w:r>
        <w:rPr>
          <w:bCs/>
        </w:rPr>
        <w:t>Mengelola Data Produk</w:t>
      </w:r>
    </w:p>
    <w:p w14:paraId="568B26C2" w14:textId="7D430CB6" w:rsidR="00C90205" w:rsidRDefault="00C90205" w:rsidP="00C90205">
      <w:pPr>
        <w:pStyle w:val="Heading4"/>
      </w:pPr>
      <w:r>
        <w:rPr>
          <w:i/>
          <w:iCs w:val="0"/>
        </w:rPr>
        <w:lastRenderedPageBreak/>
        <w:t xml:space="preserve">Activity </w:t>
      </w:r>
      <w:r>
        <w:t xml:space="preserve">Mengelola Data </w:t>
      </w:r>
      <w:r w:rsidR="00377174">
        <w:t>Pola</w:t>
      </w:r>
    </w:p>
    <w:p w14:paraId="104BAA91" w14:textId="0926D549" w:rsidR="00215CF7" w:rsidRDefault="00215CF7" w:rsidP="00215CF7">
      <w:pPr>
        <w:pStyle w:val="Normal2"/>
        <w:ind w:left="990"/>
      </w:pPr>
      <w:r w:rsidRPr="00BF34E9">
        <w:t xml:space="preserve">Dalam </w:t>
      </w:r>
      <w:r>
        <w:rPr>
          <w:i/>
          <w:iCs/>
        </w:rPr>
        <w:t xml:space="preserve">activity </w:t>
      </w:r>
      <w:r>
        <w:t>mengelola data</w:t>
      </w:r>
      <w:r w:rsidR="00471B32">
        <w:t xml:space="preserve"> </w:t>
      </w:r>
      <w:r>
        <w:t>pola, admin dapat menambah, mengubah, melihat detail dan menghapus data pola</w:t>
      </w:r>
    </w:p>
    <w:p w14:paraId="21CF7490" w14:textId="77777777" w:rsidR="005E7846" w:rsidRDefault="005E7846" w:rsidP="005E7846">
      <w:pPr>
        <w:pStyle w:val="Normal2"/>
        <w:keepNext/>
        <w:ind w:firstLine="0"/>
        <w:jc w:val="center"/>
      </w:pPr>
      <w:r>
        <w:rPr>
          <w:noProof/>
          <w14:ligatures w14:val="standardContextual"/>
        </w:rPr>
        <w:drawing>
          <wp:inline distT="0" distB="0" distL="0" distR="0" wp14:anchorId="5F1CBACB" wp14:editId="1201A3A8">
            <wp:extent cx="4631324" cy="6453025"/>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43">
                      <a:extLst>
                        <a:ext uri="{28A0092B-C50C-407E-A947-70E740481C1C}">
                          <a14:useLocalDpi xmlns:a14="http://schemas.microsoft.com/office/drawing/2010/main" val="0"/>
                        </a:ext>
                      </a:extLst>
                    </a:blip>
                    <a:stretch>
                      <a:fillRect/>
                    </a:stretch>
                  </pic:blipFill>
                  <pic:spPr>
                    <a:xfrm>
                      <a:off x="0" y="0"/>
                      <a:ext cx="4631324" cy="6453025"/>
                    </a:xfrm>
                    <a:prstGeom prst="rect">
                      <a:avLst/>
                    </a:prstGeom>
                  </pic:spPr>
                </pic:pic>
              </a:graphicData>
            </a:graphic>
          </wp:inline>
        </w:drawing>
      </w:r>
    </w:p>
    <w:p w14:paraId="53015434" w14:textId="7A447474" w:rsidR="005E7846" w:rsidRPr="0070622C" w:rsidRDefault="005E7846" w:rsidP="005E7846">
      <w:pPr>
        <w:pStyle w:val="Caption"/>
      </w:pPr>
      <w:r>
        <w:t xml:space="preserve">Gambar 4. </w:t>
      </w:r>
      <w:r>
        <w:fldChar w:fldCharType="begin"/>
      </w:r>
      <w:r>
        <w:instrText xml:space="preserve"> SEQ Gambar_4. \* ARABIC </w:instrText>
      </w:r>
      <w:r>
        <w:fldChar w:fldCharType="separate"/>
      </w:r>
      <w:r w:rsidR="008E7286">
        <w:rPr>
          <w:noProof/>
        </w:rPr>
        <w:t>9</w:t>
      </w:r>
      <w:r>
        <w:fldChar w:fldCharType="end"/>
      </w:r>
      <w:r w:rsidR="0070622C">
        <w:t xml:space="preserve"> </w:t>
      </w:r>
      <w:r w:rsidR="0070622C" w:rsidRPr="0070622C">
        <w:rPr>
          <w:bCs/>
          <w:i/>
          <w:iCs w:val="0"/>
        </w:rPr>
        <w:t>Activity</w:t>
      </w:r>
      <w:r w:rsidR="0070622C">
        <w:rPr>
          <w:bCs/>
          <w:i/>
          <w:iCs w:val="0"/>
        </w:rPr>
        <w:t xml:space="preserve"> </w:t>
      </w:r>
      <w:r w:rsidR="0070622C">
        <w:rPr>
          <w:bCs/>
        </w:rPr>
        <w:t>Mengelola Data Pola</w:t>
      </w:r>
    </w:p>
    <w:p w14:paraId="67EEBEAF" w14:textId="31D1145B" w:rsidR="00377174" w:rsidRDefault="00377174" w:rsidP="00377174">
      <w:pPr>
        <w:pStyle w:val="Heading4"/>
      </w:pPr>
      <w:r>
        <w:lastRenderedPageBreak/>
        <w:t>Activity Mengelola Data Bahan</w:t>
      </w:r>
    </w:p>
    <w:p w14:paraId="3D06C1CC" w14:textId="3B7AF178" w:rsidR="00471B32" w:rsidRDefault="00471B32" w:rsidP="00471B32">
      <w:pPr>
        <w:pStyle w:val="Normal2"/>
        <w:ind w:left="990"/>
      </w:pPr>
      <w:r w:rsidRPr="00BF34E9">
        <w:t xml:space="preserve">Dalam </w:t>
      </w:r>
      <w:r>
        <w:rPr>
          <w:i/>
          <w:iCs/>
        </w:rPr>
        <w:t xml:space="preserve">activity </w:t>
      </w:r>
      <w:r>
        <w:t>mengelola data bahan, admin dapat menambah, mengubah, melihat detail dan menghapus data bahan</w:t>
      </w:r>
    </w:p>
    <w:p w14:paraId="0FCD17BF" w14:textId="77777777" w:rsidR="00BB442C" w:rsidRDefault="00C71AAA" w:rsidP="00BB442C">
      <w:pPr>
        <w:pStyle w:val="Normal2"/>
        <w:keepNext/>
        <w:ind w:firstLine="0"/>
        <w:jc w:val="center"/>
      </w:pPr>
      <w:r>
        <w:rPr>
          <w:noProof/>
          <w14:ligatures w14:val="standardContextual"/>
        </w:rPr>
        <w:drawing>
          <wp:inline distT="0" distB="0" distL="0" distR="0" wp14:anchorId="64F058C0" wp14:editId="25B2A2C6">
            <wp:extent cx="4625490" cy="644489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44">
                      <a:extLst>
                        <a:ext uri="{28A0092B-C50C-407E-A947-70E740481C1C}">
                          <a14:useLocalDpi xmlns:a14="http://schemas.microsoft.com/office/drawing/2010/main" val="0"/>
                        </a:ext>
                      </a:extLst>
                    </a:blip>
                    <a:stretch>
                      <a:fillRect/>
                    </a:stretch>
                  </pic:blipFill>
                  <pic:spPr>
                    <a:xfrm>
                      <a:off x="0" y="0"/>
                      <a:ext cx="4625490" cy="6444897"/>
                    </a:xfrm>
                    <a:prstGeom prst="rect">
                      <a:avLst/>
                    </a:prstGeom>
                  </pic:spPr>
                </pic:pic>
              </a:graphicData>
            </a:graphic>
          </wp:inline>
        </w:drawing>
      </w:r>
    </w:p>
    <w:p w14:paraId="768E4A28" w14:textId="6DA3B297" w:rsidR="0018030A" w:rsidRPr="00BB442C" w:rsidRDefault="00BB442C" w:rsidP="00BB442C">
      <w:pPr>
        <w:pStyle w:val="Caption"/>
        <w:rPr>
          <w:b/>
          <w:bCs/>
        </w:rPr>
      </w:pPr>
      <w:r>
        <w:t xml:space="preserve">Gambar 4. </w:t>
      </w:r>
      <w:r>
        <w:fldChar w:fldCharType="begin"/>
      </w:r>
      <w:r>
        <w:instrText xml:space="preserve"> SEQ Gambar_4. \* ARABIC </w:instrText>
      </w:r>
      <w:r>
        <w:fldChar w:fldCharType="separate"/>
      </w:r>
      <w:r w:rsidR="008E7286">
        <w:rPr>
          <w:noProof/>
        </w:rPr>
        <w:t>10</w:t>
      </w:r>
      <w:r>
        <w:fldChar w:fldCharType="end"/>
      </w:r>
      <w:r>
        <w:t xml:space="preserve"> </w:t>
      </w:r>
      <w:r>
        <w:rPr>
          <w:bCs/>
          <w:i/>
          <w:iCs w:val="0"/>
        </w:rPr>
        <w:t xml:space="preserve">Activity </w:t>
      </w:r>
      <w:r>
        <w:rPr>
          <w:bCs/>
        </w:rPr>
        <w:t>Mengelola Data Bahan</w:t>
      </w:r>
    </w:p>
    <w:p w14:paraId="67BC9B5C" w14:textId="000185FE" w:rsidR="00377174" w:rsidRDefault="00377174" w:rsidP="00377174">
      <w:pPr>
        <w:pStyle w:val="Heading4"/>
      </w:pPr>
      <w:r>
        <w:rPr>
          <w:i/>
          <w:iCs w:val="0"/>
        </w:rPr>
        <w:lastRenderedPageBreak/>
        <w:t xml:space="preserve">Acivity </w:t>
      </w:r>
      <w:r w:rsidR="00D34814">
        <w:t>Cetak Faktur</w:t>
      </w:r>
    </w:p>
    <w:p w14:paraId="557E03E4" w14:textId="30A7FE9D" w:rsidR="00476E76" w:rsidRDefault="00476E76" w:rsidP="00210900">
      <w:pPr>
        <w:pStyle w:val="Normal2"/>
        <w:ind w:left="288"/>
      </w:pPr>
      <w:r w:rsidRPr="00BF34E9">
        <w:t xml:space="preserve">Dalam </w:t>
      </w:r>
      <w:r>
        <w:rPr>
          <w:i/>
          <w:iCs/>
        </w:rPr>
        <w:t xml:space="preserve">activity </w:t>
      </w:r>
      <w:r>
        <w:t>cetak faktur admin bisa mencetak faktur pembayaran</w:t>
      </w:r>
    </w:p>
    <w:p w14:paraId="345AA267" w14:textId="77777777" w:rsidR="00476E76" w:rsidRDefault="00476E76" w:rsidP="00476E76">
      <w:pPr>
        <w:pStyle w:val="Normal2"/>
        <w:keepNext/>
        <w:ind w:firstLine="0"/>
        <w:jc w:val="center"/>
      </w:pPr>
      <w:r>
        <w:rPr>
          <w:noProof/>
          <w14:ligatures w14:val="standardContextual"/>
        </w:rPr>
        <w:drawing>
          <wp:inline distT="0" distB="0" distL="0" distR="0" wp14:anchorId="5A74B1BC" wp14:editId="44261A0B">
            <wp:extent cx="5057775" cy="429577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45">
                      <a:extLst>
                        <a:ext uri="{28A0092B-C50C-407E-A947-70E740481C1C}">
                          <a14:useLocalDpi xmlns:a14="http://schemas.microsoft.com/office/drawing/2010/main" val="0"/>
                        </a:ext>
                      </a:extLst>
                    </a:blip>
                    <a:stretch>
                      <a:fillRect/>
                    </a:stretch>
                  </pic:blipFill>
                  <pic:spPr>
                    <a:xfrm>
                      <a:off x="0" y="0"/>
                      <a:ext cx="5057775" cy="4295775"/>
                    </a:xfrm>
                    <a:prstGeom prst="rect">
                      <a:avLst/>
                    </a:prstGeom>
                  </pic:spPr>
                </pic:pic>
              </a:graphicData>
            </a:graphic>
          </wp:inline>
        </w:drawing>
      </w:r>
    </w:p>
    <w:p w14:paraId="37DF8AB4" w14:textId="646083A2" w:rsidR="00476E76" w:rsidRPr="00476E76" w:rsidRDefault="00476E76" w:rsidP="00476E76">
      <w:pPr>
        <w:pStyle w:val="Caption"/>
        <w:rPr>
          <w:b/>
          <w:bCs/>
        </w:rPr>
      </w:pPr>
      <w:r>
        <w:t xml:space="preserve">Gambar 4. </w:t>
      </w:r>
      <w:r>
        <w:fldChar w:fldCharType="begin"/>
      </w:r>
      <w:r>
        <w:instrText xml:space="preserve"> SEQ Gambar_4. \* ARABIC </w:instrText>
      </w:r>
      <w:r>
        <w:fldChar w:fldCharType="separate"/>
      </w:r>
      <w:r w:rsidR="008E7286">
        <w:rPr>
          <w:noProof/>
        </w:rPr>
        <w:t>11</w:t>
      </w:r>
      <w:r>
        <w:fldChar w:fldCharType="end"/>
      </w:r>
      <w:r>
        <w:t xml:space="preserve"> </w:t>
      </w:r>
      <w:r>
        <w:rPr>
          <w:bCs/>
          <w:i/>
          <w:iCs w:val="0"/>
        </w:rPr>
        <w:t xml:space="preserve">Activity </w:t>
      </w:r>
      <w:r>
        <w:rPr>
          <w:bCs/>
        </w:rPr>
        <w:t>Cetak Faktur</w:t>
      </w:r>
    </w:p>
    <w:p w14:paraId="3F12A71D" w14:textId="77777777" w:rsidR="004C7DED" w:rsidRDefault="004C7DED">
      <w:pPr>
        <w:spacing w:before="0" w:after="160" w:line="259" w:lineRule="auto"/>
        <w:ind w:firstLine="0"/>
        <w:jc w:val="left"/>
        <w:rPr>
          <w:rFonts w:eastAsiaTheme="majorEastAsia" w:cstheme="majorBidi"/>
          <w:i/>
          <w:color w:val="000000" w:themeColor="text1"/>
        </w:rPr>
      </w:pPr>
      <w:r>
        <w:rPr>
          <w:i/>
          <w:iCs/>
        </w:rPr>
        <w:br w:type="page"/>
      </w:r>
    </w:p>
    <w:p w14:paraId="5682E6E6" w14:textId="13F1D204" w:rsidR="00D34814" w:rsidRDefault="00D34814" w:rsidP="00D34814">
      <w:pPr>
        <w:pStyle w:val="Heading4"/>
        <w:rPr>
          <w:i/>
          <w:iCs w:val="0"/>
        </w:rPr>
      </w:pPr>
      <w:r>
        <w:rPr>
          <w:i/>
          <w:iCs w:val="0"/>
        </w:rPr>
        <w:lastRenderedPageBreak/>
        <w:t xml:space="preserve">Activity </w:t>
      </w:r>
      <w:r>
        <w:t xml:space="preserve">Memesan </w:t>
      </w:r>
      <w:r w:rsidR="0083366A" w:rsidRPr="0083366A">
        <w:rPr>
          <w:i/>
          <w:iCs w:val="0"/>
        </w:rPr>
        <w:t>Jersey Custom</w:t>
      </w:r>
    </w:p>
    <w:p w14:paraId="6F3AEBA3" w14:textId="644A5D80" w:rsidR="004C7DED" w:rsidRPr="004C7DED" w:rsidRDefault="004C7DED" w:rsidP="00FC64DE">
      <w:pPr>
        <w:pStyle w:val="Normal2"/>
        <w:ind w:left="1080"/>
      </w:pPr>
      <w:r>
        <w:t xml:space="preserve">Dalam </w:t>
      </w:r>
      <w:r>
        <w:rPr>
          <w:i/>
          <w:iCs/>
        </w:rPr>
        <w:t xml:space="preserve">activity </w:t>
      </w:r>
      <w:r>
        <w:t xml:space="preserve">memesan </w:t>
      </w:r>
      <w:r w:rsidRPr="004C7DED">
        <w:rPr>
          <w:i/>
          <w:iCs/>
        </w:rPr>
        <w:t>jersey custom</w:t>
      </w:r>
      <w:r>
        <w:rPr>
          <w:i/>
          <w:iCs/>
        </w:rPr>
        <w:t xml:space="preserve"> </w:t>
      </w:r>
      <w:r>
        <w:t xml:space="preserve">pelanggan bisa memesan </w:t>
      </w:r>
      <w:r w:rsidRPr="004C7DED">
        <w:rPr>
          <w:i/>
          <w:iCs/>
        </w:rPr>
        <w:t>jersey custom</w:t>
      </w:r>
      <w:r>
        <w:t xml:space="preserve"> pada aplikasi.</w:t>
      </w:r>
    </w:p>
    <w:p w14:paraId="64AF7C04" w14:textId="77777777" w:rsidR="00AB1EC3" w:rsidRDefault="00AB1EC3" w:rsidP="00AB1EC3">
      <w:pPr>
        <w:keepNext/>
        <w:ind w:firstLine="0"/>
        <w:jc w:val="center"/>
      </w:pPr>
      <w:r>
        <w:rPr>
          <w:noProof/>
          <w14:ligatures w14:val="standardContextual"/>
        </w:rPr>
        <w:drawing>
          <wp:inline distT="0" distB="0" distL="0" distR="0" wp14:anchorId="10B18F2D" wp14:editId="2530EB48">
            <wp:extent cx="5252085" cy="4989830"/>
            <wp:effectExtent l="0" t="0" r="5715"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46">
                      <a:extLst>
                        <a:ext uri="{28A0092B-C50C-407E-A947-70E740481C1C}">
                          <a14:useLocalDpi xmlns:a14="http://schemas.microsoft.com/office/drawing/2010/main" val="0"/>
                        </a:ext>
                      </a:extLst>
                    </a:blip>
                    <a:stretch>
                      <a:fillRect/>
                    </a:stretch>
                  </pic:blipFill>
                  <pic:spPr>
                    <a:xfrm>
                      <a:off x="0" y="0"/>
                      <a:ext cx="5252085" cy="4989830"/>
                    </a:xfrm>
                    <a:prstGeom prst="rect">
                      <a:avLst/>
                    </a:prstGeom>
                  </pic:spPr>
                </pic:pic>
              </a:graphicData>
            </a:graphic>
          </wp:inline>
        </w:drawing>
      </w:r>
    </w:p>
    <w:p w14:paraId="22104CAE" w14:textId="04934511" w:rsidR="00AB1EC3" w:rsidRPr="00AB1EC3" w:rsidRDefault="00AB1EC3" w:rsidP="00AB1EC3">
      <w:pPr>
        <w:pStyle w:val="Caption"/>
        <w:rPr>
          <w:b/>
          <w:bCs/>
          <w:i/>
          <w:iCs w:val="0"/>
        </w:rPr>
      </w:pPr>
      <w:r>
        <w:t xml:space="preserve">Gambar 4. </w:t>
      </w:r>
      <w:r>
        <w:fldChar w:fldCharType="begin"/>
      </w:r>
      <w:r>
        <w:instrText xml:space="preserve"> SEQ Gambar_4. \* ARABIC </w:instrText>
      </w:r>
      <w:r>
        <w:fldChar w:fldCharType="separate"/>
      </w:r>
      <w:r w:rsidR="008E7286">
        <w:rPr>
          <w:noProof/>
        </w:rPr>
        <w:t>12</w:t>
      </w:r>
      <w:r>
        <w:fldChar w:fldCharType="end"/>
      </w:r>
      <w:r>
        <w:t xml:space="preserve"> </w:t>
      </w:r>
      <w:r>
        <w:rPr>
          <w:bCs/>
          <w:i/>
          <w:iCs w:val="0"/>
        </w:rPr>
        <w:t xml:space="preserve">Activity </w:t>
      </w:r>
      <w:r>
        <w:rPr>
          <w:bCs/>
        </w:rPr>
        <w:t xml:space="preserve">Memesan </w:t>
      </w:r>
      <w:r>
        <w:rPr>
          <w:bCs/>
          <w:i/>
          <w:iCs w:val="0"/>
        </w:rPr>
        <w:t>Jersey Custom</w:t>
      </w:r>
    </w:p>
    <w:p w14:paraId="20827FFF" w14:textId="77777777" w:rsidR="000055B0" w:rsidRDefault="000055B0">
      <w:pPr>
        <w:spacing w:before="0" w:after="160" w:line="259" w:lineRule="auto"/>
        <w:ind w:firstLine="0"/>
        <w:jc w:val="left"/>
        <w:rPr>
          <w:rFonts w:eastAsiaTheme="majorEastAsia" w:cstheme="majorBidi"/>
          <w:i/>
          <w:color w:val="000000" w:themeColor="text1"/>
        </w:rPr>
      </w:pPr>
      <w:r>
        <w:rPr>
          <w:i/>
          <w:iCs/>
        </w:rPr>
        <w:br w:type="page"/>
      </w:r>
    </w:p>
    <w:p w14:paraId="0AF4F572" w14:textId="28355173" w:rsidR="0083366A" w:rsidRDefault="0083366A" w:rsidP="0083366A">
      <w:pPr>
        <w:pStyle w:val="Heading4"/>
      </w:pPr>
      <w:r>
        <w:rPr>
          <w:i/>
          <w:iCs w:val="0"/>
        </w:rPr>
        <w:lastRenderedPageBreak/>
        <w:t xml:space="preserve">Activity </w:t>
      </w:r>
      <w:r w:rsidR="004F7CBD">
        <w:t>Memesan Produk</w:t>
      </w:r>
    </w:p>
    <w:p w14:paraId="2480CBA5" w14:textId="3E3F278D" w:rsidR="000055B0" w:rsidRPr="004C7DED" w:rsidRDefault="000055B0" w:rsidP="00FC64DE">
      <w:pPr>
        <w:pStyle w:val="Normal2"/>
        <w:ind w:left="1080"/>
      </w:pPr>
      <w:r>
        <w:t xml:space="preserve">Dalam </w:t>
      </w:r>
      <w:r>
        <w:rPr>
          <w:i/>
          <w:iCs/>
        </w:rPr>
        <w:t xml:space="preserve">activity </w:t>
      </w:r>
      <w:r>
        <w:t xml:space="preserve">memesan </w:t>
      </w:r>
      <w:r w:rsidRPr="004C7DED">
        <w:rPr>
          <w:i/>
          <w:iCs/>
        </w:rPr>
        <w:t>jersey custom</w:t>
      </w:r>
      <w:r>
        <w:rPr>
          <w:i/>
          <w:iCs/>
        </w:rPr>
        <w:t xml:space="preserve"> </w:t>
      </w:r>
      <w:r>
        <w:t>pelanggan bisa memesan produk jadi pada aplikasi.</w:t>
      </w:r>
    </w:p>
    <w:p w14:paraId="383111C7" w14:textId="77777777" w:rsidR="000055B0" w:rsidRDefault="000055B0" w:rsidP="000055B0">
      <w:pPr>
        <w:keepNext/>
        <w:ind w:firstLine="0"/>
        <w:jc w:val="center"/>
      </w:pPr>
      <w:r>
        <w:rPr>
          <w:noProof/>
          <w14:ligatures w14:val="standardContextual"/>
        </w:rPr>
        <w:drawing>
          <wp:inline distT="0" distB="0" distL="0" distR="0" wp14:anchorId="6C524E9A" wp14:editId="6537C960">
            <wp:extent cx="3914775" cy="448627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47">
                      <a:extLst>
                        <a:ext uri="{28A0092B-C50C-407E-A947-70E740481C1C}">
                          <a14:useLocalDpi xmlns:a14="http://schemas.microsoft.com/office/drawing/2010/main" val="0"/>
                        </a:ext>
                      </a:extLst>
                    </a:blip>
                    <a:stretch>
                      <a:fillRect/>
                    </a:stretch>
                  </pic:blipFill>
                  <pic:spPr>
                    <a:xfrm>
                      <a:off x="0" y="0"/>
                      <a:ext cx="3914775" cy="4486275"/>
                    </a:xfrm>
                    <a:prstGeom prst="rect">
                      <a:avLst/>
                    </a:prstGeom>
                  </pic:spPr>
                </pic:pic>
              </a:graphicData>
            </a:graphic>
          </wp:inline>
        </w:drawing>
      </w:r>
    </w:p>
    <w:p w14:paraId="5A7026B8" w14:textId="279E6E8D" w:rsidR="000055B0" w:rsidRPr="007E6280" w:rsidRDefault="000055B0" w:rsidP="000055B0">
      <w:pPr>
        <w:pStyle w:val="Caption"/>
        <w:rPr>
          <w:b/>
          <w:bCs/>
        </w:rPr>
      </w:pPr>
      <w:r>
        <w:t xml:space="preserve">Gambar 4. </w:t>
      </w:r>
      <w:r>
        <w:fldChar w:fldCharType="begin"/>
      </w:r>
      <w:r>
        <w:instrText xml:space="preserve"> SEQ Gambar_4. \* ARABIC </w:instrText>
      </w:r>
      <w:r>
        <w:fldChar w:fldCharType="separate"/>
      </w:r>
      <w:r w:rsidR="008E7286">
        <w:rPr>
          <w:noProof/>
        </w:rPr>
        <w:t>13</w:t>
      </w:r>
      <w:r>
        <w:fldChar w:fldCharType="end"/>
      </w:r>
      <w:r>
        <w:t xml:space="preserve"> </w:t>
      </w:r>
      <w:r w:rsidR="007E6280">
        <w:rPr>
          <w:bCs/>
          <w:i/>
          <w:iCs w:val="0"/>
        </w:rPr>
        <w:t xml:space="preserve">Activity </w:t>
      </w:r>
      <w:r w:rsidR="007E6280">
        <w:rPr>
          <w:bCs/>
        </w:rPr>
        <w:t>Memesan Produk</w:t>
      </w:r>
    </w:p>
    <w:p w14:paraId="10214D2F" w14:textId="77777777" w:rsidR="007E6280" w:rsidRDefault="007E6280">
      <w:pPr>
        <w:spacing w:before="0" w:after="160" w:line="259" w:lineRule="auto"/>
        <w:ind w:firstLine="0"/>
        <w:jc w:val="left"/>
        <w:rPr>
          <w:rFonts w:eastAsiaTheme="majorEastAsia" w:cstheme="majorBidi"/>
          <w:i/>
          <w:color w:val="000000" w:themeColor="text1"/>
        </w:rPr>
      </w:pPr>
      <w:r>
        <w:rPr>
          <w:i/>
          <w:iCs/>
        </w:rPr>
        <w:br w:type="page"/>
      </w:r>
    </w:p>
    <w:p w14:paraId="70FACB2A" w14:textId="67F5622F" w:rsidR="00D34814" w:rsidRDefault="004C456F" w:rsidP="00134ACC">
      <w:pPr>
        <w:pStyle w:val="Heading4"/>
        <w:rPr>
          <w:i/>
          <w:iCs w:val="0"/>
        </w:rPr>
      </w:pPr>
      <w:r w:rsidRPr="004C456F">
        <w:rPr>
          <w:i/>
          <w:iCs w:val="0"/>
        </w:rPr>
        <w:lastRenderedPageBreak/>
        <w:t>Activiy</w:t>
      </w:r>
      <w:r>
        <w:rPr>
          <w:i/>
          <w:iCs w:val="0"/>
        </w:rPr>
        <w:t xml:space="preserve"> </w:t>
      </w:r>
      <w:r w:rsidRPr="00CF3487">
        <w:rPr>
          <w:i/>
          <w:iCs w:val="0"/>
        </w:rPr>
        <w:t>Logout</w:t>
      </w:r>
    </w:p>
    <w:p w14:paraId="756A68DD" w14:textId="241D4920" w:rsidR="009F7CCF" w:rsidRDefault="009F7CCF" w:rsidP="00210900">
      <w:pPr>
        <w:pStyle w:val="Normal2"/>
        <w:ind w:left="288"/>
      </w:pPr>
      <w:r>
        <w:t xml:space="preserve">Dalam </w:t>
      </w:r>
      <w:r>
        <w:rPr>
          <w:i/>
          <w:iCs/>
        </w:rPr>
        <w:t xml:space="preserve">activity logout </w:t>
      </w:r>
      <w:r>
        <w:t xml:space="preserve">admin keluar dari </w:t>
      </w:r>
      <w:r w:rsidRPr="00210900">
        <w:t>aplikasi</w:t>
      </w:r>
      <w:r>
        <w:t xml:space="preserve"> e-katalog</w:t>
      </w:r>
    </w:p>
    <w:p w14:paraId="7C671D72" w14:textId="77777777" w:rsidR="00FC64DE" w:rsidRDefault="009F7CCF" w:rsidP="00FC64DE">
      <w:pPr>
        <w:pStyle w:val="Normal2"/>
        <w:keepNext/>
        <w:ind w:firstLine="0"/>
        <w:jc w:val="center"/>
      </w:pPr>
      <w:r>
        <w:rPr>
          <w:noProof/>
          <w14:ligatures w14:val="standardContextual"/>
        </w:rPr>
        <w:drawing>
          <wp:inline distT="0" distB="0" distL="0" distR="0" wp14:anchorId="7320FFD9" wp14:editId="203B5C9A">
            <wp:extent cx="4105275" cy="2507114"/>
            <wp:effectExtent l="0" t="0" r="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48">
                      <a:extLst>
                        <a:ext uri="{28A0092B-C50C-407E-A947-70E740481C1C}">
                          <a14:useLocalDpi xmlns:a14="http://schemas.microsoft.com/office/drawing/2010/main" val="0"/>
                        </a:ext>
                      </a:extLst>
                    </a:blip>
                    <a:stretch>
                      <a:fillRect/>
                    </a:stretch>
                  </pic:blipFill>
                  <pic:spPr>
                    <a:xfrm>
                      <a:off x="0" y="0"/>
                      <a:ext cx="4125947" cy="2519739"/>
                    </a:xfrm>
                    <a:prstGeom prst="rect">
                      <a:avLst/>
                    </a:prstGeom>
                  </pic:spPr>
                </pic:pic>
              </a:graphicData>
            </a:graphic>
          </wp:inline>
        </w:drawing>
      </w:r>
    </w:p>
    <w:p w14:paraId="4BC49CE2" w14:textId="76F4F275" w:rsidR="009F7CCF" w:rsidRPr="00FC64DE" w:rsidRDefault="00FC64DE" w:rsidP="00FC64DE">
      <w:pPr>
        <w:pStyle w:val="Caption"/>
        <w:rPr>
          <w:b/>
          <w:bCs/>
          <w:i/>
          <w:iCs w:val="0"/>
        </w:rPr>
      </w:pPr>
      <w:r>
        <w:t xml:space="preserve">Gambar 4. </w:t>
      </w:r>
      <w:r>
        <w:fldChar w:fldCharType="begin"/>
      </w:r>
      <w:r>
        <w:instrText xml:space="preserve"> SEQ Gambar_4. \* ARABIC </w:instrText>
      </w:r>
      <w:r>
        <w:fldChar w:fldCharType="separate"/>
      </w:r>
      <w:r w:rsidR="008E7286">
        <w:rPr>
          <w:noProof/>
        </w:rPr>
        <w:t>14</w:t>
      </w:r>
      <w:r>
        <w:fldChar w:fldCharType="end"/>
      </w:r>
      <w:r>
        <w:t xml:space="preserve"> </w:t>
      </w:r>
      <w:r>
        <w:rPr>
          <w:bCs/>
          <w:i/>
          <w:iCs w:val="0"/>
        </w:rPr>
        <w:t>Activity Logout</w:t>
      </w:r>
    </w:p>
    <w:p w14:paraId="060AEB4D" w14:textId="06094E01" w:rsidR="00A32BD6" w:rsidRPr="007F5E04" w:rsidRDefault="00A32BD6" w:rsidP="00A32BD6">
      <w:pPr>
        <w:pStyle w:val="Heading3"/>
        <w:rPr>
          <w:i/>
          <w:iCs/>
        </w:rPr>
      </w:pPr>
      <w:r w:rsidRPr="007F5E04">
        <w:rPr>
          <w:i/>
          <w:iCs/>
        </w:rPr>
        <w:t>Sequence Diagram</w:t>
      </w:r>
    </w:p>
    <w:p w14:paraId="09A3A255" w14:textId="30F694F7" w:rsidR="00CA7B1F" w:rsidRPr="0040044C" w:rsidRDefault="008F08D0" w:rsidP="0040044C">
      <w:pPr>
        <w:pStyle w:val="Normal2"/>
      </w:pPr>
      <w:r>
        <w:t xml:space="preserve">Pada tahapan </w:t>
      </w:r>
      <w:r w:rsidRPr="008F08D0">
        <w:rPr>
          <w:i/>
          <w:iCs/>
        </w:rPr>
        <w:t>Sequence Diagram</w:t>
      </w:r>
      <w:r>
        <w:t xml:space="preserve"> yaitu menggambarkan sebuah interaksi antar objek dalam dan di sekitar sistem kegiatan dari masing masing aktifitasnya.</w:t>
      </w:r>
    </w:p>
    <w:p w14:paraId="023B2229" w14:textId="0CB4A827" w:rsidR="008F08D0" w:rsidRDefault="007F5E04" w:rsidP="008F08D0">
      <w:pPr>
        <w:pStyle w:val="Heading4"/>
        <w:rPr>
          <w:i/>
          <w:iCs w:val="0"/>
        </w:rPr>
      </w:pPr>
      <w:r w:rsidRPr="007F5E04">
        <w:rPr>
          <w:i/>
          <w:iCs w:val="0"/>
        </w:rPr>
        <w:t>Sequence Diagram Login</w:t>
      </w:r>
    </w:p>
    <w:p w14:paraId="0C9A06DE" w14:textId="77777777" w:rsidR="00284F3C" w:rsidRDefault="00CA7B1F" w:rsidP="0040044C">
      <w:pPr>
        <w:keepNext/>
        <w:ind w:firstLine="0"/>
        <w:jc w:val="center"/>
      </w:pPr>
      <w:r>
        <w:rPr>
          <w:noProof/>
          <w14:ligatures w14:val="standardContextual"/>
        </w:rPr>
        <w:drawing>
          <wp:inline distT="0" distB="0" distL="0" distR="0" wp14:anchorId="45246D91" wp14:editId="39665E3D">
            <wp:extent cx="4000500" cy="2429030"/>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49">
                      <a:extLst>
                        <a:ext uri="{28A0092B-C50C-407E-A947-70E740481C1C}">
                          <a14:useLocalDpi xmlns:a14="http://schemas.microsoft.com/office/drawing/2010/main" val="0"/>
                        </a:ext>
                      </a:extLst>
                    </a:blip>
                    <a:stretch>
                      <a:fillRect/>
                    </a:stretch>
                  </pic:blipFill>
                  <pic:spPr>
                    <a:xfrm>
                      <a:off x="0" y="0"/>
                      <a:ext cx="4054046" cy="2461542"/>
                    </a:xfrm>
                    <a:prstGeom prst="rect">
                      <a:avLst/>
                    </a:prstGeom>
                  </pic:spPr>
                </pic:pic>
              </a:graphicData>
            </a:graphic>
          </wp:inline>
        </w:drawing>
      </w:r>
    </w:p>
    <w:p w14:paraId="7819B153" w14:textId="1D11414C" w:rsidR="00CA7B1F" w:rsidRDefault="00284F3C" w:rsidP="00284F3C">
      <w:pPr>
        <w:pStyle w:val="Caption"/>
        <w:rPr>
          <w:b/>
          <w:bCs/>
          <w:i/>
          <w:iCs w:val="0"/>
        </w:rPr>
      </w:pPr>
      <w:r>
        <w:t xml:space="preserve">Gambar 4. </w:t>
      </w:r>
      <w:r>
        <w:fldChar w:fldCharType="begin"/>
      </w:r>
      <w:r>
        <w:instrText xml:space="preserve"> SEQ Gambar_4. \* ARABIC </w:instrText>
      </w:r>
      <w:r>
        <w:fldChar w:fldCharType="separate"/>
      </w:r>
      <w:r w:rsidR="008E7286">
        <w:rPr>
          <w:noProof/>
        </w:rPr>
        <w:t>15</w:t>
      </w:r>
      <w:r>
        <w:fldChar w:fldCharType="end"/>
      </w:r>
      <w:r>
        <w:t xml:space="preserve"> </w:t>
      </w:r>
      <w:r>
        <w:rPr>
          <w:bCs/>
          <w:i/>
          <w:iCs w:val="0"/>
        </w:rPr>
        <w:t>Sequence Diagram Login</w:t>
      </w:r>
    </w:p>
    <w:p w14:paraId="7B71C9AE" w14:textId="5E924BAE" w:rsidR="00BD109E" w:rsidRDefault="003B19D7" w:rsidP="003B19D7">
      <w:pPr>
        <w:pStyle w:val="Normal2"/>
      </w:pPr>
      <w:r>
        <w:lastRenderedPageBreak/>
        <w:t xml:space="preserve">Pada gambar 4.15 terdapat </w:t>
      </w:r>
      <w:r w:rsidR="00596BD2">
        <w:rPr>
          <w:i/>
          <w:iCs/>
        </w:rPr>
        <w:t xml:space="preserve">actor </w:t>
      </w:r>
      <w:r w:rsidR="00596BD2">
        <w:t xml:space="preserve">yaitu admin dan </w:t>
      </w:r>
      <w:r w:rsidR="000C50D4">
        <w:t xml:space="preserve">3 (tiga) buah </w:t>
      </w:r>
      <w:r w:rsidR="000C50D4">
        <w:rPr>
          <w:i/>
          <w:iCs/>
        </w:rPr>
        <w:t>object</w:t>
      </w:r>
      <w:r w:rsidR="000C50D4">
        <w:t xml:space="preserve"> diantaranya </w:t>
      </w:r>
      <w:r w:rsidR="00953BBF">
        <w:t xml:space="preserve">halaman </w:t>
      </w:r>
      <w:r w:rsidR="00953BBF" w:rsidRPr="00953BBF">
        <w:rPr>
          <w:i/>
          <w:iCs/>
        </w:rPr>
        <w:t>login</w:t>
      </w:r>
      <w:r w:rsidR="00953BBF">
        <w:t xml:space="preserve">, </w:t>
      </w:r>
      <w:r w:rsidR="00953BBF">
        <w:rPr>
          <w:i/>
          <w:iCs/>
        </w:rPr>
        <w:t xml:space="preserve">controller </w:t>
      </w:r>
      <w:r w:rsidR="00953BBF">
        <w:t xml:space="preserve">admin, </w:t>
      </w:r>
      <w:r w:rsidR="00953BBF" w:rsidRPr="002E0079">
        <w:rPr>
          <w:i/>
          <w:iCs/>
        </w:rPr>
        <w:t>profile</w:t>
      </w:r>
      <w:r w:rsidR="002E0079">
        <w:t xml:space="preserve">, halaman </w:t>
      </w:r>
      <w:r w:rsidR="002E0079" w:rsidRPr="002E0079">
        <w:rPr>
          <w:i/>
          <w:iCs/>
        </w:rPr>
        <w:t>dashboard</w:t>
      </w:r>
      <w:r w:rsidR="002E0079">
        <w:rPr>
          <w:i/>
          <w:iCs/>
        </w:rPr>
        <w:t xml:space="preserve">. </w:t>
      </w:r>
      <w:r w:rsidR="002E0079" w:rsidRPr="002E0079">
        <w:t>Penjelasan</w:t>
      </w:r>
      <w:r w:rsidR="002E0079">
        <w:t xml:space="preserve"> </w:t>
      </w:r>
      <w:r w:rsidR="00CB352A" w:rsidRPr="00CB352A">
        <w:rPr>
          <w:i/>
          <w:iCs/>
        </w:rPr>
        <w:t>sequence diagram</w:t>
      </w:r>
      <w:r w:rsidR="00CB352A">
        <w:t xml:space="preserve"> diatas sebagai berikut</w:t>
      </w:r>
      <w:r w:rsidR="00807C9A">
        <w:t>:</w:t>
      </w:r>
    </w:p>
    <w:p w14:paraId="25FBCB69" w14:textId="4D3216EB" w:rsidR="001D707C" w:rsidRDefault="001D707C" w:rsidP="001D707C">
      <w:pPr>
        <w:pStyle w:val="sequence"/>
      </w:pPr>
      <w:r>
        <w:t xml:space="preserve">Halaman </w:t>
      </w:r>
      <w:r w:rsidRPr="001D707C">
        <w:rPr>
          <w:i/>
          <w:iCs/>
        </w:rPr>
        <w:t>Login</w:t>
      </w:r>
    </w:p>
    <w:p w14:paraId="15A60BEB" w14:textId="555608BB" w:rsidR="001D707C" w:rsidRDefault="00E415CD" w:rsidP="001D707C">
      <w:pPr>
        <w:pStyle w:val="sequence"/>
        <w:numPr>
          <w:ilvl w:val="0"/>
          <w:numId w:val="0"/>
        </w:numPr>
        <w:ind w:left="1440"/>
      </w:pPr>
      <w:r>
        <w:rPr>
          <w:i/>
          <w:iCs/>
        </w:rPr>
        <w:t xml:space="preserve">Actor </w:t>
      </w:r>
      <w:r>
        <w:t>membuka halaman login</w:t>
      </w:r>
      <w:r w:rsidR="005F1C7F">
        <w:t xml:space="preserve">, </w:t>
      </w:r>
      <w:r w:rsidR="00B044D8">
        <w:t xml:space="preserve">kemudian menginputkan </w:t>
      </w:r>
      <w:r w:rsidR="00B044D8" w:rsidRPr="00B044D8">
        <w:rPr>
          <w:i/>
          <w:iCs/>
        </w:rPr>
        <w:t>email</w:t>
      </w:r>
      <w:r w:rsidR="00B044D8">
        <w:t xml:space="preserve"> dan </w:t>
      </w:r>
      <w:r w:rsidR="00B044D8" w:rsidRPr="00B044D8">
        <w:rPr>
          <w:i/>
          <w:iCs/>
        </w:rPr>
        <w:t>password</w:t>
      </w:r>
      <w:r w:rsidR="00EC1DF8">
        <w:rPr>
          <w:i/>
          <w:iCs/>
        </w:rPr>
        <w:t xml:space="preserve"> </w:t>
      </w:r>
      <w:r w:rsidR="00EC1DF8">
        <w:t xml:space="preserve">yang akan diteruskan ke </w:t>
      </w:r>
      <w:r w:rsidR="00EC1DF8" w:rsidRPr="00EC1DF8">
        <w:rPr>
          <w:i/>
          <w:iCs/>
        </w:rPr>
        <w:t>controller</w:t>
      </w:r>
      <w:r w:rsidR="00EC1DF8">
        <w:t xml:space="preserve"> admin</w:t>
      </w:r>
      <w:r w:rsidR="00EC1DF8">
        <w:rPr>
          <w:i/>
          <w:iCs/>
        </w:rPr>
        <w:t xml:space="preserve"> </w:t>
      </w:r>
    </w:p>
    <w:p w14:paraId="4DDAAEA6" w14:textId="6099C60C" w:rsidR="0093744E" w:rsidRDefault="00EC1DF8" w:rsidP="0093744E">
      <w:pPr>
        <w:pStyle w:val="sequence"/>
      </w:pPr>
      <w:r>
        <w:rPr>
          <w:i/>
          <w:iCs/>
        </w:rPr>
        <w:t xml:space="preserve">Controller </w:t>
      </w:r>
      <w:r>
        <w:t>Admin</w:t>
      </w:r>
    </w:p>
    <w:p w14:paraId="064FAB94" w14:textId="179B9620" w:rsidR="00EC1DF8" w:rsidRPr="00EC1DF8" w:rsidRDefault="006F3BF1" w:rsidP="00EC1DF8">
      <w:pPr>
        <w:pStyle w:val="sequence"/>
        <w:numPr>
          <w:ilvl w:val="0"/>
          <w:numId w:val="0"/>
        </w:numPr>
        <w:ind w:left="1440"/>
      </w:pPr>
      <w:r>
        <w:t xml:space="preserve">Mengirim data </w:t>
      </w:r>
      <w:r w:rsidR="00962EF7">
        <w:t xml:space="preserve">yang telah diinputkan </w:t>
      </w:r>
      <w:r w:rsidR="00962EF7" w:rsidRPr="00962EF7">
        <w:rPr>
          <w:i/>
          <w:iCs/>
        </w:rPr>
        <w:t>actor</w:t>
      </w:r>
      <w:r w:rsidR="00962EF7">
        <w:t xml:space="preserve"> </w:t>
      </w:r>
      <w:r>
        <w:t>ke dalam</w:t>
      </w:r>
      <w:r w:rsidR="00962EF7">
        <w:t xml:space="preserve"> model</w:t>
      </w:r>
      <w:r>
        <w:t xml:space="preserve"> </w:t>
      </w:r>
      <w:r w:rsidRPr="00962EF7">
        <w:rPr>
          <w:i/>
          <w:iCs/>
        </w:rPr>
        <w:t>profile</w:t>
      </w:r>
    </w:p>
    <w:p w14:paraId="3CEA9073" w14:textId="2DBEA916" w:rsidR="00EC1DF8" w:rsidRPr="00962EF7" w:rsidRDefault="00962EF7" w:rsidP="00962EF7">
      <w:pPr>
        <w:pStyle w:val="sequence"/>
      </w:pPr>
      <w:r>
        <w:rPr>
          <w:i/>
          <w:iCs/>
        </w:rPr>
        <w:t>Profile</w:t>
      </w:r>
    </w:p>
    <w:p w14:paraId="06696FC9" w14:textId="60550954" w:rsidR="00962EF7" w:rsidRPr="00A437AA" w:rsidRDefault="00A437AA" w:rsidP="00962EF7">
      <w:pPr>
        <w:pStyle w:val="sequence"/>
        <w:numPr>
          <w:ilvl w:val="0"/>
          <w:numId w:val="0"/>
        </w:numPr>
        <w:ind w:left="1440"/>
      </w:pPr>
      <w:r>
        <w:t xml:space="preserve">Memvalidasi data inputan dengan data yang sudah ada dalam model, jika </w:t>
      </w:r>
      <w:r w:rsidR="00C00CEB">
        <w:t xml:space="preserve">data sesuai </w:t>
      </w:r>
      <w:r>
        <w:t xml:space="preserve">menampilkan halaman </w:t>
      </w:r>
      <w:r w:rsidRPr="00A437AA">
        <w:rPr>
          <w:i/>
          <w:iCs/>
        </w:rPr>
        <w:t>dashboard</w:t>
      </w:r>
      <w:r>
        <w:rPr>
          <w:i/>
          <w:iCs/>
        </w:rPr>
        <w:t xml:space="preserve">, </w:t>
      </w:r>
      <w:r>
        <w:t xml:space="preserve">jika tidak </w:t>
      </w:r>
      <w:r w:rsidR="00C00CEB">
        <w:t xml:space="preserve">sesuai </w:t>
      </w:r>
      <w:r w:rsidR="00061080">
        <w:t>mengirimkan pesan inputan salah</w:t>
      </w:r>
    </w:p>
    <w:p w14:paraId="07D94119" w14:textId="2A99244D" w:rsidR="00284F3C" w:rsidRDefault="00A31B75" w:rsidP="00284F3C">
      <w:pPr>
        <w:pStyle w:val="Heading4"/>
      </w:pPr>
      <w:r w:rsidRPr="003031BF">
        <w:rPr>
          <w:i/>
          <w:iCs w:val="0"/>
        </w:rPr>
        <w:t>Sequence Diagram</w:t>
      </w:r>
      <w:r>
        <w:t xml:space="preserve"> Mengelola Data Pesanan</w:t>
      </w:r>
    </w:p>
    <w:p w14:paraId="6843D538" w14:textId="77777777" w:rsidR="00D91B26" w:rsidRDefault="00104103" w:rsidP="00D91B26">
      <w:pPr>
        <w:keepNext/>
        <w:spacing w:before="0" w:after="160" w:line="259" w:lineRule="auto"/>
        <w:ind w:firstLine="0"/>
        <w:jc w:val="center"/>
      </w:pPr>
      <w:r>
        <w:rPr>
          <w:rFonts w:eastAsiaTheme="majorEastAsia" w:cstheme="majorBidi"/>
          <w:iCs/>
          <w:noProof/>
          <w:color w:val="000000" w:themeColor="text1"/>
          <w14:ligatures w14:val="standardContextual"/>
        </w:rPr>
        <w:drawing>
          <wp:inline distT="0" distB="0" distL="0" distR="0" wp14:anchorId="293E79DE" wp14:editId="3108CFB8">
            <wp:extent cx="3018842" cy="393364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50">
                      <a:extLst>
                        <a:ext uri="{28A0092B-C50C-407E-A947-70E740481C1C}">
                          <a14:useLocalDpi xmlns:a14="http://schemas.microsoft.com/office/drawing/2010/main" val="0"/>
                        </a:ext>
                      </a:extLst>
                    </a:blip>
                    <a:stretch>
                      <a:fillRect/>
                    </a:stretch>
                  </pic:blipFill>
                  <pic:spPr>
                    <a:xfrm>
                      <a:off x="0" y="0"/>
                      <a:ext cx="3018842" cy="3933642"/>
                    </a:xfrm>
                    <a:prstGeom prst="rect">
                      <a:avLst/>
                    </a:prstGeom>
                  </pic:spPr>
                </pic:pic>
              </a:graphicData>
            </a:graphic>
          </wp:inline>
        </w:drawing>
      </w:r>
    </w:p>
    <w:p w14:paraId="7FCECA4C" w14:textId="5D81C519" w:rsidR="00A31B75" w:rsidRDefault="00D91B26" w:rsidP="00D91B26">
      <w:pPr>
        <w:pStyle w:val="Caption"/>
        <w:rPr>
          <w:b/>
          <w:bCs/>
        </w:rPr>
      </w:pPr>
      <w:r>
        <w:t xml:space="preserve">Gambar 4. </w:t>
      </w:r>
      <w:r>
        <w:fldChar w:fldCharType="begin"/>
      </w:r>
      <w:r>
        <w:instrText xml:space="preserve"> SEQ Gambar_4. \* ARABIC </w:instrText>
      </w:r>
      <w:r>
        <w:fldChar w:fldCharType="separate"/>
      </w:r>
      <w:r w:rsidR="008E7286">
        <w:rPr>
          <w:noProof/>
        </w:rPr>
        <w:t>16</w:t>
      </w:r>
      <w:r>
        <w:fldChar w:fldCharType="end"/>
      </w:r>
      <w:r>
        <w:t xml:space="preserve"> </w:t>
      </w:r>
      <w:r>
        <w:rPr>
          <w:bCs/>
          <w:i/>
          <w:iCs w:val="0"/>
        </w:rPr>
        <w:t xml:space="preserve">Sequence Diagram </w:t>
      </w:r>
      <w:r>
        <w:rPr>
          <w:bCs/>
        </w:rPr>
        <w:t>Mengelola Data Pesanan</w:t>
      </w:r>
    </w:p>
    <w:p w14:paraId="131DB985" w14:textId="7D4BB1C8" w:rsidR="00051686" w:rsidRDefault="00051686" w:rsidP="00051686">
      <w:pPr>
        <w:pStyle w:val="Normal2"/>
      </w:pPr>
      <w:r>
        <w:lastRenderedPageBreak/>
        <w:t>Pada gambar 4.1</w:t>
      </w:r>
      <w:r w:rsidR="00DB219B">
        <w:t>6</w:t>
      </w:r>
      <w:r>
        <w:t xml:space="preserve"> terdapat </w:t>
      </w:r>
      <w:r>
        <w:rPr>
          <w:i/>
          <w:iCs/>
        </w:rPr>
        <w:t xml:space="preserve">actor </w:t>
      </w:r>
      <w:r>
        <w:t xml:space="preserve">yaitu admin dan 4 (empat) buah </w:t>
      </w:r>
      <w:r>
        <w:rPr>
          <w:i/>
          <w:iCs/>
        </w:rPr>
        <w:t>object</w:t>
      </w:r>
      <w:r>
        <w:t xml:space="preserve"> diantaranya halaman</w:t>
      </w:r>
      <w:r w:rsidR="00C00CEB">
        <w:t xml:space="preserve"> </w:t>
      </w:r>
      <w:r w:rsidR="00C00CEB">
        <w:rPr>
          <w:i/>
          <w:iCs/>
        </w:rPr>
        <w:t>dashboard</w:t>
      </w:r>
      <w:r>
        <w:t>,</w:t>
      </w:r>
      <w:r w:rsidR="00815BC0">
        <w:t xml:space="preserve"> halaman pesanan,</w:t>
      </w:r>
      <w:r>
        <w:t xml:space="preserve"> </w:t>
      </w:r>
      <w:r>
        <w:rPr>
          <w:i/>
          <w:iCs/>
        </w:rPr>
        <w:t>controller</w:t>
      </w:r>
      <w:r w:rsidR="00C00CEB">
        <w:rPr>
          <w:i/>
          <w:iCs/>
        </w:rPr>
        <w:t xml:space="preserve"> </w:t>
      </w:r>
      <w:r w:rsidR="00C00CEB">
        <w:t>pesanan</w:t>
      </w:r>
      <w:r>
        <w:t>,</w:t>
      </w:r>
      <w:r w:rsidR="00815BC0">
        <w:t xml:space="preserve"> model</w:t>
      </w:r>
      <w:r>
        <w:t xml:space="preserve"> </w:t>
      </w:r>
      <w:r w:rsidR="00815BC0">
        <w:t>pesanan</w:t>
      </w:r>
      <w:r>
        <w:rPr>
          <w:i/>
          <w:iCs/>
        </w:rPr>
        <w:t xml:space="preserve">. </w:t>
      </w:r>
      <w:r w:rsidRPr="002E0079">
        <w:t>Penjelasan</w:t>
      </w:r>
      <w:r>
        <w:t xml:space="preserve"> </w:t>
      </w:r>
      <w:r w:rsidRPr="00CB352A">
        <w:rPr>
          <w:i/>
          <w:iCs/>
        </w:rPr>
        <w:t>sequence diagram</w:t>
      </w:r>
      <w:r>
        <w:t xml:space="preserve"> diatas sebagai berikut:</w:t>
      </w:r>
    </w:p>
    <w:p w14:paraId="2CA3B8EB" w14:textId="6C2AFBDC" w:rsidR="00815BC0" w:rsidRDefault="00011BDD" w:rsidP="00011BDD">
      <w:pPr>
        <w:pStyle w:val="sequence"/>
        <w:numPr>
          <w:ilvl w:val="0"/>
          <w:numId w:val="26"/>
        </w:numPr>
        <w:ind w:left="1440"/>
      </w:pPr>
      <w:r>
        <w:t xml:space="preserve">Halaman </w:t>
      </w:r>
      <w:r w:rsidRPr="00011BDD">
        <w:rPr>
          <w:i/>
          <w:iCs/>
        </w:rPr>
        <w:t>dashboard</w:t>
      </w:r>
    </w:p>
    <w:p w14:paraId="480D1FB5" w14:textId="742E2FC7" w:rsidR="00011BDD" w:rsidRDefault="00DB219B" w:rsidP="00011BDD">
      <w:pPr>
        <w:pStyle w:val="sequence"/>
        <w:numPr>
          <w:ilvl w:val="0"/>
          <w:numId w:val="0"/>
        </w:numPr>
        <w:ind w:left="1440"/>
      </w:pPr>
      <w:r>
        <w:t xml:space="preserve">Pada halaman ini </w:t>
      </w:r>
      <w:r>
        <w:rPr>
          <w:i/>
          <w:iCs/>
        </w:rPr>
        <w:t xml:space="preserve">actor </w:t>
      </w:r>
      <w:r>
        <w:t>memilih menu atau halaman pesanan</w:t>
      </w:r>
    </w:p>
    <w:p w14:paraId="2AEBDB75" w14:textId="0C9B270B" w:rsidR="00E852C3" w:rsidRDefault="001476BB" w:rsidP="00E852C3">
      <w:pPr>
        <w:pStyle w:val="sequence"/>
      </w:pPr>
      <w:r w:rsidRPr="001476BB">
        <w:rPr>
          <w:i/>
          <w:iCs/>
        </w:rPr>
        <w:t>Controller</w:t>
      </w:r>
      <w:r>
        <w:t xml:space="preserve"> pesanan</w:t>
      </w:r>
    </w:p>
    <w:p w14:paraId="37358034" w14:textId="49EAF39B" w:rsidR="001476BB" w:rsidRDefault="00736521" w:rsidP="004D355B">
      <w:pPr>
        <w:pStyle w:val="sequence"/>
        <w:numPr>
          <w:ilvl w:val="0"/>
          <w:numId w:val="0"/>
        </w:numPr>
        <w:ind w:left="1440" w:firstLine="720"/>
      </w:pPr>
      <w:r>
        <w:t>Menerima permintaan halam</w:t>
      </w:r>
      <w:r w:rsidR="00300C49">
        <w:t xml:space="preserve">an pesanan, kemudian mengambil data pesanan pada model pesanan dengan menggunakan fungsi </w:t>
      </w:r>
      <w:r w:rsidR="00300C49" w:rsidRPr="00300C49">
        <w:rPr>
          <w:i/>
          <w:iCs/>
        </w:rPr>
        <w:t>getAll</w:t>
      </w:r>
      <w:r w:rsidR="00646111">
        <w:rPr>
          <w:i/>
          <w:iCs/>
        </w:rPr>
        <w:t xml:space="preserve">, </w:t>
      </w:r>
      <w:r w:rsidR="00646111" w:rsidRPr="00646111">
        <w:t>mengembalikan data pesa</w:t>
      </w:r>
      <w:r w:rsidR="00C64154">
        <w:t>n</w:t>
      </w:r>
      <w:r w:rsidR="00646111" w:rsidRPr="00646111">
        <w:t>an</w:t>
      </w:r>
      <w:r w:rsidR="00646111">
        <w:t xml:space="preserve"> </w:t>
      </w:r>
      <w:r w:rsidR="000A38F8">
        <w:t>tersebut bersamaan dengan menampilkan halaman pesanan</w:t>
      </w:r>
      <w:r w:rsidR="00571CF9">
        <w:t>.</w:t>
      </w:r>
    </w:p>
    <w:p w14:paraId="73A1EC41" w14:textId="3FC42232" w:rsidR="00517B11" w:rsidRPr="00517B11" w:rsidRDefault="00517B11" w:rsidP="004D355B">
      <w:pPr>
        <w:pStyle w:val="sequence"/>
        <w:numPr>
          <w:ilvl w:val="0"/>
          <w:numId w:val="0"/>
        </w:numPr>
        <w:ind w:left="1440" w:firstLine="720"/>
      </w:pPr>
      <w:r>
        <w:t>Menerima inputan id pesanan, kemudian mengambil data pesanan berdasarkan</w:t>
      </w:r>
      <w:r w:rsidR="003B748E">
        <w:t xml:space="preserve"> id</w:t>
      </w:r>
      <w:r>
        <w:t xml:space="preserve"> menggunakan fungsi </w:t>
      </w:r>
      <w:r w:rsidRPr="00517B11">
        <w:rPr>
          <w:i/>
          <w:iCs/>
        </w:rPr>
        <w:t>getById</w:t>
      </w:r>
      <w:r>
        <w:rPr>
          <w:i/>
          <w:iCs/>
        </w:rPr>
        <w:t xml:space="preserve"> </w:t>
      </w:r>
      <w:r w:rsidR="00495A3C">
        <w:t>dan setelahnya mengembalikan sebuah data pesanan</w:t>
      </w:r>
    </w:p>
    <w:p w14:paraId="3BEAA2FD" w14:textId="5B0FA86A" w:rsidR="00571CF9" w:rsidRDefault="00571CF9" w:rsidP="004D355B">
      <w:pPr>
        <w:pStyle w:val="sequence"/>
        <w:numPr>
          <w:ilvl w:val="0"/>
          <w:numId w:val="0"/>
        </w:numPr>
        <w:ind w:left="1440" w:firstLine="720"/>
      </w:pPr>
      <w:r>
        <w:t>Menerima data pesan</w:t>
      </w:r>
      <w:r w:rsidR="00927CF6">
        <w:t>an</w:t>
      </w:r>
      <w:r w:rsidR="002C6F2C">
        <w:t xml:space="preserve">, kemudian mengubah data pesanan yang sudah ada menggunakan fungsi </w:t>
      </w:r>
      <w:r w:rsidR="002C6F2C" w:rsidRPr="002C6F2C">
        <w:rPr>
          <w:i/>
          <w:iCs/>
        </w:rPr>
        <w:t>update</w:t>
      </w:r>
      <w:r w:rsidR="002C6F2C">
        <w:rPr>
          <w:i/>
          <w:iCs/>
        </w:rPr>
        <w:t xml:space="preserve"> </w:t>
      </w:r>
      <w:r w:rsidR="00927CF6">
        <w:t xml:space="preserve">dan mengembalikan sebuah pesan </w:t>
      </w:r>
      <w:r w:rsidR="002259AB">
        <w:t>tersimpan atau tidak data pesanan.</w:t>
      </w:r>
    </w:p>
    <w:p w14:paraId="02BCBFA1" w14:textId="59BB1612" w:rsidR="002259AB" w:rsidRDefault="002259AB" w:rsidP="004D355B">
      <w:pPr>
        <w:pStyle w:val="sequence"/>
        <w:numPr>
          <w:ilvl w:val="0"/>
          <w:numId w:val="0"/>
        </w:numPr>
        <w:ind w:left="1440" w:firstLine="720"/>
      </w:pPr>
      <w:r>
        <w:t>Menerima inputan id pesanan, kemudian menghapus data pesanan berdasarkan id dari i</w:t>
      </w:r>
      <w:r w:rsidR="00A81DAC">
        <w:t>nputan dan setelahnya mengembalikan sebuah pesan terhapus atau tidak data tersebut.</w:t>
      </w:r>
    </w:p>
    <w:p w14:paraId="794AA08E" w14:textId="28C1BF93" w:rsidR="00A81DAC" w:rsidRDefault="000D76F6" w:rsidP="00A81DAC">
      <w:pPr>
        <w:pStyle w:val="sequence"/>
      </w:pPr>
      <w:r>
        <w:t>Halaman pesanan</w:t>
      </w:r>
    </w:p>
    <w:p w14:paraId="2BDF3C73" w14:textId="762B98E3" w:rsidR="000D76F6" w:rsidRDefault="000D76F6" w:rsidP="004D355B">
      <w:pPr>
        <w:pStyle w:val="sequence"/>
        <w:numPr>
          <w:ilvl w:val="0"/>
          <w:numId w:val="0"/>
        </w:numPr>
        <w:ind w:left="1440" w:firstLine="720"/>
        <w:rPr>
          <w:i/>
          <w:iCs/>
        </w:rPr>
      </w:pPr>
      <w:r>
        <w:t>Menampilkan halaman pesanan, kemudian</w:t>
      </w:r>
      <w:r w:rsidR="00B81E99">
        <w:t xml:space="preserve"> </w:t>
      </w:r>
      <w:r w:rsidR="00B81E99">
        <w:rPr>
          <w:i/>
          <w:iCs/>
        </w:rPr>
        <w:t xml:space="preserve">actor </w:t>
      </w:r>
      <w:r w:rsidR="00B81E99">
        <w:t xml:space="preserve">klik edit </w:t>
      </w:r>
      <w:r w:rsidR="00101B3A">
        <w:t>pada data yang dipilih</w:t>
      </w:r>
      <w:r w:rsidR="00495A3C">
        <w:rPr>
          <w:i/>
          <w:iCs/>
        </w:rPr>
        <w:t xml:space="preserve">, </w:t>
      </w:r>
      <w:r w:rsidR="00495A3C">
        <w:t xml:space="preserve">setelahnya </w:t>
      </w:r>
      <w:r w:rsidR="001D02BA">
        <w:t xml:space="preserve">menampilkan </w:t>
      </w:r>
      <w:r w:rsidR="001D02BA" w:rsidRPr="001D02BA">
        <w:rPr>
          <w:i/>
          <w:iCs/>
        </w:rPr>
        <w:t>modal</w:t>
      </w:r>
      <w:r w:rsidR="001D02BA">
        <w:rPr>
          <w:i/>
          <w:iCs/>
        </w:rPr>
        <w:t xml:space="preserve"> </w:t>
      </w:r>
      <w:r w:rsidR="001D02BA">
        <w:t xml:space="preserve">edit dengan menampilkan data yang dipilih. </w:t>
      </w:r>
      <w:r w:rsidR="001D02BA" w:rsidRPr="001D02BA">
        <w:rPr>
          <w:i/>
          <w:iCs/>
        </w:rPr>
        <w:t>Actor</w:t>
      </w:r>
      <w:r w:rsidR="001D02BA">
        <w:rPr>
          <w:i/>
          <w:iCs/>
        </w:rPr>
        <w:t xml:space="preserve"> </w:t>
      </w:r>
      <w:r w:rsidR="001D02BA">
        <w:t xml:space="preserve">mengubah data </w:t>
      </w:r>
      <w:r w:rsidR="00DB7CE5">
        <w:t xml:space="preserve">dan klik simpan, perubahan data tersebut diteruskan ke dalam </w:t>
      </w:r>
      <w:r w:rsidR="00DB7CE5" w:rsidRPr="00DB7CE5">
        <w:rPr>
          <w:i/>
          <w:iCs/>
        </w:rPr>
        <w:t>controller</w:t>
      </w:r>
      <w:r w:rsidR="001F08AD">
        <w:rPr>
          <w:i/>
          <w:iCs/>
        </w:rPr>
        <w:t xml:space="preserve"> </w:t>
      </w:r>
      <w:r w:rsidR="001F08AD">
        <w:t xml:space="preserve">dan setelahnya menerima pesan apakah data tersebut tersimpan atau tidak yang ditampilkan kepada </w:t>
      </w:r>
      <w:r w:rsidR="001F08AD">
        <w:rPr>
          <w:i/>
          <w:iCs/>
        </w:rPr>
        <w:t>actor</w:t>
      </w:r>
    </w:p>
    <w:p w14:paraId="0D81E915" w14:textId="384CE08D" w:rsidR="003167D3" w:rsidRDefault="00CA0F07" w:rsidP="004D355B">
      <w:pPr>
        <w:pStyle w:val="sequence"/>
        <w:numPr>
          <w:ilvl w:val="0"/>
          <w:numId w:val="0"/>
        </w:numPr>
        <w:ind w:left="1440" w:firstLine="720"/>
        <w:rPr>
          <w:i/>
          <w:iCs/>
        </w:rPr>
      </w:pPr>
      <w:r w:rsidRPr="00CA0F07">
        <w:rPr>
          <w:i/>
          <w:iCs/>
        </w:rPr>
        <w:t>Actor</w:t>
      </w:r>
      <w:r>
        <w:t xml:space="preserve"> klik hapus pada data yang dipilih, </w:t>
      </w:r>
      <w:r w:rsidR="00BA27AA">
        <w:t>kemudian halaman pesanan menampilkan sebuah pesan untuk mengkonf</w:t>
      </w:r>
      <w:r w:rsidR="00692210">
        <w:t xml:space="preserve">irmasi apakah data tersebut akan dihapus atau tidak, </w:t>
      </w:r>
      <w:r w:rsidR="00D62DC5" w:rsidRPr="00D62DC5">
        <w:rPr>
          <w:i/>
          <w:iCs/>
        </w:rPr>
        <w:t>actor</w:t>
      </w:r>
      <w:r w:rsidR="00D62DC5">
        <w:rPr>
          <w:i/>
          <w:iCs/>
        </w:rPr>
        <w:t xml:space="preserve"> </w:t>
      </w:r>
      <w:r w:rsidR="00D62DC5">
        <w:t xml:space="preserve">konfirmasi dengan klik tombol hapus. Halaman pesanan </w:t>
      </w:r>
      <w:r w:rsidR="00C45B4D">
        <w:t xml:space="preserve">mengirim id pesanan ke </w:t>
      </w:r>
      <w:r w:rsidR="00C45B4D" w:rsidRPr="00C45B4D">
        <w:rPr>
          <w:i/>
          <w:iCs/>
        </w:rPr>
        <w:t>controller</w:t>
      </w:r>
      <w:r w:rsidR="00C45B4D">
        <w:rPr>
          <w:i/>
          <w:iCs/>
        </w:rPr>
        <w:t xml:space="preserve"> </w:t>
      </w:r>
      <w:r w:rsidR="00C45B4D">
        <w:t xml:space="preserve">dan </w:t>
      </w:r>
      <w:r w:rsidR="00C45B4D">
        <w:lastRenderedPageBreak/>
        <w:t xml:space="preserve">setelahnya menerima </w:t>
      </w:r>
      <w:r w:rsidR="003167D3">
        <w:t xml:space="preserve">pesan apakah data tersebut terhapus atau tidak yang ditampilkan kepada </w:t>
      </w:r>
      <w:r w:rsidR="003167D3">
        <w:rPr>
          <w:i/>
          <w:iCs/>
        </w:rPr>
        <w:t>actor</w:t>
      </w:r>
    </w:p>
    <w:p w14:paraId="784F45DB" w14:textId="2064CD40" w:rsidR="00CD4585" w:rsidRDefault="00CD4585" w:rsidP="00CD4585">
      <w:pPr>
        <w:pStyle w:val="sequence"/>
      </w:pPr>
      <w:r>
        <w:t>Pesanan</w:t>
      </w:r>
    </w:p>
    <w:p w14:paraId="5622DE66" w14:textId="7AD9FF02" w:rsidR="00CD4585" w:rsidRDefault="003716CE" w:rsidP="004D355B">
      <w:pPr>
        <w:pStyle w:val="sequence"/>
        <w:numPr>
          <w:ilvl w:val="0"/>
          <w:numId w:val="0"/>
        </w:numPr>
        <w:ind w:left="1440" w:firstLine="720"/>
      </w:pPr>
      <w:r>
        <w:t xml:space="preserve">Menerima permintaan mengambil seluruh data pesanan dari </w:t>
      </w:r>
      <w:r w:rsidRPr="00B35A09">
        <w:rPr>
          <w:i/>
          <w:iCs/>
        </w:rPr>
        <w:t>controller</w:t>
      </w:r>
      <w:r>
        <w:t xml:space="preserve">, kemudian mengembalikan </w:t>
      </w:r>
      <w:r w:rsidR="00820F85">
        <w:t>semua data pesanan</w:t>
      </w:r>
    </w:p>
    <w:p w14:paraId="1818E43E" w14:textId="402F7CA7" w:rsidR="00820F85" w:rsidRDefault="00820F85" w:rsidP="004D355B">
      <w:pPr>
        <w:pStyle w:val="sequence"/>
        <w:numPr>
          <w:ilvl w:val="0"/>
          <w:numId w:val="0"/>
        </w:numPr>
        <w:ind w:left="1440" w:firstLine="720"/>
      </w:pPr>
      <w:r>
        <w:t>Menerima permintaan mengambil data berdasarkan id inputan, kemudian mengembalikan data pesanan berdasarkan id pesanan</w:t>
      </w:r>
    </w:p>
    <w:p w14:paraId="78CDF5CC" w14:textId="53727432" w:rsidR="00820F85" w:rsidRDefault="00820F85" w:rsidP="004D355B">
      <w:pPr>
        <w:pStyle w:val="sequence"/>
        <w:numPr>
          <w:ilvl w:val="0"/>
          <w:numId w:val="0"/>
        </w:numPr>
        <w:ind w:left="1440" w:firstLine="720"/>
      </w:pPr>
      <w:r>
        <w:t>Menerima permintaan</w:t>
      </w:r>
      <w:r w:rsidR="00A43BEC">
        <w:t xml:space="preserve"> mengubah</w:t>
      </w:r>
      <w:r>
        <w:t xml:space="preserve"> data pesanan berdasarkan id inputan, kemudian mengembalikan </w:t>
      </w:r>
      <w:r w:rsidR="00A43BEC">
        <w:t>pesan berhasil atau tidak</w:t>
      </w:r>
      <w:r w:rsidR="004E3925">
        <w:t>.</w:t>
      </w:r>
    </w:p>
    <w:p w14:paraId="03BF53EE" w14:textId="426C652E" w:rsidR="00505CBB" w:rsidRDefault="00505CBB" w:rsidP="004D355B">
      <w:pPr>
        <w:pStyle w:val="sequence"/>
        <w:numPr>
          <w:ilvl w:val="0"/>
          <w:numId w:val="0"/>
        </w:numPr>
        <w:ind w:left="1440" w:firstLine="720"/>
      </w:pPr>
      <w:r>
        <w:t xml:space="preserve">Menerima permintaan menghapus data pesanan berdasarkan id inputan, kemudian </w:t>
      </w:r>
      <w:r w:rsidR="004E3925">
        <w:t>mengembalikan pesan berhasil atau tidak.</w:t>
      </w:r>
    </w:p>
    <w:p w14:paraId="50127138" w14:textId="3B33B0E8" w:rsidR="00A31B75" w:rsidRDefault="00A31B75" w:rsidP="00A31B75">
      <w:pPr>
        <w:pStyle w:val="Heading4"/>
      </w:pPr>
      <w:r w:rsidRPr="003031BF">
        <w:rPr>
          <w:i/>
          <w:iCs w:val="0"/>
        </w:rPr>
        <w:t>Sequence Diagram</w:t>
      </w:r>
      <w:r>
        <w:t xml:space="preserve"> Mengelola Data Produk</w:t>
      </w:r>
    </w:p>
    <w:p w14:paraId="4E5E47FF" w14:textId="77777777" w:rsidR="003031BF" w:rsidRDefault="007B697E" w:rsidP="003031BF">
      <w:pPr>
        <w:keepNext/>
        <w:ind w:firstLine="0"/>
        <w:jc w:val="center"/>
      </w:pPr>
      <w:r>
        <w:rPr>
          <w:noProof/>
          <w14:ligatures w14:val="standardContextual"/>
        </w:rPr>
        <w:drawing>
          <wp:inline distT="0" distB="0" distL="0" distR="0" wp14:anchorId="351768E5" wp14:editId="78798EB9">
            <wp:extent cx="2641600" cy="4348546"/>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51">
                      <a:extLst>
                        <a:ext uri="{28A0092B-C50C-407E-A947-70E740481C1C}">
                          <a14:useLocalDpi xmlns:a14="http://schemas.microsoft.com/office/drawing/2010/main" val="0"/>
                        </a:ext>
                      </a:extLst>
                    </a:blip>
                    <a:stretch>
                      <a:fillRect/>
                    </a:stretch>
                  </pic:blipFill>
                  <pic:spPr>
                    <a:xfrm>
                      <a:off x="0" y="0"/>
                      <a:ext cx="2669845" cy="4395042"/>
                    </a:xfrm>
                    <a:prstGeom prst="rect">
                      <a:avLst/>
                    </a:prstGeom>
                  </pic:spPr>
                </pic:pic>
              </a:graphicData>
            </a:graphic>
          </wp:inline>
        </w:drawing>
      </w:r>
    </w:p>
    <w:p w14:paraId="02C41398" w14:textId="5A8FF07D" w:rsidR="00521223" w:rsidRPr="00A31B75" w:rsidRDefault="003031BF" w:rsidP="003031BF">
      <w:pPr>
        <w:pStyle w:val="Caption"/>
      </w:pPr>
      <w:r>
        <w:t xml:space="preserve">Gambar 4. </w:t>
      </w:r>
      <w:r>
        <w:fldChar w:fldCharType="begin"/>
      </w:r>
      <w:r>
        <w:instrText xml:space="preserve"> SEQ Gambar_4. \* ARABIC </w:instrText>
      </w:r>
      <w:r>
        <w:fldChar w:fldCharType="separate"/>
      </w:r>
      <w:r w:rsidR="008E7286">
        <w:rPr>
          <w:noProof/>
        </w:rPr>
        <w:t>17</w:t>
      </w:r>
      <w:r>
        <w:fldChar w:fldCharType="end"/>
      </w:r>
      <w:r>
        <w:t xml:space="preserve"> </w:t>
      </w:r>
      <w:r w:rsidR="00BC6258">
        <w:rPr>
          <w:bCs/>
          <w:i/>
          <w:iCs w:val="0"/>
        </w:rPr>
        <w:t xml:space="preserve">Sequence Diagram </w:t>
      </w:r>
      <w:r w:rsidR="00BC6258">
        <w:rPr>
          <w:bCs/>
        </w:rPr>
        <w:t>Mengelola Data Produk</w:t>
      </w:r>
    </w:p>
    <w:p w14:paraId="44598B9D" w14:textId="6F56294F" w:rsidR="008E062F" w:rsidRDefault="008E062F" w:rsidP="008E062F">
      <w:pPr>
        <w:pStyle w:val="Normal2"/>
      </w:pPr>
      <w:r>
        <w:lastRenderedPageBreak/>
        <w:t>Pada gambar 4.1</w:t>
      </w:r>
      <w:r w:rsidR="005241F5">
        <w:t>7</w:t>
      </w:r>
      <w:r>
        <w:t xml:space="preserve"> terdapat </w:t>
      </w:r>
      <w:r>
        <w:rPr>
          <w:i/>
          <w:iCs/>
        </w:rPr>
        <w:t xml:space="preserve">actor </w:t>
      </w:r>
      <w:r>
        <w:t xml:space="preserve">yaitu admin dan 4 (empat) buah </w:t>
      </w:r>
      <w:r>
        <w:rPr>
          <w:i/>
          <w:iCs/>
        </w:rPr>
        <w:t>object</w:t>
      </w:r>
      <w:r>
        <w:t xml:space="preserve"> diantaranya halaman </w:t>
      </w:r>
      <w:r>
        <w:rPr>
          <w:i/>
          <w:iCs/>
        </w:rPr>
        <w:t>dashboard</w:t>
      </w:r>
      <w:r>
        <w:t>, halaman</w:t>
      </w:r>
      <w:r w:rsidR="002D2ABC">
        <w:t xml:space="preserve"> produk</w:t>
      </w:r>
      <w:r>
        <w:t xml:space="preserve">, </w:t>
      </w:r>
      <w:r>
        <w:rPr>
          <w:i/>
          <w:iCs/>
        </w:rPr>
        <w:t>controller</w:t>
      </w:r>
      <w:r w:rsidR="002D2ABC">
        <w:rPr>
          <w:i/>
          <w:iCs/>
        </w:rPr>
        <w:t xml:space="preserve"> </w:t>
      </w:r>
      <w:r w:rsidR="002D2ABC">
        <w:t>produk</w:t>
      </w:r>
      <w:r>
        <w:t>, model</w:t>
      </w:r>
      <w:r w:rsidR="00AF0774">
        <w:t xml:space="preserve"> produk</w:t>
      </w:r>
      <w:r>
        <w:rPr>
          <w:i/>
          <w:iCs/>
        </w:rPr>
        <w:t xml:space="preserve">. </w:t>
      </w:r>
      <w:r w:rsidRPr="002E0079">
        <w:t>Penjelasan</w:t>
      </w:r>
      <w:r>
        <w:t xml:space="preserve"> </w:t>
      </w:r>
      <w:r w:rsidRPr="00CB352A">
        <w:rPr>
          <w:i/>
          <w:iCs/>
        </w:rPr>
        <w:t>sequence diagram</w:t>
      </w:r>
      <w:r>
        <w:t xml:space="preserve"> diatas sebagai berikut:</w:t>
      </w:r>
    </w:p>
    <w:p w14:paraId="74470C1A" w14:textId="77777777" w:rsidR="00D6034A" w:rsidRPr="00D6034A" w:rsidRDefault="00F82054" w:rsidP="00D6034A">
      <w:pPr>
        <w:pStyle w:val="sequence"/>
        <w:numPr>
          <w:ilvl w:val="0"/>
          <w:numId w:val="27"/>
        </w:numPr>
        <w:ind w:left="1440"/>
        <w:rPr>
          <w:rFonts w:eastAsiaTheme="majorEastAsia" w:cstheme="majorBidi"/>
          <w:szCs w:val="26"/>
        </w:rPr>
      </w:pPr>
      <w:r>
        <w:t xml:space="preserve">Halaman </w:t>
      </w:r>
      <w:r w:rsidRPr="00D6034A">
        <w:rPr>
          <w:i/>
          <w:iCs/>
        </w:rPr>
        <w:t>dashboard</w:t>
      </w:r>
    </w:p>
    <w:p w14:paraId="6F65CF36" w14:textId="77777777" w:rsidR="00D6034A" w:rsidRDefault="00D6034A" w:rsidP="00D6034A">
      <w:pPr>
        <w:pStyle w:val="sequence"/>
        <w:numPr>
          <w:ilvl w:val="0"/>
          <w:numId w:val="0"/>
        </w:numPr>
        <w:ind w:left="1440"/>
      </w:pPr>
      <w:r w:rsidRPr="00D6034A">
        <w:t xml:space="preserve">Pada halaman ini </w:t>
      </w:r>
      <w:r w:rsidRPr="005A690F">
        <w:rPr>
          <w:i/>
          <w:iCs/>
        </w:rPr>
        <w:t>actor</w:t>
      </w:r>
      <w:r w:rsidRPr="00D6034A">
        <w:t xml:space="preserve"> memilih menu atau halaman p</w:t>
      </w:r>
      <w:r>
        <w:t>roduk</w:t>
      </w:r>
    </w:p>
    <w:p w14:paraId="56FB1031" w14:textId="77777777" w:rsidR="00EF22B8" w:rsidRPr="00EF22B8" w:rsidRDefault="008A020C" w:rsidP="00D6034A">
      <w:pPr>
        <w:pStyle w:val="sequence"/>
        <w:rPr>
          <w:rFonts w:eastAsiaTheme="majorEastAsia" w:cstheme="majorBidi"/>
          <w:szCs w:val="26"/>
        </w:rPr>
      </w:pPr>
      <w:r w:rsidRPr="008A020C">
        <w:rPr>
          <w:i/>
          <w:iCs/>
        </w:rPr>
        <w:t>C</w:t>
      </w:r>
      <w:r w:rsidR="00D6034A" w:rsidRPr="008A020C">
        <w:rPr>
          <w:i/>
          <w:iCs/>
        </w:rPr>
        <w:t>ontroller</w:t>
      </w:r>
      <w:r>
        <w:t xml:space="preserve"> produk</w:t>
      </w:r>
    </w:p>
    <w:p w14:paraId="4248AF11" w14:textId="54E0C269" w:rsidR="00EF22B8" w:rsidRDefault="00EF22B8" w:rsidP="004D355B">
      <w:pPr>
        <w:pStyle w:val="sequence"/>
        <w:numPr>
          <w:ilvl w:val="0"/>
          <w:numId w:val="0"/>
        </w:numPr>
        <w:ind w:left="1440" w:firstLine="720"/>
      </w:pPr>
      <w:r>
        <w:t>Menerima permintaan halaman p</w:t>
      </w:r>
      <w:r w:rsidR="00432EEF">
        <w:t>roduk</w:t>
      </w:r>
      <w:r>
        <w:t>, kemudian mengambil data</w:t>
      </w:r>
      <w:r w:rsidR="009058B1">
        <w:t xml:space="preserve"> </w:t>
      </w:r>
      <w:r w:rsidR="00432EEF">
        <w:t>produk</w:t>
      </w:r>
      <w:r>
        <w:t xml:space="preserve"> pada model </w:t>
      </w:r>
      <w:r w:rsidR="009058B1">
        <w:t>produk</w:t>
      </w:r>
      <w:r>
        <w:t xml:space="preserve"> dengan menggunakan fungsi </w:t>
      </w:r>
      <w:r w:rsidRPr="00300C49">
        <w:rPr>
          <w:i/>
          <w:iCs/>
        </w:rPr>
        <w:t>getAll</w:t>
      </w:r>
      <w:r>
        <w:rPr>
          <w:i/>
          <w:iCs/>
        </w:rPr>
        <w:t xml:space="preserve">, </w:t>
      </w:r>
      <w:r w:rsidRPr="00646111">
        <w:t xml:space="preserve">mengembalikan data </w:t>
      </w:r>
      <w:r w:rsidR="00C64154">
        <w:t>produk</w:t>
      </w:r>
      <w:r>
        <w:t xml:space="preserve"> tersebut bersamaan dengan menampilkan halaman</w:t>
      </w:r>
      <w:r w:rsidR="00432EEF">
        <w:t xml:space="preserve"> produk</w:t>
      </w:r>
      <w:r>
        <w:t>.</w:t>
      </w:r>
    </w:p>
    <w:p w14:paraId="150678F1" w14:textId="40A80175" w:rsidR="00432EEF" w:rsidRDefault="00432EEF" w:rsidP="004D355B">
      <w:pPr>
        <w:pStyle w:val="sequence"/>
        <w:numPr>
          <w:ilvl w:val="0"/>
          <w:numId w:val="0"/>
        </w:numPr>
        <w:ind w:left="1440" w:firstLine="720"/>
      </w:pPr>
      <w:r>
        <w:t xml:space="preserve">Menerima inputan data produk, kemudian menambahkan data produk itu ke dalam model </w:t>
      </w:r>
      <w:r w:rsidR="009058B1">
        <w:t xml:space="preserve">produk dengan menggunakan fungsi </w:t>
      </w:r>
      <w:r w:rsidR="009058B1" w:rsidRPr="009058B1">
        <w:rPr>
          <w:i/>
          <w:iCs/>
        </w:rPr>
        <w:t>create</w:t>
      </w:r>
      <w:r w:rsidR="009058B1">
        <w:rPr>
          <w:i/>
          <w:iCs/>
        </w:rPr>
        <w:t xml:space="preserve">, </w:t>
      </w:r>
      <w:r w:rsidR="009058B1">
        <w:t>setelahnya mengembalikan sebuah pesan berhasil atau tidak data tersimpan.</w:t>
      </w:r>
    </w:p>
    <w:p w14:paraId="084CB049" w14:textId="35E7BAB0" w:rsidR="005241F5" w:rsidRPr="009058B1" w:rsidRDefault="005241F5" w:rsidP="004D355B">
      <w:pPr>
        <w:pStyle w:val="sequence"/>
        <w:numPr>
          <w:ilvl w:val="0"/>
          <w:numId w:val="0"/>
        </w:numPr>
        <w:ind w:left="1440" w:firstLine="720"/>
      </w:pPr>
      <w:r>
        <w:t xml:space="preserve">Menerima inputan id produk, kemudian mengambil data produk berdasarkan </w:t>
      </w:r>
      <w:r w:rsidR="003B748E">
        <w:t xml:space="preserve">id </w:t>
      </w:r>
      <w:r>
        <w:t xml:space="preserve">menggunakan fungsi </w:t>
      </w:r>
      <w:r w:rsidRPr="00517B11">
        <w:rPr>
          <w:i/>
          <w:iCs/>
        </w:rPr>
        <w:t>getById</w:t>
      </w:r>
      <w:r>
        <w:rPr>
          <w:i/>
          <w:iCs/>
        </w:rPr>
        <w:t xml:space="preserve"> </w:t>
      </w:r>
      <w:r>
        <w:t>dan setelahnya mengembalikan sebuah data produk</w:t>
      </w:r>
      <w:r w:rsidR="003B748E">
        <w:t xml:space="preserve"> untuk </w:t>
      </w:r>
      <w:r w:rsidR="003B748E" w:rsidRPr="003B748E">
        <w:rPr>
          <w:i/>
          <w:iCs/>
        </w:rPr>
        <w:t>modal</w:t>
      </w:r>
      <w:r w:rsidR="003B748E">
        <w:t xml:space="preserve"> detail</w:t>
      </w:r>
    </w:p>
    <w:p w14:paraId="7970EF92" w14:textId="390BCDBF" w:rsidR="00EF22B8" w:rsidRPr="00825742" w:rsidRDefault="00EF22B8" w:rsidP="004D355B">
      <w:pPr>
        <w:pStyle w:val="sequence"/>
        <w:numPr>
          <w:ilvl w:val="0"/>
          <w:numId w:val="0"/>
        </w:numPr>
        <w:ind w:left="1440" w:firstLine="720"/>
      </w:pPr>
      <w:r>
        <w:t>Menerima inputan id</w:t>
      </w:r>
      <w:r w:rsidR="003B748E">
        <w:t xml:space="preserve"> produk</w:t>
      </w:r>
      <w:r>
        <w:t xml:space="preserve">, kemudian mengambil data </w:t>
      </w:r>
      <w:r w:rsidR="003B748E">
        <w:t xml:space="preserve">produk </w:t>
      </w:r>
      <w:r>
        <w:t>berdasarkan</w:t>
      </w:r>
      <w:r w:rsidR="003B748E">
        <w:t xml:space="preserve"> id</w:t>
      </w:r>
      <w:r>
        <w:t xml:space="preserve"> menggunakan fungsi </w:t>
      </w:r>
      <w:r w:rsidRPr="00517B11">
        <w:rPr>
          <w:i/>
          <w:iCs/>
        </w:rPr>
        <w:t>getById</w:t>
      </w:r>
      <w:r>
        <w:rPr>
          <w:i/>
          <w:iCs/>
        </w:rPr>
        <w:t xml:space="preserve"> </w:t>
      </w:r>
      <w:r>
        <w:t xml:space="preserve">dan setelahnya mengembalikan sebuah data </w:t>
      </w:r>
      <w:r w:rsidR="00825742">
        <w:t xml:space="preserve">produk untuk </w:t>
      </w:r>
      <w:r w:rsidR="00825742" w:rsidRPr="00825742">
        <w:rPr>
          <w:i/>
          <w:iCs/>
        </w:rPr>
        <w:t>modal</w:t>
      </w:r>
      <w:r w:rsidR="00825742">
        <w:rPr>
          <w:i/>
          <w:iCs/>
        </w:rPr>
        <w:t xml:space="preserve"> </w:t>
      </w:r>
      <w:r w:rsidR="00825742">
        <w:t>edit</w:t>
      </w:r>
    </w:p>
    <w:p w14:paraId="7CA3B06B" w14:textId="03F190A6" w:rsidR="00EF22B8" w:rsidRDefault="00EF22B8" w:rsidP="004D355B">
      <w:pPr>
        <w:pStyle w:val="sequence"/>
        <w:numPr>
          <w:ilvl w:val="0"/>
          <w:numId w:val="0"/>
        </w:numPr>
        <w:ind w:left="1440" w:firstLine="720"/>
      </w:pPr>
      <w:r>
        <w:t>Menerima data</w:t>
      </w:r>
      <w:r w:rsidR="00825742">
        <w:t xml:space="preserve"> produk</w:t>
      </w:r>
      <w:r>
        <w:t>, kemudian mengubah data</w:t>
      </w:r>
      <w:r w:rsidR="00825742">
        <w:t xml:space="preserve"> produk</w:t>
      </w:r>
      <w:r>
        <w:t xml:space="preserve"> yang sudah ada</w:t>
      </w:r>
      <w:r w:rsidR="00FC7EBF">
        <w:t xml:space="preserve"> berdasarkan id pro</w:t>
      </w:r>
      <w:r w:rsidR="00F83E8A">
        <w:t>d</w:t>
      </w:r>
      <w:r w:rsidR="00FC7EBF">
        <w:t>uk</w:t>
      </w:r>
      <w:r>
        <w:t xml:space="preserve"> menggunakan fungsi </w:t>
      </w:r>
      <w:r w:rsidRPr="002C6F2C">
        <w:rPr>
          <w:i/>
          <w:iCs/>
        </w:rPr>
        <w:t>update</w:t>
      </w:r>
      <w:r>
        <w:rPr>
          <w:i/>
          <w:iCs/>
        </w:rPr>
        <w:t xml:space="preserve"> </w:t>
      </w:r>
      <w:r>
        <w:t>dan mengembalikan sebuah pesan tersimpan atau tidak data</w:t>
      </w:r>
      <w:r w:rsidR="00FC7EBF">
        <w:t xml:space="preserve"> produk</w:t>
      </w:r>
      <w:r>
        <w:t>.</w:t>
      </w:r>
    </w:p>
    <w:p w14:paraId="2EB3E6CB" w14:textId="0D01ABDA" w:rsidR="00EF22B8" w:rsidRDefault="00EF22B8" w:rsidP="004D355B">
      <w:pPr>
        <w:pStyle w:val="sequence"/>
        <w:numPr>
          <w:ilvl w:val="0"/>
          <w:numId w:val="0"/>
        </w:numPr>
        <w:ind w:left="1440" w:firstLine="720"/>
      </w:pPr>
      <w:r>
        <w:t>Menerima inputan id</w:t>
      </w:r>
      <w:r w:rsidR="00334556">
        <w:t xml:space="preserve"> produk</w:t>
      </w:r>
      <w:r>
        <w:t xml:space="preserve">, kemudian menghapus data </w:t>
      </w:r>
      <w:r w:rsidR="00334556">
        <w:t xml:space="preserve">produk </w:t>
      </w:r>
      <w:r>
        <w:t>berdasarkan id dari inputan dan setelahnya mengembalikan sebuah pesan terhapus atau tidak data tersebut.</w:t>
      </w:r>
    </w:p>
    <w:p w14:paraId="142A85FE" w14:textId="2FB62C53" w:rsidR="00334556" w:rsidRDefault="00334556" w:rsidP="00334556">
      <w:pPr>
        <w:pStyle w:val="sequence"/>
      </w:pPr>
      <w:r>
        <w:t>Halaman produk</w:t>
      </w:r>
    </w:p>
    <w:p w14:paraId="7ACF264B" w14:textId="59951397" w:rsidR="001803CB" w:rsidRDefault="001803CB" w:rsidP="004D355B">
      <w:pPr>
        <w:pStyle w:val="sequence"/>
        <w:numPr>
          <w:ilvl w:val="0"/>
          <w:numId w:val="0"/>
        </w:numPr>
        <w:ind w:left="1440" w:firstLine="720"/>
      </w:pPr>
      <w:r>
        <w:t xml:space="preserve">Menampilkan halaman pesanan, kemudian </w:t>
      </w:r>
      <w:r>
        <w:rPr>
          <w:i/>
          <w:iCs/>
        </w:rPr>
        <w:t xml:space="preserve">actor </w:t>
      </w:r>
      <w:r>
        <w:t xml:space="preserve">klik tambah </w:t>
      </w:r>
      <w:r w:rsidR="00E1651B">
        <w:t xml:space="preserve">yang akan menampilkan </w:t>
      </w:r>
      <w:r w:rsidR="00E1651B" w:rsidRPr="00E1651B">
        <w:rPr>
          <w:i/>
          <w:iCs/>
        </w:rPr>
        <w:t>modal</w:t>
      </w:r>
      <w:r w:rsidR="00E1651B">
        <w:t xml:space="preserve"> tambah dan</w:t>
      </w:r>
      <w:r w:rsidR="007049BE">
        <w:t xml:space="preserve"> setelahnya</w:t>
      </w:r>
      <w:r w:rsidR="00E1651B">
        <w:t xml:space="preserve"> </w:t>
      </w:r>
      <w:r w:rsidR="00E1651B">
        <w:rPr>
          <w:i/>
          <w:iCs/>
        </w:rPr>
        <w:t xml:space="preserve">actor </w:t>
      </w:r>
      <w:r w:rsidR="00E1651B">
        <w:t>mengisi data produk baru</w:t>
      </w:r>
      <w:r w:rsidR="007049BE">
        <w:t xml:space="preserve">. Data produk akan dikirim ke </w:t>
      </w:r>
      <w:r w:rsidR="007049BE" w:rsidRPr="007049BE">
        <w:rPr>
          <w:i/>
          <w:iCs/>
        </w:rPr>
        <w:t>controller</w:t>
      </w:r>
      <w:r w:rsidR="007049BE">
        <w:t xml:space="preserve"> untuk </w:t>
      </w:r>
      <w:r w:rsidR="007049BE">
        <w:lastRenderedPageBreak/>
        <w:t>disimpan</w:t>
      </w:r>
      <w:r w:rsidR="00A83AE7">
        <w:t xml:space="preserve"> mengembalikan sebuah pesan berhasil atau tidak data disimpan.</w:t>
      </w:r>
    </w:p>
    <w:p w14:paraId="471D5BDA" w14:textId="342827BA" w:rsidR="002860EF" w:rsidRPr="00C04101" w:rsidRDefault="002860EF" w:rsidP="004D355B">
      <w:pPr>
        <w:pStyle w:val="sequence"/>
        <w:numPr>
          <w:ilvl w:val="0"/>
          <w:numId w:val="0"/>
        </w:numPr>
        <w:ind w:left="1440" w:firstLine="720"/>
      </w:pPr>
      <w:r>
        <w:rPr>
          <w:i/>
          <w:iCs/>
        </w:rPr>
        <w:t xml:space="preserve">Actor </w:t>
      </w:r>
      <w:r>
        <w:t>klik detail pada data yang dipilih.</w:t>
      </w:r>
      <w:r w:rsidR="005C6694">
        <w:t xml:space="preserve"> Halaman produk mengirimkan id produk ke </w:t>
      </w:r>
      <w:r w:rsidR="005C6694" w:rsidRPr="005C6694">
        <w:rPr>
          <w:i/>
          <w:iCs/>
        </w:rPr>
        <w:t>controller</w:t>
      </w:r>
      <w:r w:rsidR="005C6694">
        <w:rPr>
          <w:i/>
          <w:iCs/>
        </w:rPr>
        <w:t xml:space="preserve"> </w:t>
      </w:r>
      <w:r w:rsidR="005C6694">
        <w:t xml:space="preserve">dan </w:t>
      </w:r>
      <w:r w:rsidR="009E4167">
        <w:t xml:space="preserve">setelahnya menampilkan </w:t>
      </w:r>
      <w:r w:rsidR="009E4167" w:rsidRPr="001D02BA">
        <w:rPr>
          <w:i/>
          <w:iCs/>
        </w:rPr>
        <w:t>modal</w:t>
      </w:r>
      <w:r w:rsidR="009E4167">
        <w:rPr>
          <w:i/>
          <w:iCs/>
        </w:rPr>
        <w:t xml:space="preserve"> </w:t>
      </w:r>
      <w:r w:rsidR="009E4167">
        <w:t>detail dengan menampilkan data yang dipilih</w:t>
      </w:r>
      <w:r w:rsidR="00C04101">
        <w:t xml:space="preserve">. </w:t>
      </w:r>
      <w:r w:rsidR="00C04101">
        <w:rPr>
          <w:i/>
          <w:iCs/>
        </w:rPr>
        <w:t xml:space="preserve">Actor </w:t>
      </w:r>
      <w:r w:rsidR="00C04101">
        <w:t xml:space="preserve">klik tutup dan </w:t>
      </w:r>
      <w:r w:rsidR="00C04101" w:rsidRPr="00C04101">
        <w:rPr>
          <w:i/>
          <w:iCs/>
        </w:rPr>
        <w:t>modal</w:t>
      </w:r>
      <w:r w:rsidR="00C04101">
        <w:rPr>
          <w:i/>
          <w:iCs/>
        </w:rPr>
        <w:t xml:space="preserve"> </w:t>
      </w:r>
      <w:r w:rsidR="00C04101">
        <w:t>detail ditutup.</w:t>
      </w:r>
    </w:p>
    <w:p w14:paraId="58F62101" w14:textId="22661362" w:rsidR="00334556" w:rsidRDefault="002860EF" w:rsidP="004D355B">
      <w:pPr>
        <w:pStyle w:val="sequence"/>
        <w:numPr>
          <w:ilvl w:val="0"/>
          <w:numId w:val="0"/>
        </w:numPr>
        <w:ind w:left="1440" w:firstLine="720"/>
        <w:rPr>
          <w:i/>
          <w:iCs/>
        </w:rPr>
      </w:pPr>
      <w:r>
        <w:rPr>
          <w:i/>
          <w:iCs/>
        </w:rPr>
        <w:t>A</w:t>
      </w:r>
      <w:r w:rsidR="00334556">
        <w:rPr>
          <w:i/>
          <w:iCs/>
        </w:rPr>
        <w:t xml:space="preserve">ctor </w:t>
      </w:r>
      <w:r w:rsidR="00334556">
        <w:t>klik edit pada data yang dipilih</w:t>
      </w:r>
      <w:r w:rsidR="009E4167">
        <w:rPr>
          <w:i/>
          <w:iCs/>
        </w:rPr>
        <w:t>.</w:t>
      </w:r>
      <w:r w:rsidR="009E4167">
        <w:t xml:space="preserve"> Halaman produk mengirimkan id produk ke </w:t>
      </w:r>
      <w:r w:rsidR="009E4167" w:rsidRPr="005C6694">
        <w:rPr>
          <w:i/>
          <w:iCs/>
        </w:rPr>
        <w:t>controller</w:t>
      </w:r>
      <w:r w:rsidR="00334556">
        <w:rPr>
          <w:i/>
          <w:iCs/>
        </w:rPr>
        <w:t xml:space="preserve"> </w:t>
      </w:r>
      <w:r w:rsidR="00334556">
        <w:t xml:space="preserve">setelahnya menampilkan </w:t>
      </w:r>
      <w:r w:rsidR="00334556" w:rsidRPr="001D02BA">
        <w:rPr>
          <w:i/>
          <w:iCs/>
        </w:rPr>
        <w:t>modal</w:t>
      </w:r>
      <w:r w:rsidR="00334556">
        <w:rPr>
          <w:i/>
          <w:iCs/>
        </w:rPr>
        <w:t xml:space="preserve"> </w:t>
      </w:r>
      <w:r w:rsidR="00334556">
        <w:t xml:space="preserve">edit dengan menampilkan data yang dipilih. </w:t>
      </w:r>
      <w:r w:rsidR="00334556" w:rsidRPr="001D02BA">
        <w:rPr>
          <w:i/>
          <w:iCs/>
        </w:rPr>
        <w:t>Actor</w:t>
      </w:r>
      <w:r w:rsidR="00334556">
        <w:rPr>
          <w:i/>
          <w:iCs/>
        </w:rPr>
        <w:t xml:space="preserve"> </w:t>
      </w:r>
      <w:r w:rsidR="00334556">
        <w:t xml:space="preserve">mengubah data dan klik simpan, perubahan data tersebut diteruskan ke dalam </w:t>
      </w:r>
      <w:r w:rsidR="00334556" w:rsidRPr="00DB7CE5">
        <w:rPr>
          <w:i/>
          <w:iCs/>
        </w:rPr>
        <w:t>controller</w:t>
      </w:r>
      <w:r w:rsidR="00334556">
        <w:rPr>
          <w:i/>
          <w:iCs/>
        </w:rPr>
        <w:t xml:space="preserve"> </w:t>
      </w:r>
      <w:r w:rsidR="00334556">
        <w:t xml:space="preserve">dan setelahnya menerima pesan apakah data tersebut tersimpan atau tidak yang ditampilkan kepada </w:t>
      </w:r>
      <w:r w:rsidR="00334556">
        <w:rPr>
          <w:i/>
          <w:iCs/>
        </w:rPr>
        <w:t>actor</w:t>
      </w:r>
    </w:p>
    <w:p w14:paraId="755CFCE6" w14:textId="3BAC51E1" w:rsidR="00334556" w:rsidRDefault="00334556" w:rsidP="004D355B">
      <w:pPr>
        <w:pStyle w:val="sequence"/>
        <w:numPr>
          <w:ilvl w:val="0"/>
          <w:numId w:val="0"/>
        </w:numPr>
        <w:ind w:left="1440" w:firstLine="720"/>
        <w:rPr>
          <w:i/>
          <w:iCs/>
        </w:rPr>
      </w:pPr>
      <w:r w:rsidRPr="00CA0F07">
        <w:rPr>
          <w:i/>
          <w:iCs/>
        </w:rPr>
        <w:t>Actor</w:t>
      </w:r>
      <w:r>
        <w:t xml:space="preserve"> klik hapus pada data yang dipilih, kemudian halaman pesanan menampilkan sebuah pesan untuk mengkonfirmasi apakah data tersebut akan dihapus atau tidak, </w:t>
      </w:r>
      <w:r w:rsidRPr="00D62DC5">
        <w:rPr>
          <w:i/>
          <w:iCs/>
        </w:rPr>
        <w:t>actor</w:t>
      </w:r>
      <w:r>
        <w:rPr>
          <w:i/>
          <w:iCs/>
        </w:rPr>
        <w:t xml:space="preserve"> </w:t>
      </w:r>
      <w:r>
        <w:t>konfirmasi dengan klik tombol hapus. Halaman</w:t>
      </w:r>
      <w:r w:rsidR="00B35A09">
        <w:t xml:space="preserve"> produk</w:t>
      </w:r>
      <w:r>
        <w:t xml:space="preserve"> mengirim id pesanan ke </w:t>
      </w:r>
      <w:r w:rsidRPr="00C45B4D">
        <w:rPr>
          <w:i/>
          <w:iCs/>
        </w:rPr>
        <w:t>controller</w:t>
      </w:r>
      <w:r>
        <w:rPr>
          <w:i/>
          <w:iCs/>
        </w:rPr>
        <w:t xml:space="preserve"> </w:t>
      </w:r>
      <w:r>
        <w:t xml:space="preserve">dan setelahnya menerima pesan apakah data tersebut terhapus atau tidak yang ditampilkan kepada </w:t>
      </w:r>
      <w:r>
        <w:rPr>
          <w:i/>
          <w:iCs/>
        </w:rPr>
        <w:t>actor</w:t>
      </w:r>
    </w:p>
    <w:p w14:paraId="5CCDF9A1" w14:textId="3609004C" w:rsidR="00B35A09" w:rsidRDefault="00B35A09" w:rsidP="00B35A09">
      <w:pPr>
        <w:pStyle w:val="sequence"/>
      </w:pPr>
      <w:r>
        <w:t>Produk</w:t>
      </w:r>
    </w:p>
    <w:p w14:paraId="4C80875F" w14:textId="7C0F2DA4" w:rsidR="00B35A09" w:rsidRDefault="00B35A09" w:rsidP="004D355B">
      <w:pPr>
        <w:pStyle w:val="sequence"/>
        <w:numPr>
          <w:ilvl w:val="0"/>
          <w:numId w:val="0"/>
        </w:numPr>
        <w:ind w:left="1440" w:firstLine="720"/>
      </w:pPr>
      <w:r>
        <w:t xml:space="preserve">Menerima permintaan mengambil seluruh data produk dari </w:t>
      </w:r>
      <w:r w:rsidRPr="00B35A09">
        <w:rPr>
          <w:i/>
          <w:iCs/>
        </w:rPr>
        <w:t>controller</w:t>
      </w:r>
      <w:r>
        <w:t>, kemudian mengembalikan semua data</w:t>
      </w:r>
      <w:r w:rsidR="00F35648">
        <w:t xml:space="preserve"> produk</w:t>
      </w:r>
      <w:r w:rsidR="00C243F0">
        <w:t>.</w:t>
      </w:r>
    </w:p>
    <w:p w14:paraId="006FB368" w14:textId="0D488BD6" w:rsidR="0023173A" w:rsidRDefault="0023173A" w:rsidP="004D355B">
      <w:pPr>
        <w:pStyle w:val="sequence"/>
        <w:numPr>
          <w:ilvl w:val="0"/>
          <w:numId w:val="0"/>
        </w:numPr>
        <w:ind w:left="1440" w:firstLine="720"/>
      </w:pPr>
      <w:r>
        <w:t>Menerima permintaan menambah data produk berdasarkan inputan,</w:t>
      </w:r>
      <w:r w:rsidR="00B043F2">
        <w:t xml:space="preserve"> kemudian mengembalikan pesan berhasil atau tidak.</w:t>
      </w:r>
    </w:p>
    <w:p w14:paraId="79D632A8" w14:textId="14A27910" w:rsidR="00B35A09" w:rsidRDefault="00B35A09" w:rsidP="004D355B">
      <w:pPr>
        <w:pStyle w:val="sequence"/>
        <w:numPr>
          <w:ilvl w:val="0"/>
          <w:numId w:val="0"/>
        </w:numPr>
        <w:ind w:left="1440" w:firstLine="720"/>
      </w:pPr>
      <w:r>
        <w:t xml:space="preserve">Menerima permintaan mengambil data berdasarkan id inputan, kemudian mengembalikan data pesanan berdasarkan id </w:t>
      </w:r>
      <w:r w:rsidR="00C243F0">
        <w:t>produk.</w:t>
      </w:r>
    </w:p>
    <w:p w14:paraId="296258F5" w14:textId="0FD943CF" w:rsidR="00B35A09" w:rsidRDefault="00B35A09" w:rsidP="004D355B">
      <w:pPr>
        <w:pStyle w:val="sequence"/>
        <w:numPr>
          <w:ilvl w:val="0"/>
          <w:numId w:val="0"/>
        </w:numPr>
        <w:ind w:left="1440" w:firstLine="720"/>
      </w:pPr>
      <w:r>
        <w:t>Menerima permintaan mengubah data</w:t>
      </w:r>
      <w:r w:rsidR="00F92B46">
        <w:t xml:space="preserve"> produk</w:t>
      </w:r>
      <w:r>
        <w:t xml:space="preserve"> berdasarkan id inputan, kemudian mengembalikan pesan berhasil atau tidak.</w:t>
      </w:r>
    </w:p>
    <w:p w14:paraId="3CFB87A5" w14:textId="4104EAD4" w:rsidR="00B35A09" w:rsidRDefault="00B35A09" w:rsidP="004D355B">
      <w:pPr>
        <w:pStyle w:val="sequence"/>
        <w:numPr>
          <w:ilvl w:val="0"/>
          <w:numId w:val="0"/>
        </w:numPr>
        <w:ind w:left="1440" w:firstLine="720"/>
      </w:pPr>
      <w:r>
        <w:t>Menerima permintaan menghapus data</w:t>
      </w:r>
      <w:r w:rsidR="00F92B46">
        <w:t xml:space="preserve"> produk</w:t>
      </w:r>
      <w:r>
        <w:t xml:space="preserve"> berdasarkan id inputan, kemudian mengembalikan pesan berhasil atau tidak.</w:t>
      </w:r>
    </w:p>
    <w:p w14:paraId="7921DDC2" w14:textId="33293E00" w:rsidR="007B697E" w:rsidRPr="00D6034A" w:rsidRDefault="007B697E" w:rsidP="00EF22B8">
      <w:pPr>
        <w:pStyle w:val="sequence"/>
        <w:numPr>
          <w:ilvl w:val="0"/>
          <w:numId w:val="0"/>
        </w:numPr>
        <w:ind w:left="1440" w:hanging="360"/>
        <w:rPr>
          <w:rFonts w:eastAsiaTheme="majorEastAsia" w:cstheme="majorBidi"/>
          <w:szCs w:val="26"/>
        </w:rPr>
      </w:pPr>
    </w:p>
    <w:p w14:paraId="237B8E94" w14:textId="27EBCE84" w:rsidR="00F26CF8" w:rsidRDefault="00F5748D" w:rsidP="00F26CF8">
      <w:pPr>
        <w:pStyle w:val="Heading4"/>
      </w:pPr>
      <w:r w:rsidRPr="00361463">
        <w:rPr>
          <w:i/>
          <w:iCs w:val="0"/>
        </w:rPr>
        <w:lastRenderedPageBreak/>
        <w:t>Sequence Diagram</w:t>
      </w:r>
      <w:r>
        <w:t xml:space="preserve"> Mengelola Data Bahan</w:t>
      </w:r>
    </w:p>
    <w:p w14:paraId="6DEDA652" w14:textId="77777777" w:rsidR="00184BA7" w:rsidRDefault="00F26CF8" w:rsidP="00184BA7">
      <w:pPr>
        <w:keepNext/>
        <w:ind w:firstLine="0"/>
        <w:jc w:val="center"/>
      </w:pPr>
      <w:r>
        <w:rPr>
          <w:noProof/>
          <w14:ligatures w14:val="standardContextual"/>
        </w:rPr>
        <w:drawing>
          <wp:inline distT="0" distB="0" distL="0" distR="0" wp14:anchorId="12734D80" wp14:editId="2D3180A4">
            <wp:extent cx="4405745" cy="72648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52">
                      <a:extLst>
                        <a:ext uri="{28A0092B-C50C-407E-A947-70E740481C1C}">
                          <a14:useLocalDpi xmlns:a14="http://schemas.microsoft.com/office/drawing/2010/main" val="0"/>
                        </a:ext>
                      </a:extLst>
                    </a:blip>
                    <a:stretch>
                      <a:fillRect/>
                    </a:stretch>
                  </pic:blipFill>
                  <pic:spPr>
                    <a:xfrm>
                      <a:off x="0" y="0"/>
                      <a:ext cx="4438427" cy="7318726"/>
                    </a:xfrm>
                    <a:prstGeom prst="rect">
                      <a:avLst/>
                    </a:prstGeom>
                  </pic:spPr>
                </pic:pic>
              </a:graphicData>
            </a:graphic>
          </wp:inline>
        </w:drawing>
      </w:r>
    </w:p>
    <w:p w14:paraId="1C5E6716" w14:textId="41F9FA63" w:rsidR="00F26CF8" w:rsidRPr="00F26CF8" w:rsidRDefault="00184BA7" w:rsidP="00184BA7">
      <w:pPr>
        <w:pStyle w:val="Caption"/>
      </w:pPr>
      <w:r>
        <w:t xml:space="preserve">Gambar 4. </w:t>
      </w:r>
      <w:r>
        <w:fldChar w:fldCharType="begin"/>
      </w:r>
      <w:r>
        <w:instrText xml:space="preserve"> SEQ Gambar_4. \* ARABIC </w:instrText>
      </w:r>
      <w:r>
        <w:fldChar w:fldCharType="separate"/>
      </w:r>
      <w:r w:rsidR="008E7286">
        <w:rPr>
          <w:noProof/>
        </w:rPr>
        <w:t>18</w:t>
      </w:r>
      <w:r>
        <w:fldChar w:fldCharType="end"/>
      </w:r>
      <w:r>
        <w:t xml:space="preserve"> </w:t>
      </w:r>
      <w:r>
        <w:rPr>
          <w:bCs/>
          <w:i/>
          <w:iCs w:val="0"/>
        </w:rPr>
        <w:t xml:space="preserve">Sequence Diagram </w:t>
      </w:r>
      <w:r>
        <w:rPr>
          <w:bCs/>
        </w:rPr>
        <w:t>Mengelola Data Bahan</w:t>
      </w:r>
    </w:p>
    <w:p w14:paraId="5D9EEC4F" w14:textId="067D1B52" w:rsidR="006553A2" w:rsidRDefault="006553A2" w:rsidP="006553A2">
      <w:pPr>
        <w:pStyle w:val="Normal2"/>
      </w:pPr>
      <w:r>
        <w:lastRenderedPageBreak/>
        <w:t xml:space="preserve">Pada gambar 4.17 terdapat </w:t>
      </w:r>
      <w:r>
        <w:rPr>
          <w:i/>
          <w:iCs/>
        </w:rPr>
        <w:t xml:space="preserve">actor </w:t>
      </w:r>
      <w:r>
        <w:t xml:space="preserve">yaitu admin dan 4 (empat) buah </w:t>
      </w:r>
      <w:r>
        <w:rPr>
          <w:i/>
          <w:iCs/>
        </w:rPr>
        <w:t>object</w:t>
      </w:r>
      <w:r>
        <w:t xml:space="preserve"> diantaranya halaman </w:t>
      </w:r>
      <w:r>
        <w:rPr>
          <w:i/>
          <w:iCs/>
        </w:rPr>
        <w:t>dashboard</w:t>
      </w:r>
      <w:r>
        <w:t xml:space="preserve">, halaman </w:t>
      </w:r>
      <w:r w:rsidR="008F1999">
        <w:t>bahan</w:t>
      </w:r>
      <w:r>
        <w:t xml:space="preserve">, </w:t>
      </w:r>
      <w:r>
        <w:rPr>
          <w:i/>
          <w:iCs/>
        </w:rPr>
        <w:t xml:space="preserve">controller </w:t>
      </w:r>
      <w:r w:rsidR="008F1999">
        <w:t>bahan</w:t>
      </w:r>
      <w:r>
        <w:t>, model</w:t>
      </w:r>
      <w:r w:rsidR="008F1999">
        <w:t xml:space="preserve"> bahan</w:t>
      </w:r>
      <w:r>
        <w:rPr>
          <w:i/>
          <w:iCs/>
        </w:rPr>
        <w:t xml:space="preserve">. </w:t>
      </w:r>
      <w:r w:rsidRPr="002E0079">
        <w:t>Penjelasan</w:t>
      </w:r>
      <w:r>
        <w:t xml:space="preserve"> </w:t>
      </w:r>
      <w:r w:rsidRPr="00CB352A">
        <w:rPr>
          <w:i/>
          <w:iCs/>
        </w:rPr>
        <w:t>sequence diagram</w:t>
      </w:r>
      <w:r>
        <w:t xml:space="preserve"> diatas sebagai berikut:</w:t>
      </w:r>
    </w:p>
    <w:p w14:paraId="34DC7D9F" w14:textId="77777777" w:rsidR="006553A2" w:rsidRPr="006553A2" w:rsidRDefault="006553A2" w:rsidP="008F1999">
      <w:pPr>
        <w:pStyle w:val="sequence"/>
        <w:numPr>
          <w:ilvl w:val="0"/>
          <w:numId w:val="28"/>
        </w:numPr>
        <w:ind w:left="1440"/>
        <w:rPr>
          <w:rFonts w:eastAsiaTheme="majorEastAsia" w:cstheme="majorBidi"/>
          <w:szCs w:val="26"/>
        </w:rPr>
      </w:pPr>
      <w:r>
        <w:t xml:space="preserve">Halaman </w:t>
      </w:r>
      <w:r w:rsidRPr="006553A2">
        <w:rPr>
          <w:i/>
          <w:iCs/>
        </w:rPr>
        <w:t>dashboard</w:t>
      </w:r>
    </w:p>
    <w:p w14:paraId="09CC1E52" w14:textId="13CE949A" w:rsidR="006553A2" w:rsidRDefault="006553A2" w:rsidP="006553A2">
      <w:pPr>
        <w:pStyle w:val="sequence"/>
        <w:numPr>
          <w:ilvl w:val="0"/>
          <w:numId w:val="0"/>
        </w:numPr>
        <w:ind w:left="1440"/>
      </w:pPr>
      <w:r w:rsidRPr="00D6034A">
        <w:t xml:space="preserve">Pada halaman ini </w:t>
      </w:r>
      <w:r w:rsidRPr="005A690F">
        <w:rPr>
          <w:i/>
          <w:iCs/>
        </w:rPr>
        <w:t>actor</w:t>
      </w:r>
      <w:r w:rsidRPr="00D6034A">
        <w:t xml:space="preserve"> memilih menu atau halaman </w:t>
      </w:r>
      <w:r w:rsidR="008F1999">
        <w:t>bahan</w:t>
      </w:r>
    </w:p>
    <w:p w14:paraId="76B3F64B" w14:textId="1616B861" w:rsidR="006553A2" w:rsidRPr="00EF22B8" w:rsidRDefault="006553A2" w:rsidP="006553A2">
      <w:pPr>
        <w:pStyle w:val="sequence"/>
        <w:rPr>
          <w:rFonts w:eastAsiaTheme="majorEastAsia" w:cstheme="majorBidi"/>
          <w:szCs w:val="26"/>
        </w:rPr>
      </w:pPr>
      <w:r w:rsidRPr="008A020C">
        <w:rPr>
          <w:i/>
          <w:iCs/>
        </w:rPr>
        <w:t>Controller</w:t>
      </w:r>
      <w:r>
        <w:t xml:space="preserve"> </w:t>
      </w:r>
      <w:r w:rsidR="009B469B">
        <w:t>bahan</w:t>
      </w:r>
    </w:p>
    <w:p w14:paraId="70FC9886" w14:textId="2F64E533" w:rsidR="006553A2" w:rsidRDefault="006553A2" w:rsidP="00DD0F2A">
      <w:pPr>
        <w:pStyle w:val="sequence"/>
        <w:numPr>
          <w:ilvl w:val="0"/>
          <w:numId w:val="0"/>
        </w:numPr>
        <w:ind w:left="1440" w:firstLine="720"/>
      </w:pPr>
      <w:r>
        <w:t>Menerima permintaan halaman</w:t>
      </w:r>
      <w:r w:rsidR="009B469B">
        <w:t xml:space="preserve"> bahan</w:t>
      </w:r>
      <w:r>
        <w:t>, kemudian mengambil data</w:t>
      </w:r>
      <w:r w:rsidR="009B469B">
        <w:t xml:space="preserve"> bahan</w:t>
      </w:r>
      <w:r>
        <w:t xml:space="preserve"> pada model</w:t>
      </w:r>
      <w:r w:rsidR="009B469B">
        <w:t xml:space="preserve"> bahan</w:t>
      </w:r>
      <w:r>
        <w:t xml:space="preserve"> dengan menggunakan fungsi </w:t>
      </w:r>
      <w:r w:rsidRPr="00300C49">
        <w:rPr>
          <w:i/>
          <w:iCs/>
        </w:rPr>
        <w:t>getAll</w:t>
      </w:r>
      <w:r>
        <w:rPr>
          <w:i/>
          <w:iCs/>
        </w:rPr>
        <w:t xml:space="preserve">, </w:t>
      </w:r>
      <w:r w:rsidRPr="00646111">
        <w:t xml:space="preserve">mengembalikan data </w:t>
      </w:r>
      <w:r w:rsidR="00C64154">
        <w:t>bahan</w:t>
      </w:r>
      <w:r>
        <w:t xml:space="preserve"> tersebut bersamaan dengan menampilkan halaman</w:t>
      </w:r>
      <w:r w:rsidR="00C64154">
        <w:t xml:space="preserve"> bahan</w:t>
      </w:r>
      <w:r>
        <w:t>.</w:t>
      </w:r>
    </w:p>
    <w:p w14:paraId="2574417F" w14:textId="18693120" w:rsidR="006553A2" w:rsidRDefault="006553A2" w:rsidP="00DD0F2A">
      <w:pPr>
        <w:pStyle w:val="sequence"/>
        <w:numPr>
          <w:ilvl w:val="0"/>
          <w:numId w:val="0"/>
        </w:numPr>
        <w:ind w:left="1440" w:firstLine="720"/>
      </w:pPr>
      <w:r>
        <w:t xml:space="preserve">Menerima inputan data </w:t>
      </w:r>
      <w:r w:rsidR="00C64154">
        <w:t>bahan</w:t>
      </w:r>
      <w:r>
        <w:t xml:space="preserve">, kemudian menambahkan data </w:t>
      </w:r>
      <w:r w:rsidR="00C64154">
        <w:t>bahan</w:t>
      </w:r>
      <w:r>
        <w:t xml:space="preserve"> itu ke dalam model </w:t>
      </w:r>
      <w:r w:rsidR="00C64154">
        <w:t>bahan</w:t>
      </w:r>
      <w:r>
        <w:t xml:space="preserve"> dengan menggunakan fungsi </w:t>
      </w:r>
      <w:r w:rsidRPr="009058B1">
        <w:rPr>
          <w:i/>
          <w:iCs/>
        </w:rPr>
        <w:t>create</w:t>
      </w:r>
      <w:r>
        <w:rPr>
          <w:i/>
          <w:iCs/>
        </w:rPr>
        <w:t xml:space="preserve">, </w:t>
      </w:r>
      <w:r>
        <w:t>setelahnya mengembalikan sebuah pesan berhasil atau tidak data tersimpan.</w:t>
      </w:r>
    </w:p>
    <w:p w14:paraId="78015F81" w14:textId="5E44F537" w:rsidR="006553A2" w:rsidRPr="009058B1" w:rsidRDefault="006553A2" w:rsidP="00DD0F2A">
      <w:pPr>
        <w:pStyle w:val="sequence"/>
        <w:numPr>
          <w:ilvl w:val="0"/>
          <w:numId w:val="0"/>
        </w:numPr>
        <w:ind w:left="1440" w:firstLine="720"/>
      </w:pPr>
      <w:r>
        <w:t xml:space="preserve">Menerima inputan id </w:t>
      </w:r>
      <w:r w:rsidR="00F569CE">
        <w:t>bahan</w:t>
      </w:r>
      <w:r>
        <w:t xml:space="preserve">, kemudian mengambil data </w:t>
      </w:r>
      <w:r w:rsidR="00F569CE">
        <w:t xml:space="preserve">bahan </w:t>
      </w:r>
      <w:r>
        <w:t xml:space="preserve">berdasarkan id menggunakan fungsi </w:t>
      </w:r>
      <w:r w:rsidRPr="00517B11">
        <w:rPr>
          <w:i/>
          <w:iCs/>
        </w:rPr>
        <w:t>getById</w:t>
      </w:r>
      <w:r>
        <w:rPr>
          <w:i/>
          <w:iCs/>
        </w:rPr>
        <w:t xml:space="preserve"> </w:t>
      </w:r>
      <w:r>
        <w:t xml:space="preserve">dan setelahnya mengembalikan sebuah data </w:t>
      </w:r>
      <w:r w:rsidR="00F569CE">
        <w:t>bahan</w:t>
      </w:r>
      <w:r>
        <w:t xml:space="preserve"> untuk </w:t>
      </w:r>
      <w:r w:rsidRPr="003B748E">
        <w:rPr>
          <w:i/>
          <w:iCs/>
        </w:rPr>
        <w:t>modal</w:t>
      </w:r>
      <w:r>
        <w:t xml:space="preserve"> detail</w:t>
      </w:r>
    </w:p>
    <w:p w14:paraId="67B9C4CF" w14:textId="4C9DF271" w:rsidR="006553A2" w:rsidRPr="00825742" w:rsidRDefault="006553A2" w:rsidP="00DD0F2A">
      <w:pPr>
        <w:pStyle w:val="sequence"/>
        <w:numPr>
          <w:ilvl w:val="0"/>
          <w:numId w:val="0"/>
        </w:numPr>
        <w:ind w:left="1440" w:firstLine="720"/>
      </w:pPr>
      <w:r>
        <w:t xml:space="preserve">Menerima inputan id </w:t>
      </w:r>
      <w:r w:rsidR="00F569CE">
        <w:t>bahan</w:t>
      </w:r>
      <w:r>
        <w:t xml:space="preserve">, kemudian mengambil data </w:t>
      </w:r>
      <w:r w:rsidR="00F569CE">
        <w:t>bahan</w:t>
      </w:r>
      <w:r>
        <w:t xml:space="preserve"> berdasarkan id menggunakan fungsi </w:t>
      </w:r>
      <w:r w:rsidRPr="00517B11">
        <w:rPr>
          <w:i/>
          <w:iCs/>
        </w:rPr>
        <w:t>getById</w:t>
      </w:r>
      <w:r>
        <w:rPr>
          <w:i/>
          <w:iCs/>
        </w:rPr>
        <w:t xml:space="preserve"> </w:t>
      </w:r>
      <w:r>
        <w:t xml:space="preserve">dan setelahnya mengembalikan sebuah data </w:t>
      </w:r>
      <w:r w:rsidR="00F569CE">
        <w:t>bahan</w:t>
      </w:r>
      <w:r>
        <w:t xml:space="preserve"> untuk </w:t>
      </w:r>
      <w:r w:rsidRPr="00825742">
        <w:rPr>
          <w:i/>
          <w:iCs/>
        </w:rPr>
        <w:t>modal</w:t>
      </w:r>
      <w:r>
        <w:rPr>
          <w:i/>
          <w:iCs/>
        </w:rPr>
        <w:t xml:space="preserve"> </w:t>
      </w:r>
      <w:r>
        <w:t>edit</w:t>
      </w:r>
    </w:p>
    <w:p w14:paraId="5CC0173C" w14:textId="0415B87B" w:rsidR="006553A2" w:rsidRDefault="006553A2" w:rsidP="00DD0F2A">
      <w:pPr>
        <w:pStyle w:val="sequence"/>
        <w:numPr>
          <w:ilvl w:val="0"/>
          <w:numId w:val="0"/>
        </w:numPr>
        <w:ind w:left="1440" w:firstLine="720"/>
      </w:pPr>
      <w:r>
        <w:t xml:space="preserve">Menerima data </w:t>
      </w:r>
      <w:r w:rsidR="00F569CE">
        <w:t>bahan</w:t>
      </w:r>
      <w:r>
        <w:t xml:space="preserve">, kemudian mengubah data </w:t>
      </w:r>
      <w:r w:rsidR="00F569CE">
        <w:t>bahan</w:t>
      </w:r>
      <w:r>
        <w:t xml:space="preserve"> yang sudah ada berdasarkan id </w:t>
      </w:r>
      <w:r w:rsidR="00F83E8A">
        <w:t>bahan</w:t>
      </w:r>
      <w:r>
        <w:t xml:space="preserve"> menggunakan fungsi </w:t>
      </w:r>
      <w:r w:rsidRPr="002C6F2C">
        <w:rPr>
          <w:i/>
          <w:iCs/>
        </w:rPr>
        <w:t>update</w:t>
      </w:r>
      <w:r>
        <w:rPr>
          <w:i/>
          <w:iCs/>
        </w:rPr>
        <w:t xml:space="preserve"> </w:t>
      </w:r>
      <w:r>
        <w:t xml:space="preserve">dan mengembalikan sebuah pesan tersimpan atau tidak data </w:t>
      </w:r>
      <w:r w:rsidR="00F569CE">
        <w:t>bahan</w:t>
      </w:r>
      <w:r>
        <w:t>.</w:t>
      </w:r>
    </w:p>
    <w:p w14:paraId="50483110" w14:textId="246F67D1" w:rsidR="006553A2" w:rsidRDefault="006553A2" w:rsidP="00DD0F2A">
      <w:pPr>
        <w:pStyle w:val="sequence"/>
        <w:numPr>
          <w:ilvl w:val="0"/>
          <w:numId w:val="0"/>
        </w:numPr>
        <w:ind w:left="1440" w:firstLine="720"/>
      </w:pPr>
      <w:r>
        <w:t xml:space="preserve">Menerima inputan id </w:t>
      </w:r>
      <w:r w:rsidR="00F569CE">
        <w:t>bahan</w:t>
      </w:r>
      <w:r>
        <w:t xml:space="preserve">, kemudian menghapus data </w:t>
      </w:r>
      <w:r w:rsidR="00F569CE">
        <w:t>bahan</w:t>
      </w:r>
      <w:r>
        <w:t xml:space="preserve"> berdasarkan id dari inputan dan setelahnya mengembalikan sebuah pesan terhapus atau tidak data tersebut.</w:t>
      </w:r>
    </w:p>
    <w:p w14:paraId="7C8F0B99" w14:textId="39FB6751" w:rsidR="006553A2" w:rsidRDefault="006553A2" w:rsidP="006553A2">
      <w:pPr>
        <w:pStyle w:val="sequence"/>
      </w:pPr>
      <w:r>
        <w:t xml:space="preserve">Halaman </w:t>
      </w:r>
      <w:r w:rsidR="00F569CE">
        <w:t>bahan</w:t>
      </w:r>
    </w:p>
    <w:p w14:paraId="16BCF627" w14:textId="1AB0F304" w:rsidR="006553A2" w:rsidRDefault="006553A2" w:rsidP="00DD0F2A">
      <w:pPr>
        <w:pStyle w:val="sequence"/>
        <w:numPr>
          <w:ilvl w:val="0"/>
          <w:numId w:val="0"/>
        </w:numPr>
        <w:ind w:left="1440" w:firstLine="720"/>
      </w:pPr>
      <w:r>
        <w:t xml:space="preserve">Menampilkan halaman pesanan, kemudian </w:t>
      </w:r>
      <w:r>
        <w:rPr>
          <w:i/>
          <w:iCs/>
        </w:rPr>
        <w:t xml:space="preserve">actor </w:t>
      </w:r>
      <w:r>
        <w:t xml:space="preserve">klik tambah yang akan menampilkan </w:t>
      </w:r>
      <w:r w:rsidRPr="00E1651B">
        <w:rPr>
          <w:i/>
          <w:iCs/>
        </w:rPr>
        <w:t>modal</w:t>
      </w:r>
      <w:r>
        <w:t xml:space="preserve"> tambah dan setelahnya </w:t>
      </w:r>
      <w:r>
        <w:rPr>
          <w:i/>
          <w:iCs/>
        </w:rPr>
        <w:t xml:space="preserve">actor </w:t>
      </w:r>
      <w:r>
        <w:t xml:space="preserve">mengisi </w:t>
      </w:r>
      <w:r>
        <w:lastRenderedPageBreak/>
        <w:t xml:space="preserve">data </w:t>
      </w:r>
      <w:r w:rsidR="00F569CE">
        <w:t>bahan</w:t>
      </w:r>
      <w:r>
        <w:t xml:space="preserve"> baru. Data </w:t>
      </w:r>
      <w:r w:rsidR="00F569CE">
        <w:t>bahan</w:t>
      </w:r>
      <w:r>
        <w:t xml:space="preserve"> akan dikirim ke </w:t>
      </w:r>
      <w:r w:rsidRPr="007049BE">
        <w:rPr>
          <w:i/>
          <w:iCs/>
        </w:rPr>
        <w:t>controller</w:t>
      </w:r>
      <w:r>
        <w:t xml:space="preserve"> untuk disimpan mengembalikan sebuah pesan berhasil atau tidak data disimpan.</w:t>
      </w:r>
    </w:p>
    <w:p w14:paraId="6A3BFC86" w14:textId="33473FD7" w:rsidR="006553A2" w:rsidRPr="00C04101" w:rsidRDefault="006553A2" w:rsidP="00DD0F2A">
      <w:pPr>
        <w:pStyle w:val="sequence"/>
        <w:numPr>
          <w:ilvl w:val="0"/>
          <w:numId w:val="0"/>
        </w:numPr>
        <w:ind w:left="1440" w:firstLine="720"/>
      </w:pPr>
      <w:r>
        <w:rPr>
          <w:i/>
          <w:iCs/>
        </w:rPr>
        <w:t xml:space="preserve">Actor </w:t>
      </w:r>
      <w:r>
        <w:t xml:space="preserve">klik detail pada data yang dipilih. Halaman </w:t>
      </w:r>
      <w:r w:rsidR="00F569CE">
        <w:t>bahan</w:t>
      </w:r>
      <w:r>
        <w:t xml:space="preserve"> mengirimkan id </w:t>
      </w:r>
      <w:r w:rsidR="00F569CE">
        <w:t>bahan</w:t>
      </w:r>
      <w:r>
        <w:t xml:space="preserve"> ke </w:t>
      </w:r>
      <w:r w:rsidRPr="005C6694">
        <w:rPr>
          <w:i/>
          <w:iCs/>
        </w:rPr>
        <w:t>controller</w:t>
      </w:r>
      <w:r>
        <w:rPr>
          <w:i/>
          <w:iCs/>
        </w:rPr>
        <w:t xml:space="preserve"> </w:t>
      </w:r>
      <w:r>
        <w:t xml:space="preserve">dan setelahnya menampilkan </w:t>
      </w:r>
      <w:r w:rsidRPr="001D02BA">
        <w:rPr>
          <w:i/>
          <w:iCs/>
        </w:rPr>
        <w:t>modal</w:t>
      </w:r>
      <w:r>
        <w:rPr>
          <w:i/>
          <w:iCs/>
        </w:rPr>
        <w:t xml:space="preserve"> </w:t>
      </w:r>
      <w:r>
        <w:t xml:space="preserve">detail dengan menampilkan data yang dipilih. </w:t>
      </w:r>
      <w:r>
        <w:rPr>
          <w:i/>
          <w:iCs/>
        </w:rPr>
        <w:t xml:space="preserve">Actor </w:t>
      </w:r>
      <w:r>
        <w:t xml:space="preserve">klik tutup dan </w:t>
      </w:r>
      <w:r w:rsidRPr="00C04101">
        <w:rPr>
          <w:i/>
          <w:iCs/>
        </w:rPr>
        <w:t>modal</w:t>
      </w:r>
      <w:r>
        <w:rPr>
          <w:i/>
          <w:iCs/>
        </w:rPr>
        <w:t xml:space="preserve"> </w:t>
      </w:r>
      <w:r>
        <w:t>detail ditutup.</w:t>
      </w:r>
    </w:p>
    <w:p w14:paraId="1A539007" w14:textId="0A6E6BC7" w:rsidR="006553A2" w:rsidRDefault="006553A2" w:rsidP="00DD0F2A">
      <w:pPr>
        <w:pStyle w:val="sequence"/>
        <w:numPr>
          <w:ilvl w:val="0"/>
          <w:numId w:val="0"/>
        </w:numPr>
        <w:ind w:left="1440" w:firstLine="720"/>
        <w:rPr>
          <w:i/>
          <w:iCs/>
        </w:rPr>
      </w:pPr>
      <w:r>
        <w:rPr>
          <w:i/>
          <w:iCs/>
        </w:rPr>
        <w:t xml:space="preserve">Actor </w:t>
      </w:r>
      <w:r>
        <w:t>klik edit pada data yang dipilih</w:t>
      </w:r>
      <w:r>
        <w:rPr>
          <w:i/>
          <w:iCs/>
        </w:rPr>
        <w:t>.</w:t>
      </w:r>
      <w:r>
        <w:t xml:space="preserve"> Halaman </w:t>
      </w:r>
      <w:r w:rsidR="00F569CE">
        <w:t>bahan</w:t>
      </w:r>
      <w:r>
        <w:t xml:space="preserve"> mengirimkan id </w:t>
      </w:r>
      <w:r w:rsidR="00F569CE">
        <w:t>bahan</w:t>
      </w:r>
      <w:r>
        <w:t xml:space="preserve"> ke </w:t>
      </w:r>
      <w:r w:rsidRPr="005C6694">
        <w:rPr>
          <w:i/>
          <w:iCs/>
        </w:rPr>
        <w:t>controller</w:t>
      </w:r>
      <w:r>
        <w:rPr>
          <w:i/>
          <w:iCs/>
        </w:rPr>
        <w:t xml:space="preserve"> </w:t>
      </w:r>
      <w:r>
        <w:t xml:space="preserve">setelahnya menampilkan </w:t>
      </w:r>
      <w:r w:rsidRPr="001D02BA">
        <w:rPr>
          <w:i/>
          <w:iCs/>
        </w:rPr>
        <w:t>modal</w:t>
      </w:r>
      <w:r>
        <w:rPr>
          <w:i/>
          <w:iCs/>
        </w:rPr>
        <w:t xml:space="preserve"> </w:t>
      </w:r>
      <w:r>
        <w:t xml:space="preserve">edit dengan menampilkan data yang dipilih. </w:t>
      </w:r>
      <w:r w:rsidRPr="001D02BA">
        <w:rPr>
          <w:i/>
          <w:iCs/>
        </w:rPr>
        <w:t>Actor</w:t>
      </w:r>
      <w:r>
        <w:rPr>
          <w:i/>
          <w:iCs/>
        </w:rPr>
        <w:t xml:space="preserve"> </w:t>
      </w:r>
      <w:r>
        <w:t xml:space="preserve">mengubah data dan klik simpan, perubahan data tersebut diteruskan ke dalam </w:t>
      </w:r>
      <w:r w:rsidRPr="00DB7CE5">
        <w:rPr>
          <w:i/>
          <w:iCs/>
        </w:rPr>
        <w:t>controller</w:t>
      </w:r>
      <w:r>
        <w:rPr>
          <w:i/>
          <w:iCs/>
        </w:rPr>
        <w:t xml:space="preserve"> </w:t>
      </w:r>
      <w:r>
        <w:t xml:space="preserve">dan setelahnya menerima pesan apakah data tersebut tersimpan atau tidak yang ditampilkan kepada </w:t>
      </w:r>
      <w:r>
        <w:rPr>
          <w:i/>
          <w:iCs/>
        </w:rPr>
        <w:t>actor</w:t>
      </w:r>
    </w:p>
    <w:p w14:paraId="12C90CE0" w14:textId="54002BC1" w:rsidR="006553A2" w:rsidRDefault="006553A2" w:rsidP="00DD0F2A">
      <w:pPr>
        <w:pStyle w:val="sequence"/>
        <w:numPr>
          <w:ilvl w:val="0"/>
          <w:numId w:val="0"/>
        </w:numPr>
        <w:ind w:left="1440" w:firstLine="720"/>
        <w:rPr>
          <w:i/>
          <w:iCs/>
        </w:rPr>
      </w:pPr>
      <w:r w:rsidRPr="00CA0F07">
        <w:rPr>
          <w:i/>
          <w:iCs/>
        </w:rPr>
        <w:t>Actor</w:t>
      </w:r>
      <w:r>
        <w:t xml:space="preserve"> klik hapus pada data yang dipilih, kemudian halaman pesanan menampilkan sebuah pesan untuk mengkonfirmasi apakah data tersebut akan dihapus atau tidak, </w:t>
      </w:r>
      <w:r w:rsidRPr="00D62DC5">
        <w:rPr>
          <w:i/>
          <w:iCs/>
        </w:rPr>
        <w:t>actor</w:t>
      </w:r>
      <w:r>
        <w:rPr>
          <w:i/>
          <w:iCs/>
        </w:rPr>
        <w:t xml:space="preserve"> </w:t>
      </w:r>
      <w:r>
        <w:t xml:space="preserve">konfirmasi dengan klik tombol hapus. Halaman </w:t>
      </w:r>
      <w:r w:rsidR="00F569CE">
        <w:t>bahan</w:t>
      </w:r>
      <w:r>
        <w:t xml:space="preserve"> mengirim id pesanan ke </w:t>
      </w:r>
      <w:r w:rsidRPr="00C45B4D">
        <w:rPr>
          <w:i/>
          <w:iCs/>
        </w:rPr>
        <w:t>controller</w:t>
      </w:r>
      <w:r>
        <w:rPr>
          <w:i/>
          <w:iCs/>
        </w:rPr>
        <w:t xml:space="preserve"> </w:t>
      </w:r>
      <w:r>
        <w:t xml:space="preserve">dan setelahnya menerima pesan apakah data tersebut terhapus atau tidak yang ditampilkan kepada </w:t>
      </w:r>
      <w:r>
        <w:rPr>
          <w:i/>
          <w:iCs/>
        </w:rPr>
        <w:t>actor</w:t>
      </w:r>
    </w:p>
    <w:p w14:paraId="45FFA6EB" w14:textId="57E3DAA3" w:rsidR="006553A2" w:rsidRDefault="00F569CE" w:rsidP="006553A2">
      <w:pPr>
        <w:pStyle w:val="sequence"/>
      </w:pPr>
      <w:r>
        <w:t>Bahan</w:t>
      </w:r>
    </w:p>
    <w:p w14:paraId="7BB37263" w14:textId="4B19CC54" w:rsidR="006553A2" w:rsidRDefault="006553A2" w:rsidP="00DD0F2A">
      <w:pPr>
        <w:pStyle w:val="sequence"/>
        <w:numPr>
          <w:ilvl w:val="0"/>
          <w:numId w:val="0"/>
        </w:numPr>
        <w:ind w:left="1440" w:firstLine="720"/>
      </w:pPr>
      <w:r>
        <w:t xml:space="preserve">Menerima permintaan mengambil seluruh data </w:t>
      </w:r>
      <w:r w:rsidR="00F569CE">
        <w:t>bahan</w:t>
      </w:r>
      <w:r>
        <w:t xml:space="preserve"> dari </w:t>
      </w:r>
      <w:r w:rsidRPr="00B35A09">
        <w:rPr>
          <w:i/>
          <w:iCs/>
        </w:rPr>
        <w:t>controller</w:t>
      </w:r>
      <w:r>
        <w:t>, kemudian mengembalikan semua data</w:t>
      </w:r>
      <w:r w:rsidR="00FC4116">
        <w:t xml:space="preserve"> bahan</w:t>
      </w:r>
      <w:r>
        <w:t>.</w:t>
      </w:r>
    </w:p>
    <w:p w14:paraId="2E384B2F" w14:textId="63AF88DF" w:rsidR="006553A2" w:rsidRDefault="006553A2" w:rsidP="00DD0F2A">
      <w:pPr>
        <w:pStyle w:val="sequence"/>
        <w:numPr>
          <w:ilvl w:val="0"/>
          <w:numId w:val="0"/>
        </w:numPr>
        <w:ind w:left="1440" w:firstLine="720"/>
      </w:pPr>
      <w:r>
        <w:t xml:space="preserve">Menerima permintaan menambah data </w:t>
      </w:r>
      <w:r w:rsidR="00F569CE">
        <w:t>bahan</w:t>
      </w:r>
      <w:r>
        <w:t xml:space="preserve"> berdasarkan inputan, kemudian mengembalikan pesan berhasil atau tidak.</w:t>
      </w:r>
    </w:p>
    <w:p w14:paraId="40A9106F" w14:textId="30F14EF8" w:rsidR="006553A2" w:rsidRDefault="006553A2" w:rsidP="00DD0F2A">
      <w:pPr>
        <w:pStyle w:val="sequence"/>
        <w:numPr>
          <w:ilvl w:val="0"/>
          <w:numId w:val="0"/>
        </w:numPr>
        <w:ind w:left="1440" w:firstLine="720"/>
      </w:pPr>
      <w:r>
        <w:t xml:space="preserve">Menerima permintaan mengambil data berdasarkan id inputan, kemudian mengembalikan data pesanan berdasarkan id </w:t>
      </w:r>
      <w:r w:rsidR="00F569CE">
        <w:t>bahan</w:t>
      </w:r>
      <w:r>
        <w:t>.</w:t>
      </w:r>
    </w:p>
    <w:p w14:paraId="30E83B4E" w14:textId="2016DD29" w:rsidR="006553A2" w:rsidRDefault="006553A2" w:rsidP="00DD0F2A">
      <w:pPr>
        <w:pStyle w:val="sequence"/>
        <w:numPr>
          <w:ilvl w:val="0"/>
          <w:numId w:val="0"/>
        </w:numPr>
        <w:ind w:left="1440" w:firstLine="720"/>
      </w:pPr>
      <w:r>
        <w:t>Menerima permintaan mengubah data</w:t>
      </w:r>
      <w:r w:rsidR="00F92B46">
        <w:t xml:space="preserve"> bahan</w:t>
      </w:r>
      <w:r>
        <w:t xml:space="preserve"> berdasarkan id inputan, kemudian mengembalikan pesan berhasil atau tidak.</w:t>
      </w:r>
    </w:p>
    <w:p w14:paraId="5837F607" w14:textId="4167D105" w:rsidR="006553A2" w:rsidRDefault="006553A2" w:rsidP="00DD0F2A">
      <w:pPr>
        <w:pStyle w:val="sequence"/>
        <w:numPr>
          <w:ilvl w:val="0"/>
          <w:numId w:val="0"/>
        </w:numPr>
        <w:ind w:left="1440" w:firstLine="720"/>
      </w:pPr>
      <w:r>
        <w:t xml:space="preserve">Menerima permintaan menghapus data </w:t>
      </w:r>
      <w:r w:rsidR="00217CB7">
        <w:t>bahan</w:t>
      </w:r>
      <w:r>
        <w:t xml:space="preserve"> berdasarkan id inputan, kemudian mengembalikan pesan berhasil atau tidak.</w:t>
      </w:r>
    </w:p>
    <w:p w14:paraId="3E2B0A0F" w14:textId="43395E21" w:rsidR="00361463" w:rsidRDefault="00361463">
      <w:pPr>
        <w:spacing w:before="0" w:after="160" w:line="259" w:lineRule="auto"/>
        <w:ind w:firstLine="0"/>
        <w:jc w:val="left"/>
        <w:rPr>
          <w:rFonts w:eastAsiaTheme="majorEastAsia" w:cstheme="majorBidi"/>
          <w:iCs/>
          <w:color w:val="000000" w:themeColor="text1"/>
          <w:szCs w:val="26"/>
        </w:rPr>
      </w:pPr>
      <w:r>
        <w:rPr>
          <w:szCs w:val="26"/>
        </w:rPr>
        <w:br w:type="page"/>
      </w:r>
    </w:p>
    <w:p w14:paraId="33DB66D1" w14:textId="0304308D" w:rsidR="00361463" w:rsidRDefault="00361463" w:rsidP="00361463">
      <w:pPr>
        <w:pStyle w:val="Heading4"/>
      </w:pPr>
      <w:r w:rsidRPr="00361463">
        <w:rPr>
          <w:i/>
        </w:rPr>
        <w:lastRenderedPageBreak/>
        <w:t>Sequence Diagram</w:t>
      </w:r>
      <w:r>
        <w:t xml:space="preserve"> Mengelola Data Pola</w:t>
      </w:r>
    </w:p>
    <w:p w14:paraId="1F503F6F" w14:textId="77777777" w:rsidR="00361463" w:rsidRDefault="00361463" w:rsidP="00361463">
      <w:pPr>
        <w:keepNext/>
        <w:ind w:firstLine="0"/>
        <w:jc w:val="center"/>
      </w:pPr>
      <w:r>
        <w:rPr>
          <w:noProof/>
          <w14:ligatures w14:val="standardContextual"/>
        </w:rPr>
        <w:drawing>
          <wp:inline distT="0" distB="0" distL="0" distR="0" wp14:anchorId="18B051A0" wp14:editId="5FF9AB97">
            <wp:extent cx="4405745" cy="726483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53">
                      <a:extLst>
                        <a:ext uri="{28A0092B-C50C-407E-A947-70E740481C1C}">
                          <a14:useLocalDpi xmlns:a14="http://schemas.microsoft.com/office/drawing/2010/main" val="0"/>
                        </a:ext>
                      </a:extLst>
                    </a:blip>
                    <a:stretch>
                      <a:fillRect/>
                    </a:stretch>
                  </pic:blipFill>
                  <pic:spPr>
                    <a:xfrm>
                      <a:off x="0" y="0"/>
                      <a:ext cx="4430255" cy="7305250"/>
                    </a:xfrm>
                    <a:prstGeom prst="rect">
                      <a:avLst/>
                    </a:prstGeom>
                  </pic:spPr>
                </pic:pic>
              </a:graphicData>
            </a:graphic>
          </wp:inline>
        </w:drawing>
      </w:r>
    </w:p>
    <w:p w14:paraId="52C755C8" w14:textId="244E6BBE" w:rsidR="00361463" w:rsidRPr="00361463" w:rsidRDefault="00361463" w:rsidP="00361463">
      <w:pPr>
        <w:pStyle w:val="Caption"/>
      </w:pPr>
      <w:r>
        <w:t xml:space="preserve">Gambar 4. </w:t>
      </w:r>
      <w:r>
        <w:fldChar w:fldCharType="begin"/>
      </w:r>
      <w:r>
        <w:instrText xml:space="preserve"> SEQ Gambar_4. \* ARABIC </w:instrText>
      </w:r>
      <w:r>
        <w:fldChar w:fldCharType="separate"/>
      </w:r>
      <w:r w:rsidR="008E7286">
        <w:rPr>
          <w:noProof/>
        </w:rPr>
        <w:t>19</w:t>
      </w:r>
      <w:r>
        <w:fldChar w:fldCharType="end"/>
      </w:r>
      <w:r>
        <w:t xml:space="preserve"> </w:t>
      </w:r>
      <w:r>
        <w:rPr>
          <w:bCs/>
          <w:i/>
          <w:iCs w:val="0"/>
        </w:rPr>
        <w:t xml:space="preserve">Sequence Diagram </w:t>
      </w:r>
      <w:r>
        <w:rPr>
          <w:bCs/>
        </w:rPr>
        <w:t>Mengelola Data Pola</w:t>
      </w:r>
    </w:p>
    <w:p w14:paraId="160C7749" w14:textId="3ADB3919" w:rsidR="006802C8" w:rsidRDefault="006802C8" w:rsidP="006802C8">
      <w:pPr>
        <w:pStyle w:val="Normal2"/>
      </w:pPr>
      <w:r>
        <w:lastRenderedPageBreak/>
        <w:t xml:space="preserve">Pada gambar 4.17 terdapat </w:t>
      </w:r>
      <w:r>
        <w:rPr>
          <w:i/>
          <w:iCs/>
        </w:rPr>
        <w:t xml:space="preserve">actor </w:t>
      </w:r>
      <w:r>
        <w:t xml:space="preserve">yaitu admin dan 4 (empat) buah </w:t>
      </w:r>
      <w:r>
        <w:rPr>
          <w:i/>
          <w:iCs/>
        </w:rPr>
        <w:t>object</w:t>
      </w:r>
      <w:r>
        <w:t xml:space="preserve"> diantaranya halaman </w:t>
      </w:r>
      <w:r>
        <w:rPr>
          <w:i/>
          <w:iCs/>
        </w:rPr>
        <w:t>dashboard</w:t>
      </w:r>
      <w:r>
        <w:t xml:space="preserve">, halaman pola, </w:t>
      </w:r>
      <w:r>
        <w:rPr>
          <w:i/>
          <w:iCs/>
        </w:rPr>
        <w:t xml:space="preserve">controller </w:t>
      </w:r>
      <w:r>
        <w:t>pola, model pola</w:t>
      </w:r>
      <w:r>
        <w:rPr>
          <w:i/>
          <w:iCs/>
        </w:rPr>
        <w:t xml:space="preserve">. </w:t>
      </w:r>
      <w:r w:rsidRPr="002E0079">
        <w:t>Penjelasan</w:t>
      </w:r>
      <w:r>
        <w:t xml:space="preserve"> </w:t>
      </w:r>
      <w:r w:rsidRPr="00CB352A">
        <w:rPr>
          <w:i/>
          <w:iCs/>
        </w:rPr>
        <w:t>sequence diagram</w:t>
      </w:r>
      <w:r>
        <w:t xml:space="preserve"> diatas sebagai berikut:</w:t>
      </w:r>
    </w:p>
    <w:p w14:paraId="7748FA7E" w14:textId="77777777" w:rsidR="006802C8" w:rsidRPr="006802C8" w:rsidRDefault="006802C8" w:rsidP="006802C8">
      <w:pPr>
        <w:pStyle w:val="sequence"/>
        <w:numPr>
          <w:ilvl w:val="0"/>
          <w:numId w:val="29"/>
        </w:numPr>
        <w:ind w:left="1440"/>
        <w:rPr>
          <w:rFonts w:eastAsiaTheme="majorEastAsia" w:cstheme="majorBidi"/>
          <w:szCs w:val="26"/>
        </w:rPr>
      </w:pPr>
      <w:r>
        <w:t xml:space="preserve">Halaman </w:t>
      </w:r>
      <w:r w:rsidRPr="006802C8">
        <w:rPr>
          <w:i/>
          <w:iCs/>
        </w:rPr>
        <w:t>dashboard</w:t>
      </w:r>
    </w:p>
    <w:p w14:paraId="45BE9ED9" w14:textId="7A4D2750" w:rsidR="006802C8" w:rsidRDefault="006802C8" w:rsidP="006802C8">
      <w:pPr>
        <w:pStyle w:val="sequence"/>
        <w:numPr>
          <w:ilvl w:val="0"/>
          <w:numId w:val="0"/>
        </w:numPr>
        <w:ind w:left="1440"/>
      </w:pPr>
      <w:r w:rsidRPr="00D6034A">
        <w:t xml:space="preserve">Pada halaman ini actor memilih menu atau halaman </w:t>
      </w:r>
      <w:r>
        <w:t>pola</w:t>
      </w:r>
    </w:p>
    <w:p w14:paraId="3CE0B40A" w14:textId="3C2640E6" w:rsidR="006802C8" w:rsidRPr="00EF22B8" w:rsidRDefault="006802C8" w:rsidP="006802C8">
      <w:pPr>
        <w:pStyle w:val="sequence"/>
        <w:rPr>
          <w:rFonts w:eastAsiaTheme="majorEastAsia" w:cstheme="majorBidi"/>
          <w:szCs w:val="26"/>
        </w:rPr>
      </w:pPr>
      <w:r w:rsidRPr="008A020C">
        <w:rPr>
          <w:i/>
          <w:iCs/>
        </w:rPr>
        <w:t>Controller</w:t>
      </w:r>
      <w:r>
        <w:t xml:space="preserve"> pola</w:t>
      </w:r>
    </w:p>
    <w:p w14:paraId="1367A8DF" w14:textId="139ABBC8" w:rsidR="006802C8" w:rsidRDefault="006802C8" w:rsidP="004D355B">
      <w:pPr>
        <w:pStyle w:val="sequence"/>
        <w:numPr>
          <w:ilvl w:val="0"/>
          <w:numId w:val="0"/>
        </w:numPr>
        <w:ind w:left="1440" w:firstLine="720"/>
      </w:pPr>
      <w:r>
        <w:t xml:space="preserve">Menerima permintaan halaman pola, kemudian mengambil data pola pada model pola dengan menggunakan fungsi </w:t>
      </w:r>
      <w:r w:rsidRPr="00300C49">
        <w:rPr>
          <w:i/>
          <w:iCs/>
        </w:rPr>
        <w:t>getAll</w:t>
      </w:r>
      <w:r>
        <w:rPr>
          <w:i/>
          <w:iCs/>
        </w:rPr>
        <w:t xml:space="preserve">, </w:t>
      </w:r>
      <w:r w:rsidRPr="00646111">
        <w:t xml:space="preserve">mengembalikan data </w:t>
      </w:r>
      <w:r>
        <w:t>pola tersebut bersamaan dengan menampilkan halaman pola.</w:t>
      </w:r>
    </w:p>
    <w:p w14:paraId="0AC62032" w14:textId="1CFC1D3C" w:rsidR="006802C8" w:rsidRDefault="006802C8" w:rsidP="004D355B">
      <w:pPr>
        <w:pStyle w:val="sequence"/>
        <w:numPr>
          <w:ilvl w:val="0"/>
          <w:numId w:val="0"/>
        </w:numPr>
        <w:ind w:left="1440" w:firstLine="720"/>
      </w:pPr>
      <w:r>
        <w:t xml:space="preserve">Menerima inputan data pola, kemudian menambahkan data pola itu ke dalam model pola dengan menggunakan fungsi </w:t>
      </w:r>
      <w:r w:rsidRPr="009058B1">
        <w:rPr>
          <w:i/>
          <w:iCs/>
        </w:rPr>
        <w:t>create</w:t>
      </w:r>
      <w:r>
        <w:rPr>
          <w:i/>
          <w:iCs/>
        </w:rPr>
        <w:t xml:space="preserve">, </w:t>
      </w:r>
      <w:r>
        <w:t>setelahnya mengembalikan sebuah pesan berhasil atau tidak data tersimpan.</w:t>
      </w:r>
    </w:p>
    <w:p w14:paraId="6DCDE5F1" w14:textId="3DCA442F" w:rsidR="006802C8" w:rsidRPr="009058B1" w:rsidRDefault="006802C8" w:rsidP="004D355B">
      <w:pPr>
        <w:pStyle w:val="sequence"/>
        <w:numPr>
          <w:ilvl w:val="0"/>
          <w:numId w:val="0"/>
        </w:numPr>
        <w:ind w:left="1440" w:firstLine="720"/>
      </w:pPr>
      <w:r>
        <w:t xml:space="preserve">Menerima inputan id pola, kemudian mengambil data pola berdasarkan id menggunakan fungsi </w:t>
      </w:r>
      <w:r w:rsidRPr="00517B11">
        <w:rPr>
          <w:i/>
          <w:iCs/>
        </w:rPr>
        <w:t>getById</w:t>
      </w:r>
      <w:r>
        <w:rPr>
          <w:i/>
          <w:iCs/>
        </w:rPr>
        <w:t xml:space="preserve"> </w:t>
      </w:r>
      <w:r>
        <w:t xml:space="preserve">dan setelahnya mengembalikan sebuah data pola untuk </w:t>
      </w:r>
      <w:r w:rsidRPr="003B748E">
        <w:rPr>
          <w:i/>
          <w:iCs/>
        </w:rPr>
        <w:t>modal</w:t>
      </w:r>
      <w:r>
        <w:t xml:space="preserve"> detail</w:t>
      </w:r>
    </w:p>
    <w:p w14:paraId="0EFB4F35" w14:textId="7BD03616" w:rsidR="006802C8" w:rsidRPr="00825742" w:rsidRDefault="006802C8" w:rsidP="004D355B">
      <w:pPr>
        <w:pStyle w:val="sequence"/>
        <w:numPr>
          <w:ilvl w:val="0"/>
          <w:numId w:val="0"/>
        </w:numPr>
        <w:ind w:left="1440" w:firstLine="720"/>
      </w:pPr>
      <w:r>
        <w:t xml:space="preserve">Menerima inputan id pola, kemudian mengambil data pola berdasarkan id menggunakan fungsi </w:t>
      </w:r>
      <w:r w:rsidRPr="00517B11">
        <w:rPr>
          <w:i/>
          <w:iCs/>
        </w:rPr>
        <w:t>getById</w:t>
      </w:r>
      <w:r>
        <w:rPr>
          <w:i/>
          <w:iCs/>
        </w:rPr>
        <w:t xml:space="preserve"> </w:t>
      </w:r>
      <w:r>
        <w:t xml:space="preserve">dan setelahnya mengembalikan sebuah data pola untuk </w:t>
      </w:r>
      <w:r w:rsidRPr="00825742">
        <w:rPr>
          <w:i/>
          <w:iCs/>
        </w:rPr>
        <w:t>modal</w:t>
      </w:r>
      <w:r>
        <w:rPr>
          <w:i/>
          <w:iCs/>
        </w:rPr>
        <w:t xml:space="preserve"> </w:t>
      </w:r>
      <w:r>
        <w:t>edit</w:t>
      </w:r>
    </w:p>
    <w:p w14:paraId="5A1A5315" w14:textId="009E354D" w:rsidR="006802C8" w:rsidRDefault="006802C8" w:rsidP="004D355B">
      <w:pPr>
        <w:pStyle w:val="sequence"/>
        <w:numPr>
          <w:ilvl w:val="0"/>
          <w:numId w:val="0"/>
        </w:numPr>
        <w:ind w:left="1440" w:firstLine="720"/>
      </w:pPr>
      <w:r>
        <w:t xml:space="preserve">Menerima data pola, kemudian mengubah data pola yang sudah ada berdasarkan id </w:t>
      </w:r>
      <w:r w:rsidR="00F83E8A">
        <w:t>pola</w:t>
      </w:r>
      <w:r>
        <w:t xml:space="preserve"> menggunakan fungsi </w:t>
      </w:r>
      <w:r w:rsidRPr="002C6F2C">
        <w:rPr>
          <w:i/>
          <w:iCs/>
        </w:rPr>
        <w:t>update</w:t>
      </w:r>
      <w:r>
        <w:rPr>
          <w:i/>
          <w:iCs/>
        </w:rPr>
        <w:t xml:space="preserve"> </w:t>
      </w:r>
      <w:r>
        <w:t>dan mengembalikan sebuah pesan tersimpan atau tidak data pola.</w:t>
      </w:r>
    </w:p>
    <w:p w14:paraId="3EF23AA0" w14:textId="41E54FC4" w:rsidR="006802C8" w:rsidRDefault="006802C8" w:rsidP="004D355B">
      <w:pPr>
        <w:pStyle w:val="sequence"/>
        <w:numPr>
          <w:ilvl w:val="0"/>
          <w:numId w:val="0"/>
        </w:numPr>
        <w:ind w:left="1440" w:firstLine="720"/>
      </w:pPr>
      <w:r>
        <w:t>Menerima inputan id pola, kemudian menghapus data pola berdasarkan id dari inputan dan setelahnya mengembalikan sebuah pesan terhapus atau tidak data tersebut.</w:t>
      </w:r>
    </w:p>
    <w:p w14:paraId="6DBFD879" w14:textId="394A1BDF" w:rsidR="006802C8" w:rsidRDefault="006802C8" w:rsidP="006802C8">
      <w:pPr>
        <w:pStyle w:val="sequence"/>
      </w:pPr>
      <w:r>
        <w:t>Halaman pola</w:t>
      </w:r>
    </w:p>
    <w:p w14:paraId="73E09DAE" w14:textId="69E5A5F9" w:rsidR="006802C8" w:rsidRDefault="006802C8" w:rsidP="004D355B">
      <w:pPr>
        <w:pStyle w:val="sequence"/>
        <w:numPr>
          <w:ilvl w:val="0"/>
          <w:numId w:val="0"/>
        </w:numPr>
        <w:ind w:left="1440" w:firstLine="720"/>
      </w:pPr>
      <w:r>
        <w:t xml:space="preserve">Menampilkan halaman pesanan, kemudian </w:t>
      </w:r>
      <w:r>
        <w:rPr>
          <w:i/>
          <w:iCs/>
        </w:rPr>
        <w:t xml:space="preserve">actor </w:t>
      </w:r>
      <w:r>
        <w:t xml:space="preserve">klik tambah yang akan menampilkan </w:t>
      </w:r>
      <w:r w:rsidRPr="00E1651B">
        <w:rPr>
          <w:i/>
          <w:iCs/>
        </w:rPr>
        <w:t>modal</w:t>
      </w:r>
      <w:r>
        <w:t xml:space="preserve"> tambah dan setelahnya </w:t>
      </w:r>
      <w:r>
        <w:rPr>
          <w:i/>
          <w:iCs/>
        </w:rPr>
        <w:t xml:space="preserve">actor </w:t>
      </w:r>
      <w:r>
        <w:t xml:space="preserve">mengisi data pola baru. Data pola akan dikirim ke </w:t>
      </w:r>
      <w:r w:rsidRPr="007049BE">
        <w:rPr>
          <w:i/>
          <w:iCs/>
        </w:rPr>
        <w:t>controller</w:t>
      </w:r>
      <w:r>
        <w:t xml:space="preserve"> untuk disimpan mengembalikan sebuah pesan berhasil atau tidak data disimpan.</w:t>
      </w:r>
    </w:p>
    <w:p w14:paraId="0B0E02A4" w14:textId="11591587" w:rsidR="006802C8" w:rsidRPr="00C04101" w:rsidRDefault="006802C8" w:rsidP="004D355B">
      <w:pPr>
        <w:pStyle w:val="sequence"/>
        <w:numPr>
          <w:ilvl w:val="0"/>
          <w:numId w:val="0"/>
        </w:numPr>
        <w:ind w:left="1440" w:firstLine="720"/>
      </w:pPr>
      <w:r>
        <w:rPr>
          <w:i/>
          <w:iCs/>
        </w:rPr>
        <w:lastRenderedPageBreak/>
        <w:t xml:space="preserve">Actor </w:t>
      </w:r>
      <w:r>
        <w:t xml:space="preserve">klik detail pada data yang dipilih. Halaman pola mengirimkan id pola ke </w:t>
      </w:r>
      <w:r w:rsidRPr="005C6694">
        <w:rPr>
          <w:i/>
          <w:iCs/>
        </w:rPr>
        <w:t>controller</w:t>
      </w:r>
      <w:r>
        <w:rPr>
          <w:i/>
          <w:iCs/>
        </w:rPr>
        <w:t xml:space="preserve"> </w:t>
      </w:r>
      <w:r>
        <w:t xml:space="preserve">dan setelahnya menampilkan </w:t>
      </w:r>
      <w:r w:rsidRPr="001D02BA">
        <w:rPr>
          <w:i/>
          <w:iCs/>
        </w:rPr>
        <w:t>modal</w:t>
      </w:r>
      <w:r>
        <w:rPr>
          <w:i/>
          <w:iCs/>
        </w:rPr>
        <w:t xml:space="preserve"> </w:t>
      </w:r>
      <w:r>
        <w:t xml:space="preserve">detail dengan menampilkan data yang dipilih. </w:t>
      </w:r>
      <w:r>
        <w:rPr>
          <w:i/>
          <w:iCs/>
        </w:rPr>
        <w:t xml:space="preserve">Actor </w:t>
      </w:r>
      <w:r>
        <w:t xml:space="preserve">klik tutup dan </w:t>
      </w:r>
      <w:r w:rsidRPr="00C04101">
        <w:rPr>
          <w:i/>
          <w:iCs/>
        </w:rPr>
        <w:t>modal</w:t>
      </w:r>
      <w:r>
        <w:rPr>
          <w:i/>
          <w:iCs/>
        </w:rPr>
        <w:t xml:space="preserve"> </w:t>
      </w:r>
      <w:r>
        <w:t>detail ditutup.</w:t>
      </w:r>
    </w:p>
    <w:p w14:paraId="33880CBE" w14:textId="5303F607" w:rsidR="006802C8" w:rsidRDefault="006802C8" w:rsidP="004D355B">
      <w:pPr>
        <w:pStyle w:val="sequence"/>
        <w:numPr>
          <w:ilvl w:val="0"/>
          <w:numId w:val="0"/>
        </w:numPr>
        <w:ind w:left="1440" w:firstLine="720"/>
        <w:rPr>
          <w:i/>
          <w:iCs/>
        </w:rPr>
      </w:pPr>
      <w:r>
        <w:rPr>
          <w:i/>
          <w:iCs/>
        </w:rPr>
        <w:t xml:space="preserve">Actor </w:t>
      </w:r>
      <w:r>
        <w:t>klik edit pada data yang dipilih</w:t>
      </w:r>
      <w:r>
        <w:rPr>
          <w:i/>
          <w:iCs/>
        </w:rPr>
        <w:t>.</w:t>
      </w:r>
      <w:r>
        <w:t xml:space="preserve"> Halaman pola mengirimkan id pola ke </w:t>
      </w:r>
      <w:r w:rsidRPr="005C6694">
        <w:rPr>
          <w:i/>
          <w:iCs/>
        </w:rPr>
        <w:t>controller</w:t>
      </w:r>
      <w:r>
        <w:rPr>
          <w:i/>
          <w:iCs/>
        </w:rPr>
        <w:t xml:space="preserve"> </w:t>
      </w:r>
      <w:r>
        <w:t xml:space="preserve">setelahnya menampilkan </w:t>
      </w:r>
      <w:r w:rsidRPr="001D02BA">
        <w:rPr>
          <w:i/>
          <w:iCs/>
        </w:rPr>
        <w:t>modal</w:t>
      </w:r>
      <w:r>
        <w:rPr>
          <w:i/>
          <w:iCs/>
        </w:rPr>
        <w:t xml:space="preserve"> </w:t>
      </w:r>
      <w:r>
        <w:t xml:space="preserve">edit dengan menampilkan data yang dipilih. </w:t>
      </w:r>
      <w:r w:rsidRPr="001D02BA">
        <w:rPr>
          <w:i/>
          <w:iCs/>
        </w:rPr>
        <w:t>Actor</w:t>
      </w:r>
      <w:r>
        <w:rPr>
          <w:i/>
          <w:iCs/>
        </w:rPr>
        <w:t xml:space="preserve"> </w:t>
      </w:r>
      <w:r>
        <w:t xml:space="preserve">mengubah data dan klik simpan, perubahan data tersebut diteruskan ke dalam </w:t>
      </w:r>
      <w:r w:rsidRPr="00DB7CE5">
        <w:rPr>
          <w:i/>
          <w:iCs/>
        </w:rPr>
        <w:t>controller</w:t>
      </w:r>
      <w:r>
        <w:rPr>
          <w:i/>
          <w:iCs/>
        </w:rPr>
        <w:t xml:space="preserve"> </w:t>
      </w:r>
      <w:r>
        <w:t xml:space="preserve">dan setelahnya menerima pesan apakah data tersebut tersimpan atau tidak yang ditampilkan kepada </w:t>
      </w:r>
      <w:r>
        <w:rPr>
          <w:i/>
          <w:iCs/>
        </w:rPr>
        <w:t>actor</w:t>
      </w:r>
    </w:p>
    <w:p w14:paraId="055DB396" w14:textId="23A479AC" w:rsidR="006802C8" w:rsidRDefault="006802C8" w:rsidP="004D355B">
      <w:pPr>
        <w:pStyle w:val="sequence"/>
        <w:numPr>
          <w:ilvl w:val="0"/>
          <w:numId w:val="0"/>
        </w:numPr>
        <w:ind w:left="1440" w:firstLine="720"/>
        <w:rPr>
          <w:i/>
          <w:iCs/>
        </w:rPr>
      </w:pPr>
      <w:r w:rsidRPr="00CA0F07">
        <w:rPr>
          <w:i/>
          <w:iCs/>
        </w:rPr>
        <w:t>Actor</w:t>
      </w:r>
      <w:r>
        <w:t xml:space="preserve"> klik hapus pada data yang dipilih, kemudian halaman pesanan menampilkan sebuah pesan untuk mengkonfirmasi apakah data tersebut akan dihapus atau tidak, </w:t>
      </w:r>
      <w:r w:rsidRPr="00D62DC5">
        <w:rPr>
          <w:i/>
          <w:iCs/>
        </w:rPr>
        <w:t>actor</w:t>
      </w:r>
      <w:r>
        <w:rPr>
          <w:i/>
          <w:iCs/>
        </w:rPr>
        <w:t xml:space="preserve"> </w:t>
      </w:r>
      <w:r>
        <w:t xml:space="preserve">konfirmasi dengan klik tombol hapus. Halaman pola mengirim id pesanan ke </w:t>
      </w:r>
      <w:r w:rsidRPr="00C45B4D">
        <w:rPr>
          <w:i/>
          <w:iCs/>
        </w:rPr>
        <w:t>controller</w:t>
      </w:r>
      <w:r>
        <w:rPr>
          <w:i/>
          <w:iCs/>
        </w:rPr>
        <w:t xml:space="preserve"> </w:t>
      </w:r>
      <w:r>
        <w:t xml:space="preserve">dan setelahnya menerima pesan apakah data tersebut terhapus atau tidak yang ditampilkan kepada </w:t>
      </w:r>
      <w:r>
        <w:rPr>
          <w:i/>
          <w:iCs/>
        </w:rPr>
        <w:t>actor</w:t>
      </w:r>
    </w:p>
    <w:p w14:paraId="76BF3DCE" w14:textId="62487A9E" w:rsidR="006802C8" w:rsidRDefault="006802C8" w:rsidP="006802C8">
      <w:pPr>
        <w:pStyle w:val="sequence"/>
      </w:pPr>
      <w:r>
        <w:t>Pola</w:t>
      </w:r>
    </w:p>
    <w:p w14:paraId="21B31082" w14:textId="3B2C6745" w:rsidR="006802C8" w:rsidRDefault="006802C8" w:rsidP="004D355B">
      <w:pPr>
        <w:pStyle w:val="sequence"/>
        <w:numPr>
          <w:ilvl w:val="0"/>
          <w:numId w:val="0"/>
        </w:numPr>
        <w:ind w:left="1440" w:firstLine="720"/>
      </w:pPr>
      <w:r>
        <w:t xml:space="preserve">Menerima permintaan mengambil seluruh data pola dari </w:t>
      </w:r>
      <w:r w:rsidRPr="00B35A09">
        <w:rPr>
          <w:i/>
          <w:iCs/>
        </w:rPr>
        <w:t>controller</w:t>
      </w:r>
      <w:r>
        <w:t xml:space="preserve">, kemudian mengembalikan semua data </w:t>
      </w:r>
      <w:r w:rsidR="00F35648">
        <w:t>pola</w:t>
      </w:r>
      <w:r>
        <w:t>.</w:t>
      </w:r>
    </w:p>
    <w:p w14:paraId="6D8D0AB0" w14:textId="60BDB077" w:rsidR="006802C8" w:rsidRDefault="006802C8" w:rsidP="004D355B">
      <w:pPr>
        <w:pStyle w:val="sequence"/>
        <w:numPr>
          <w:ilvl w:val="0"/>
          <w:numId w:val="0"/>
        </w:numPr>
        <w:ind w:left="1440" w:firstLine="720"/>
      </w:pPr>
      <w:r>
        <w:t>Menerima permintaan menambah data pola berdasarkan inputan, kemudian mengembalikan pesan berhasil atau tidak.</w:t>
      </w:r>
    </w:p>
    <w:p w14:paraId="56DFFC5F" w14:textId="0EE61F9A" w:rsidR="006802C8" w:rsidRDefault="006802C8" w:rsidP="004D355B">
      <w:pPr>
        <w:pStyle w:val="sequence"/>
        <w:numPr>
          <w:ilvl w:val="0"/>
          <w:numId w:val="0"/>
        </w:numPr>
        <w:ind w:left="1440" w:firstLine="720"/>
      </w:pPr>
      <w:r>
        <w:t>Menerima permintaan mengambil data berdasarkan id inputan, kemudian mengembalikan data</w:t>
      </w:r>
      <w:r w:rsidR="00F92B46">
        <w:t xml:space="preserve"> pola</w:t>
      </w:r>
      <w:r>
        <w:t xml:space="preserve"> berdasarkan id pola.</w:t>
      </w:r>
    </w:p>
    <w:p w14:paraId="69E19ADB" w14:textId="77777777" w:rsidR="006802C8" w:rsidRDefault="006802C8" w:rsidP="004D355B">
      <w:pPr>
        <w:pStyle w:val="sequence"/>
        <w:numPr>
          <w:ilvl w:val="0"/>
          <w:numId w:val="0"/>
        </w:numPr>
        <w:ind w:left="1440" w:firstLine="720"/>
      </w:pPr>
      <w:r>
        <w:t>Menerima permintaan mengubah data pesanan berdasarkan id inputan, kemudian mengembalikan pesan berhasil atau tidak.</w:t>
      </w:r>
    </w:p>
    <w:p w14:paraId="0EFEB54E" w14:textId="4813CC35" w:rsidR="006802C8" w:rsidRDefault="006802C8" w:rsidP="004D355B">
      <w:pPr>
        <w:pStyle w:val="sequence"/>
        <w:numPr>
          <w:ilvl w:val="0"/>
          <w:numId w:val="0"/>
        </w:numPr>
        <w:ind w:left="1440" w:firstLine="720"/>
      </w:pPr>
      <w:r>
        <w:t xml:space="preserve">Menerima permintaan menghapus data </w:t>
      </w:r>
      <w:r w:rsidR="002F0C4B">
        <w:t>pola</w:t>
      </w:r>
      <w:r>
        <w:t xml:space="preserve"> berdasarkan id inputan, kemudian mengembalikan pesan berhasil atau tidak.</w:t>
      </w:r>
    </w:p>
    <w:p w14:paraId="4D9FCBC1" w14:textId="77777777" w:rsidR="00294E23" w:rsidRDefault="00294E23">
      <w:pPr>
        <w:spacing w:before="0" w:after="160" w:line="259" w:lineRule="auto"/>
        <w:ind w:firstLine="0"/>
        <w:jc w:val="left"/>
        <w:rPr>
          <w:rFonts w:eastAsiaTheme="majorEastAsia" w:cstheme="majorBidi"/>
          <w:i/>
          <w:iCs/>
          <w:color w:val="000000" w:themeColor="text1"/>
        </w:rPr>
      </w:pPr>
      <w:r>
        <w:rPr>
          <w:i/>
        </w:rPr>
        <w:br w:type="page"/>
      </w:r>
    </w:p>
    <w:p w14:paraId="49DBBD29" w14:textId="49E7E3A8" w:rsidR="00294E23" w:rsidRDefault="00294E23" w:rsidP="00294E23">
      <w:pPr>
        <w:pStyle w:val="Heading4"/>
      </w:pPr>
      <w:r w:rsidRPr="00294E23">
        <w:rPr>
          <w:i/>
        </w:rPr>
        <w:lastRenderedPageBreak/>
        <w:t>Sequence Diagram</w:t>
      </w:r>
      <w:r>
        <w:t xml:space="preserve"> Cetak Faktur</w:t>
      </w:r>
    </w:p>
    <w:p w14:paraId="152DFD07" w14:textId="77777777" w:rsidR="0049692E" w:rsidRDefault="00294E23" w:rsidP="0049692E">
      <w:pPr>
        <w:keepNext/>
        <w:ind w:firstLine="0"/>
        <w:jc w:val="center"/>
      </w:pPr>
      <w:r>
        <w:rPr>
          <w:noProof/>
          <w14:ligatures w14:val="standardContextual"/>
        </w:rPr>
        <w:drawing>
          <wp:inline distT="0" distB="0" distL="0" distR="0" wp14:anchorId="000C1CDE" wp14:editId="2BA5F0CD">
            <wp:extent cx="5243764" cy="4030980"/>
            <wp:effectExtent l="0" t="0" r="0" b="76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54">
                      <a:extLst>
                        <a:ext uri="{28A0092B-C50C-407E-A947-70E740481C1C}">
                          <a14:useLocalDpi xmlns:a14="http://schemas.microsoft.com/office/drawing/2010/main" val="0"/>
                        </a:ext>
                      </a:extLst>
                    </a:blip>
                    <a:stretch>
                      <a:fillRect/>
                    </a:stretch>
                  </pic:blipFill>
                  <pic:spPr>
                    <a:xfrm>
                      <a:off x="0" y="0"/>
                      <a:ext cx="5243764" cy="4030980"/>
                    </a:xfrm>
                    <a:prstGeom prst="rect">
                      <a:avLst/>
                    </a:prstGeom>
                  </pic:spPr>
                </pic:pic>
              </a:graphicData>
            </a:graphic>
          </wp:inline>
        </w:drawing>
      </w:r>
    </w:p>
    <w:p w14:paraId="6015910D" w14:textId="22E1AA14" w:rsidR="00294E23" w:rsidRPr="0010769D" w:rsidRDefault="0049692E" w:rsidP="0049692E">
      <w:pPr>
        <w:pStyle w:val="Caption"/>
      </w:pPr>
      <w:r>
        <w:t xml:space="preserve">Gambar 4. </w:t>
      </w:r>
      <w:r>
        <w:fldChar w:fldCharType="begin"/>
      </w:r>
      <w:r>
        <w:instrText xml:space="preserve"> SEQ Gambar_4. \* ARABIC </w:instrText>
      </w:r>
      <w:r>
        <w:fldChar w:fldCharType="separate"/>
      </w:r>
      <w:r w:rsidR="008E7286">
        <w:rPr>
          <w:noProof/>
        </w:rPr>
        <w:t>20</w:t>
      </w:r>
      <w:r>
        <w:fldChar w:fldCharType="end"/>
      </w:r>
      <w:r w:rsidR="0010769D">
        <w:t xml:space="preserve"> </w:t>
      </w:r>
      <w:r w:rsidR="0010769D">
        <w:rPr>
          <w:bCs/>
          <w:i/>
          <w:iCs w:val="0"/>
        </w:rPr>
        <w:t xml:space="preserve">Sequence Diagram </w:t>
      </w:r>
      <w:r w:rsidR="0010769D">
        <w:rPr>
          <w:bCs/>
        </w:rPr>
        <w:t>Cetak Faktur</w:t>
      </w:r>
    </w:p>
    <w:p w14:paraId="5966E17A" w14:textId="7BAD12E8" w:rsidR="00D3752A" w:rsidRDefault="00D3752A" w:rsidP="00D3752A">
      <w:pPr>
        <w:pStyle w:val="Normal2"/>
      </w:pPr>
      <w:r>
        <w:t xml:space="preserve">Pada gambar 4.20 terdapat </w:t>
      </w:r>
      <w:r>
        <w:rPr>
          <w:i/>
          <w:iCs/>
        </w:rPr>
        <w:t xml:space="preserve">actor </w:t>
      </w:r>
      <w:r>
        <w:t xml:space="preserve">yaitu admin dan 4 (empat) buah </w:t>
      </w:r>
      <w:r>
        <w:rPr>
          <w:i/>
          <w:iCs/>
        </w:rPr>
        <w:t>object</w:t>
      </w:r>
      <w:r>
        <w:t xml:space="preserve"> diantaranya halaman </w:t>
      </w:r>
      <w:r>
        <w:rPr>
          <w:i/>
          <w:iCs/>
        </w:rPr>
        <w:t>dashboard</w:t>
      </w:r>
      <w:r>
        <w:t>, halaman</w:t>
      </w:r>
      <w:r w:rsidR="005A690F">
        <w:t xml:space="preserve"> cetak faktur</w:t>
      </w:r>
      <w:r>
        <w:t xml:space="preserve">, </w:t>
      </w:r>
      <w:r>
        <w:rPr>
          <w:i/>
          <w:iCs/>
        </w:rPr>
        <w:t>controller</w:t>
      </w:r>
      <w:r w:rsidR="005A690F">
        <w:rPr>
          <w:i/>
          <w:iCs/>
        </w:rPr>
        <w:t xml:space="preserve"> </w:t>
      </w:r>
      <w:r w:rsidR="005A690F">
        <w:t>cetak faktur</w:t>
      </w:r>
      <w:r>
        <w:t xml:space="preserve">, model </w:t>
      </w:r>
      <w:r w:rsidR="005A690F">
        <w:t>cetak faktur</w:t>
      </w:r>
      <w:r>
        <w:rPr>
          <w:i/>
          <w:iCs/>
        </w:rPr>
        <w:t xml:space="preserve">. </w:t>
      </w:r>
      <w:r w:rsidRPr="002E0079">
        <w:t>Penjelasan</w:t>
      </w:r>
      <w:r>
        <w:t xml:space="preserve"> </w:t>
      </w:r>
      <w:r w:rsidRPr="00CB352A">
        <w:rPr>
          <w:i/>
          <w:iCs/>
        </w:rPr>
        <w:t>sequence diagram</w:t>
      </w:r>
      <w:r>
        <w:t xml:space="preserve"> diatas sebagai berikut:</w:t>
      </w:r>
    </w:p>
    <w:p w14:paraId="5AE4FA5B" w14:textId="77777777" w:rsidR="00D3752A" w:rsidRPr="005A690F" w:rsidRDefault="00D3752A" w:rsidP="005A690F">
      <w:pPr>
        <w:pStyle w:val="sequence"/>
        <w:numPr>
          <w:ilvl w:val="0"/>
          <w:numId w:val="30"/>
        </w:numPr>
        <w:ind w:left="1440"/>
        <w:rPr>
          <w:rFonts w:eastAsiaTheme="majorEastAsia" w:cstheme="majorBidi"/>
          <w:szCs w:val="26"/>
        </w:rPr>
      </w:pPr>
      <w:r>
        <w:t xml:space="preserve">Halaman </w:t>
      </w:r>
      <w:r w:rsidRPr="005A690F">
        <w:rPr>
          <w:i/>
          <w:iCs/>
        </w:rPr>
        <w:t>dashboard</w:t>
      </w:r>
    </w:p>
    <w:p w14:paraId="1D656AA0" w14:textId="4DE676FC" w:rsidR="00D3752A" w:rsidRDefault="00D3752A" w:rsidP="00D3752A">
      <w:pPr>
        <w:pStyle w:val="sequence"/>
        <w:numPr>
          <w:ilvl w:val="0"/>
          <w:numId w:val="0"/>
        </w:numPr>
        <w:ind w:left="1440"/>
      </w:pPr>
      <w:r w:rsidRPr="00D6034A">
        <w:t xml:space="preserve">Pada halaman ini </w:t>
      </w:r>
      <w:r w:rsidRPr="005A690F">
        <w:rPr>
          <w:i/>
          <w:iCs/>
        </w:rPr>
        <w:t>actor</w:t>
      </w:r>
      <w:r w:rsidRPr="00D6034A">
        <w:t xml:space="preserve"> memilih menu atau halaman </w:t>
      </w:r>
      <w:r w:rsidR="00524754">
        <w:t>cetak faktur</w:t>
      </w:r>
    </w:p>
    <w:p w14:paraId="56B82F60" w14:textId="7FA00A11" w:rsidR="00D3752A" w:rsidRPr="00EF22B8" w:rsidRDefault="00D3752A" w:rsidP="00D3752A">
      <w:pPr>
        <w:pStyle w:val="sequence"/>
        <w:rPr>
          <w:rFonts w:eastAsiaTheme="majorEastAsia" w:cstheme="majorBidi"/>
          <w:szCs w:val="26"/>
        </w:rPr>
      </w:pPr>
      <w:r w:rsidRPr="008A020C">
        <w:rPr>
          <w:i/>
          <w:iCs/>
        </w:rPr>
        <w:t>Controller</w:t>
      </w:r>
      <w:r>
        <w:t xml:space="preserve"> </w:t>
      </w:r>
      <w:r w:rsidR="00524754">
        <w:t>cetak faktur</w:t>
      </w:r>
    </w:p>
    <w:p w14:paraId="72FE5901" w14:textId="6EF334C0" w:rsidR="00D3752A" w:rsidRDefault="00D3752A" w:rsidP="004D355B">
      <w:pPr>
        <w:pStyle w:val="sequence"/>
        <w:numPr>
          <w:ilvl w:val="0"/>
          <w:numId w:val="0"/>
        </w:numPr>
        <w:ind w:left="1440" w:firstLine="720"/>
      </w:pPr>
      <w:r>
        <w:t xml:space="preserve">Menerima permintaan halaman </w:t>
      </w:r>
      <w:r w:rsidR="00524754">
        <w:t>cetak faktur</w:t>
      </w:r>
      <w:r>
        <w:t xml:space="preserve">, </w:t>
      </w:r>
      <w:r w:rsidR="00D0210D">
        <w:t>kemudian menampilkan halaman cetak faktur.</w:t>
      </w:r>
    </w:p>
    <w:p w14:paraId="56FF8926" w14:textId="20CE219E" w:rsidR="00D3752A" w:rsidRPr="009058B1" w:rsidRDefault="00D3752A" w:rsidP="004D355B">
      <w:pPr>
        <w:pStyle w:val="sequence"/>
        <w:numPr>
          <w:ilvl w:val="0"/>
          <w:numId w:val="0"/>
        </w:numPr>
        <w:ind w:left="1440" w:firstLine="720"/>
      </w:pPr>
      <w:r>
        <w:t xml:space="preserve">Menerima inputan id </w:t>
      </w:r>
      <w:r w:rsidR="00D0210D">
        <w:t>pesanan</w:t>
      </w:r>
      <w:r>
        <w:t xml:space="preserve">, kemudian mengambil data </w:t>
      </w:r>
      <w:r w:rsidR="00D0210D">
        <w:t xml:space="preserve">pesanan </w:t>
      </w:r>
      <w:r>
        <w:t xml:space="preserve">berdasarkan id menggunakan fungsi </w:t>
      </w:r>
      <w:r w:rsidRPr="00517B11">
        <w:rPr>
          <w:i/>
          <w:iCs/>
        </w:rPr>
        <w:t>getById</w:t>
      </w:r>
      <w:r>
        <w:rPr>
          <w:i/>
          <w:iCs/>
        </w:rPr>
        <w:t xml:space="preserve"> </w:t>
      </w:r>
      <w:r>
        <w:t>dan setelahnya mengembalikan sebuah data</w:t>
      </w:r>
      <w:r w:rsidR="00FB1B01">
        <w:t xml:space="preserve"> pesanan</w:t>
      </w:r>
      <w:r>
        <w:t xml:space="preserve"> untuk </w:t>
      </w:r>
      <w:r w:rsidR="00FB1B01">
        <w:t>faktur</w:t>
      </w:r>
    </w:p>
    <w:p w14:paraId="06CFD37E" w14:textId="713FC159" w:rsidR="00367C5C" w:rsidRDefault="00D3752A" w:rsidP="004D355B">
      <w:pPr>
        <w:pStyle w:val="sequence"/>
        <w:numPr>
          <w:ilvl w:val="0"/>
          <w:numId w:val="0"/>
        </w:numPr>
        <w:ind w:left="1440" w:firstLine="720"/>
      </w:pPr>
      <w:r>
        <w:lastRenderedPageBreak/>
        <w:t xml:space="preserve">Menerima </w:t>
      </w:r>
      <w:r w:rsidR="00455A2B">
        <w:t xml:space="preserve">inputan </w:t>
      </w:r>
      <w:r>
        <w:t>data</w:t>
      </w:r>
      <w:r w:rsidR="00455A2B">
        <w:t xml:space="preserve"> pesanan</w:t>
      </w:r>
      <w:r>
        <w:t>, kemudian mengubah data</w:t>
      </w:r>
      <w:r w:rsidR="00455A2B">
        <w:t xml:space="preserve"> pesanan</w:t>
      </w:r>
      <w:r>
        <w:t xml:space="preserve"> yang sudah ada berdasarkan id</w:t>
      </w:r>
      <w:r w:rsidR="00455A2B">
        <w:t xml:space="preserve"> pesanan</w:t>
      </w:r>
      <w:r>
        <w:t xml:space="preserve"> menggunakan fungsi </w:t>
      </w:r>
      <w:r w:rsidRPr="002C6F2C">
        <w:rPr>
          <w:i/>
          <w:iCs/>
        </w:rPr>
        <w:t>update</w:t>
      </w:r>
      <w:r>
        <w:rPr>
          <w:i/>
          <w:iCs/>
        </w:rPr>
        <w:t xml:space="preserve"> </w:t>
      </w:r>
      <w:r>
        <w:t xml:space="preserve">dan mengembalikan sebuah pesan tersimpan atau tidak data </w:t>
      </w:r>
      <w:r w:rsidR="00F83E8A">
        <w:t>pesanan</w:t>
      </w:r>
      <w:r w:rsidR="00A1086E">
        <w:t xml:space="preserve"> dan setelahnya mencetak faktur pembayaran</w:t>
      </w:r>
    </w:p>
    <w:p w14:paraId="70CF4301" w14:textId="213A7D40" w:rsidR="00D3752A" w:rsidRDefault="00D3752A" w:rsidP="00D3752A">
      <w:pPr>
        <w:pStyle w:val="sequence"/>
      </w:pPr>
      <w:r>
        <w:t xml:space="preserve">Halaman </w:t>
      </w:r>
      <w:r w:rsidR="00A1086E">
        <w:t>cetak faktur</w:t>
      </w:r>
    </w:p>
    <w:p w14:paraId="3DD4CF76" w14:textId="2DEAB489" w:rsidR="00C00E67" w:rsidRPr="00263689" w:rsidRDefault="00D3752A" w:rsidP="004D355B">
      <w:pPr>
        <w:pStyle w:val="sequence"/>
        <w:numPr>
          <w:ilvl w:val="0"/>
          <w:numId w:val="0"/>
        </w:numPr>
        <w:ind w:left="1440" w:firstLine="720"/>
      </w:pPr>
      <w:r>
        <w:t>Menampilkan halaman</w:t>
      </w:r>
      <w:r w:rsidR="00C00E67">
        <w:t xml:space="preserve"> cetak faktur</w:t>
      </w:r>
      <w:r>
        <w:t xml:space="preserve">, kemudian </w:t>
      </w:r>
      <w:r>
        <w:rPr>
          <w:i/>
          <w:iCs/>
        </w:rPr>
        <w:t xml:space="preserve">actor </w:t>
      </w:r>
      <w:r w:rsidR="00C00E67">
        <w:t>memilih</w:t>
      </w:r>
      <w:r>
        <w:t xml:space="preserve"> </w:t>
      </w:r>
      <w:r w:rsidR="00C00E67">
        <w:t>data pesanan yang akan dicetak faktur pembayarannya</w:t>
      </w:r>
      <w:r w:rsidR="00DE68F5">
        <w:t xml:space="preserve">, setelahnya </w:t>
      </w:r>
      <w:r w:rsidR="00DE68F5">
        <w:rPr>
          <w:i/>
          <w:iCs/>
        </w:rPr>
        <w:t xml:space="preserve">actor </w:t>
      </w:r>
      <w:r w:rsidR="00DE68F5">
        <w:t>mengisi data faktur pembayaran</w:t>
      </w:r>
      <w:r w:rsidR="00263689">
        <w:t xml:space="preserve"> dan klik tombol </w:t>
      </w:r>
      <w:r w:rsidR="00263689" w:rsidRPr="00263689">
        <w:rPr>
          <w:i/>
          <w:iCs/>
        </w:rPr>
        <w:t>print</w:t>
      </w:r>
      <w:r w:rsidR="00263689">
        <w:rPr>
          <w:i/>
          <w:iCs/>
        </w:rPr>
        <w:t xml:space="preserve">. </w:t>
      </w:r>
      <w:r w:rsidR="00263689">
        <w:t xml:space="preserve">Data tersebut diteruskan ke </w:t>
      </w:r>
      <w:r w:rsidR="00263689" w:rsidRPr="00263689">
        <w:rPr>
          <w:i/>
          <w:iCs/>
        </w:rPr>
        <w:t>controller</w:t>
      </w:r>
      <w:r w:rsidR="00263689">
        <w:t xml:space="preserve"> cetak faktur akan tampil pesan dan faktur pembayaran dicetak.</w:t>
      </w:r>
    </w:p>
    <w:p w14:paraId="3A11DA3D" w14:textId="73F8F41F" w:rsidR="00D3752A" w:rsidRDefault="00263689" w:rsidP="00C00E67">
      <w:pPr>
        <w:pStyle w:val="sequence"/>
      </w:pPr>
      <w:r>
        <w:t>Pesanan</w:t>
      </w:r>
    </w:p>
    <w:p w14:paraId="34BC8059" w14:textId="215DF90F" w:rsidR="00D3752A" w:rsidRDefault="00D3752A" w:rsidP="00D46CFB">
      <w:pPr>
        <w:pStyle w:val="sequence"/>
        <w:numPr>
          <w:ilvl w:val="0"/>
          <w:numId w:val="0"/>
        </w:numPr>
        <w:ind w:left="1440" w:firstLine="720"/>
      </w:pPr>
      <w:r>
        <w:t xml:space="preserve">Menerima permintaan mengambil data berdasarkan id inputan, kemudian mengembalikan data pesanan berdasarkan id </w:t>
      </w:r>
      <w:r w:rsidR="00F92B46">
        <w:t>pesanan</w:t>
      </w:r>
      <w:r>
        <w:t>.</w:t>
      </w:r>
    </w:p>
    <w:p w14:paraId="7AFD9B0C" w14:textId="40243DCB" w:rsidR="0010769D" w:rsidRPr="002F0C4B" w:rsidRDefault="00D3752A" w:rsidP="00D46CFB">
      <w:pPr>
        <w:pStyle w:val="sequence"/>
        <w:numPr>
          <w:ilvl w:val="0"/>
          <w:numId w:val="0"/>
        </w:numPr>
        <w:ind w:left="1440" w:firstLine="720"/>
      </w:pPr>
      <w:r>
        <w:t>Menerima permintaan mengubah data pesanan berdasarkan id inputan, kemudian mengembalikan pesan berhasil atau tidak.</w:t>
      </w:r>
    </w:p>
    <w:p w14:paraId="68118B83" w14:textId="78A1F5C8" w:rsidR="00A7498A" w:rsidRDefault="00A7498A" w:rsidP="00A7498A">
      <w:pPr>
        <w:pStyle w:val="Heading4"/>
        <w:rPr>
          <w:i/>
          <w:iCs w:val="0"/>
        </w:rPr>
      </w:pPr>
      <w:r>
        <w:rPr>
          <w:i/>
          <w:iCs w:val="0"/>
        </w:rPr>
        <w:t xml:space="preserve">Sequence Diagram </w:t>
      </w:r>
      <w:r>
        <w:t xml:space="preserve">Memesan </w:t>
      </w:r>
      <w:r>
        <w:rPr>
          <w:i/>
          <w:iCs w:val="0"/>
        </w:rPr>
        <w:t>Jersey Custom</w:t>
      </w:r>
    </w:p>
    <w:p w14:paraId="301E7FA2" w14:textId="77777777" w:rsidR="00097E8A" w:rsidRDefault="00A7498A" w:rsidP="00C63155">
      <w:pPr>
        <w:keepNext/>
        <w:ind w:firstLine="0"/>
        <w:jc w:val="center"/>
      </w:pPr>
      <w:r>
        <w:rPr>
          <w:noProof/>
          <w14:ligatures w14:val="standardContextual"/>
        </w:rPr>
        <w:drawing>
          <wp:inline distT="0" distB="0" distL="0" distR="0" wp14:anchorId="6D213FFA" wp14:editId="62F94B2F">
            <wp:extent cx="5465219" cy="3286665"/>
            <wp:effectExtent l="0" t="0" r="254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55">
                      <a:extLst>
                        <a:ext uri="{28A0092B-C50C-407E-A947-70E740481C1C}">
                          <a14:useLocalDpi xmlns:a14="http://schemas.microsoft.com/office/drawing/2010/main" val="0"/>
                        </a:ext>
                      </a:extLst>
                    </a:blip>
                    <a:stretch>
                      <a:fillRect/>
                    </a:stretch>
                  </pic:blipFill>
                  <pic:spPr>
                    <a:xfrm>
                      <a:off x="0" y="0"/>
                      <a:ext cx="5508041" cy="3312417"/>
                    </a:xfrm>
                    <a:prstGeom prst="rect">
                      <a:avLst/>
                    </a:prstGeom>
                  </pic:spPr>
                </pic:pic>
              </a:graphicData>
            </a:graphic>
          </wp:inline>
        </w:drawing>
      </w:r>
    </w:p>
    <w:p w14:paraId="785EEDCB" w14:textId="2C407EBE" w:rsidR="00A7498A" w:rsidRPr="00097E8A" w:rsidRDefault="00097E8A" w:rsidP="00097E8A">
      <w:pPr>
        <w:pStyle w:val="Caption"/>
        <w:rPr>
          <w:i/>
          <w:iCs w:val="0"/>
        </w:rPr>
      </w:pPr>
      <w:r>
        <w:t xml:space="preserve">Gambar 4. </w:t>
      </w:r>
      <w:r>
        <w:fldChar w:fldCharType="begin"/>
      </w:r>
      <w:r>
        <w:instrText xml:space="preserve"> SEQ Gambar_4. \* ARABIC </w:instrText>
      </w:r>
      <w:r>
        <w:fldChar w:fldCharType="separate"/>
      </w:r>
      <w:r w:rsidR="008E7286">
        <w:rPr>
          <w:noProof/>
        </w:rPr>
        <w:t>21</w:t>
      </w:r>
      <w:r>
        <w:fldChar w:fldCharType="end"/>
      </w:r>
      <w:r>
        <w:t xml:space="preserve"> </w:t>
      </w:r>
      <w:r>
        <w:rPr>
          <w:bCs/>
          <w:i/>
          <w:iCs w:val="0"/>
        </w:rPr>
        <w:t xml:space="preserve">Sequence Diagram </w:t>
      </w:r>
      <w:r>
        <w:rPr>
          <w:bCs/>
        </w:rPr>
        <w:t xml:space="preserve">Memesan </w:t>
      </w:r>
      <w:r w:rsidR="00DA294D" w:rsidRPr="00DA294D">
        <w:rPr>
          <w:bCs/>
        </w:rPr>
        <w:t>Produk</w:t>
      </w:r>
    </w:p>
    <w:p w14:paraId="5A4CAAE7" w14:textId="0FCE5DC3" w:rsidR="00EA5834" w:rsidRDefault="00EA5834" w:rsidP="00EA5834">
      <w:pPr>
        <w:pStyle w:val="Normal2"/>
      </w:pPr>
      <w:r>
        <w:lastRenderedPageBreak/>
        <w:t xml:space="preserve">Pada gambar 4.21 terdapat </w:t>
      </w:r>
      <w:r>
        <w:rPr>
          <w:i/>
          <w:iCs/>
        </w:rPr>
        <w:t xml:space="preserve">actor </w:t>
      </w:r>
      <w:r>
        <w:t xml:space="preserve">yaitu pelanggan dan 4 (empat) buah </w:t>
      </w:r>
      <w:r>
        <w:rPr>
          <w:i/>
          <w:iCs/>
        </w:rPr>
        <w:t>object</w:t>
      </w:r>
      <w:r>
        <w:t xml:space="preserve"> diantaranya halaman utama, halaman order, </w:t>
      </w:r>
      <w:r>
        <w:rPr>
          <w:i/>
          <w:iCs/>
        </w:rPr>
        <w:t xml:space="preserve">controller </w:t>
      </w:r>
      <w:r>
        <w:t>order, model order</w:t>
      </w:r>
      <w:r>
        <w:rPr>
          <w:i/>
          <w:iCs/>
        </w:rPr>
        <w:t xml:space="preserve">. </w:t>
      </w:r>
      <w:r w:rsidRPr="002E0079">
        <w:t>Penjelasan</w:t>
      </w:r>
      <w:r>
        <w:t xml:space="preserve"> </w:t>
      </w:r>
      <w:r w:rsidRPr="00CB352A">
        <w:rPr>
          <w:i/>
          <w:iCs/>
        </w:rPr>
        <w:t>sequence diagram</w:t>
      </w:r>
      <w:r>
        <w:t xml:space="preserve"> diatas sebagai berikut:</w:t>
      </w:r>
    </w:p>
    <w:p w14:paraId="4A4549A4" w14:textId="2B157E75" w:rsidR="00EA5834" w:rsidRPr="005354A6" w:rsidRDefault="00EA5834" w:rsidP="005354A6">
      <w:pPr>
        <w:pStyle w:val="sequence"/>
        <w:numPr>
          <w:ilvl w:val="0"/>
          <w:numId w:val="31"/>
        </w:numPr>
        <w:ind w:left="1440"/>
        <w:rPr>
          <w:rFonts w:eastAsiaTheme="majorEastAsia" w:cstheme="majorBidi"/>
          <w:szCs w:val="26"/>
        </w:rPr>
      </w:pPr>
      <w:r>
        <w:t xml:space="preserve">Halaman </w:t>
      </w:r>
      <w:r w:rsidR="00C91612" w:rsidRPr="00C91612">
        <w:t>utama</w:t>
      </w:r>
    </w:p>
    <w:p w14:paraId="5F26FDBB" w14:textId="4F5F73CE" w:rsidR="00EA5834" w:rsidRDefault="00EA5834" w:rsidP="00EA5834">
      <w:pPr>
        <w:pStyle w:val="sequence"/>
        <w:numPr>
          <w:ilvl w:val="0"/>
          <w:numId w:val="0"/>
        </w:numPr>
        <w:ind w:left="1440"/>
      </w:pPr>
      <w:r w:rsidRPr="00D6034A">
        <w:t xml:space="preserve">Pada halaman ini </w:t>
      </w:r>
      <w:r w:rsidRPr="005A690F">
        <w:rPr>
          <w:i/>
          <w:iCs/>
        </w:rPr>
        <w:t>actor</w:t>
      </w:r>
      <w:r w:rsidRPr="00D6034A">
        <w:t xml:space="preserve"> </w:t>
      </w:r>
      <w:r w:rsidR="00C91612">
        <w:t>klik tombol pesan sekarang</w:t>
      </w:r>
    </w:p>
    <w:p w14:paraId="75E0D103" w14:textId="09A024C3" w:rsidR="00EA5834" w:rsidRPr="00EF22B8" w:rsidRDefault="00EA5834" w:rsidP="00EA5834">
      <w:pPr>
        <w:pStyle w:val="sequence"/>
        <w:rPr>
          <w:rFonts w:eastAsiaTheme="majorEastAsia" w:cstheme="majorBidi"/>
          <w:szCs w:val="26"/>
        </w:rPr>
      </w:pPr>
      <w:r w:rsidRPr="008A020C">
        <w:rPr>
          <w:i/>
          <w:iCs/>
        </w:rPr>
        <w:t>Controller</w:t>
      </w:r>
      <w:r>
        <w:t xml:space="preserve"> </w:t>
      </w:r>
      <w:r w:rsidR="00C91612">
        <w:t>order</w:t>
      </w:r>
    </w:p>
    <w:p w14:paraId="4CBF5760" w14:textId="5EC2D6A2" w:rsidR="00EA5834" w:rsidRDefault="00EA5834" w:rsidP="00D46CFB">
      <w:pPr>
        <w:pStyle w:val="sequence"/>
        <w:numPr>
          <w:ilvl w:val="0"/>
          <w:numId w:val="0"/>
        </w:numPr>
        <w:ind w:left="1440" w:firstLine="720"/>
      </w:pPr>
      <w:r>
        <w:t>Menerima permintaan halaman</w:t>
      </w:r>
      <w:r w:rsidR="008364A7">
        <w:t xml:space="preserve"> produk</w:t>
      </w:r>
      <w:r>
        <w:t xml:space="preserve">, kemudian menampilkan halaman </w:t>
      </w:r>
      <w:r w:rsidR="005354A6">
        <w:t>order</w:t>
      </w:r>
      <w:r>
        <w:t>.</w:t>
      </w:r>
    </w:p>
    <w:p w14:paraId="327C6CF0" w14:textId="1FA4057D" w:rsidR="00EA5834" w:rsidRDefault="00EA5834" w:rsidP="00D46CFB">
      <w:pPr>
        <w:pStyle w:val="sequence"/>
        <w:numPr>
          <w:ilvl w:val="0"/>
          <w:numId w:val="0"/>
        </w:numPr>
        <w:ind w:left="1440" w:firstLine="720"/>
      </w:pPr>
      <w:r>
        <w:t>Menerima inputan data pesanan, kemudian</w:t>
      </w:r>
      <w:r w:rsidR="001E0464">
        <w:t xml:space="preserve"> menambah</w:t>
      </w:r>
      <w:r>
        <w:t xml:space="preserve"> data pesanan menggunakan fungsi </w:t>
      </w:r>
      <w:r w:rsidR="001E0464">
        <w:rPr>
          <w:i/>
          <w:iCs/>
        </w:rPr>
        <w:t>create</w:t>
      </w:r>
      <w:r>
        <w:rPr>
          <w:i/>
          <w:iCs/>
        </w:rPr>
        <w:t xml:space="preserve"> </w:t>
      </w:r>
      <w:r>
        <w:t>dan mengembalikan sebuah pesan tersimpan atau tidak data pesanan</w:t>
      </w:r>
    </w:p>
    <w:p w14:paraId="72733F0F" w14:textId="4BFCC64D" w:rsidR="0016366D" w:rsidRDefault="0016366D" w:rsidP="0016366D">
      <w:pPr>
        <w:pStyle w:val="sequence"/>
      </w:pPr>
      <w:r>
        <w:t>Halaman order</w:t>
      </w:r>
    </w:p>
    <w:p w14:paraId="3B505ABB" w14:textId="0FCB5704" w:rsidR="0016366D" w:rsidRPr="00D2150B" w:rsidRDefault="00911495" w:rsidP="00D46CFB">
      <w:pPr>
        <w:pStyle w:val="sequence"/>
        <w:numPr>
          <w:ilvl w:val="0"/>
          <w:numId w:val="0"/>
        </w:numPr>
        <w:ind w:left="1440" w:firstLine="720"/>
      </w:pPr>
      <w:r>
        <w:t xml:space="preserve">Menampilkan halaman order, </w:t>
      </w:r>
      <w:r w:rsidR="00D2150B">
        <w:t xml:space="preserve">kemudian menerima inputan data pesanan dari </w:t>
      </w:r>
      <w:r w:rsidR="00D2150B">
        <w:rPr>
          <w:i/>
          <w:iCs/>
        </w:rPr>
        <w:t xml:space="preserve">actor </w:t>
      </w:r>
      <w:r w:rsidR="00D2150B">
        <w:t xml:space="preserve">dan diteruskan ke controller order, setelahnya menampilkan </w:t>
      </w:r>
      <w:r w:rsidR="000B6792">
        <w:t xml:space="preserve">sebuah </w:t>
      </w:r>
      <w:r w:rsidR="00D2150B">
        <w:t xml:space="preserve">pesan </w:t>
      </w:r>
      <w:r w:rsidR="000B6792">
        <w:t>data pesanan tersimpan atau tidak</w:t>
      </w:r>
    </w:p>
    <w:p w14:paraId="4BB2F471" w14:textId="77777777" w:rsidR="00EA5834" w:rsidRDefault="00EA5834" w:rsidP="00EA5834">
      <w:pPr>
        <w:pStyle w:val="sequence"/>
      </w:pPr>
      <w:r>
        <w:t>Pesanan</w:t>
      </w:r>
    </w:p>
    <w:p w14:paraId="582F3B9F" w14:textId="399D20E8" w:rsidR="000B6792" w:rsidRDefault="000B6792" w:rsidP="00D46CFB">
      <w:pPr>
        <w:pStyle w:val="sequence"/>
        <w:numPr>
          <w:ilvl w:val="0"/>
          <w:numId w:val="0"/>
        </w:numPr>
        <w:ind w:left="1440" w:firstLine="720"/>
      </w:pPr>
      <w:r>
        <w:t>Menerima permintaan menambah data pesanan berdasarkan inputan, kemudian mengembalikan pesan berhasil atau tidak.</w:t>
      </w:r>
    </w:p>
    <w:p w14:paraId="3054D28D" w14:textId="68883153" w:rsidR="00DA294D" w:rsidRDefault="00DA294D" w:rsidP="00DA294D">
      <w:pPr>
        <w:pStyle w:val="Heading4"/>
      </w:pPr>
      <w:r w:rsidRPr="000E2E5E">
        <w:rPr>
          <w:i/>
          <w:iCs w:val="0"/>
        </w:rPr>
        <w:t>Sequence Diagram</w:t>
      </w:r>
      <w:r w:rsidRPr="00DA294D">
        <w:t xml:space="preserve"> </w:t>
      </w:r>
      <w:r w:rsidR="000E2E5E">
        <w:t>Memesan Produk</w:t>
      </w:r>
    </w:p>
    <w:p w14:paraId="7203BC05" w14:textId="77777777" w:rsidR="000E2E5E" w:rsidRDefault="00DA294D" w:rsidP="000B6792">
      <w:pPr>
        <w:keepNext/>
        <w:ind w:firstLine="0"/>
        <w:jc w:val="center"/>
      </w:pPr>
      <w:r>
        <w:rPr>
          <w:noProof/>
          <w14:ligatures w14:val="standardContextual"/>
        </w:rPr>
        <w:drawing>
          <wp:inline distT="0" distB="0" distL="0" distR="0" wp14:anchorId="74024D1D" wp14:editId="5E439A56">
            <wp:extent cx="4709380" cy="2473915"/>
            <wp:effectExtent l="0" t="0" r="0"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56">
                      <a:extLst>
                        <a:ext uri="{28A0092B-C50C-407E-A947-70E740481C1C}">
                          <a14:useLocalDpi xmlns:a14="http://schemas.microsoft.com/office/drawing/2010/main" val="0"/>
                        </a:ext>
                      </a:extLst>
                    </a:blip>
                    <a:stretch>
                      <a:fillRect/>
                    </a:stretch>
                  </pic:blipFill>
                  <pic:spPr>
                    <a:xfrm>
                      <a:off x="0" y="0"/>
                      <a:ext cx="4709380" cy="2473915"/>
                    </a:xfrm>
                    <a:prstGeom prst="rect">
                      <a:avLst/>
                    </a:prstGeom>
                  </pic:spPr>
                </pic:pic>
              </a:graphicData>
            </a:graphic>
          </wp:inline>
        </w:drawing>
      </w:r>
    </w:p>
    <w:p w14:paraId="5D5E9FC5" w14:textId="3B85AA76" w:rsidR="00DA294D" w:rsidRDefault="000E2E5E" w:rsidP="000E2E5E">
      <w:pPr>
        <w:pStyle w:val="Caption"/>
        <w:rPr>
          <w:b/>
          <w:bCs/>
        </w:rPr>
      </w:pPr>
      <w:r>
        <w:t xml:space="preserve">Gambar 4. </w:t>
      </w:r>
      <w:r>
        <w:fldChar w:fldCharType="begin"/>
      </w:r>
      <w:r>
        <w:instrText xml:space="preserve"> SEQ Gambar_4. \* ARABIC </w:instrText>
      </w:r>
      <w:r>
        <w:fldChar w:fldCharType="separate"/>
      </w:r>
      <w:r w:rsidR="008E7286">
        <w:rPr>
          <w:noProof/>
        </w:rPr>
        <w:t>22</w:t>
      </w:r>
      <w:r>
        <w:fldChar w:fldCharType="end"/>
      </w:r>
      <w:r>
        <w:t xml:space="preserve"> </w:t>
      </w:r>
      <w:r>
        <w:rPr>
          <w:bCs/>
          <w:i/>
          <w:iCs w:val="0"/>
        </w:rPr>
        <w:t xml:space="preserve">Sequence Diagram </w:t>
      </w:r>
      <w:r>
        <w:rPr>
          <w:bCs/>
        </w:rPr>
        <w:t>Memesan Produk</w:t>
      </w:r>
    </w:p>
    <w:p w14:paraId="7C193657" w14:textId="198EF905" w:rsidR="009C4BF3" w:rsidRDefault="009C4BF3" w:rsidP="009C4BF3">
      <w:pPr>
        <w:pStyle w:val="Normal2"/>
      </w:pPr>
      <w:r>
        <w:lastRenderedPageBreak/>
        <w:t xml:space="preserve">Pada gambar 4.22 terdapat </w:t>
      </w:r>
      <w:r>
        <w:rPr>
          <w:i/>
          <w:iCs/>
        </w:rPr>
        <w:t xml:space="preserve">actor </w:t>
      </w:r>
      <w:r>
        <w:t xml:space="preserve">yaitu pelanggan dan </w:t>
      </w:r>
      <w:r w:rsidR="00E22111">
        <w:t>5</w:t>
      </w:r>
      <w:r>
        <w:t xml:space="preserve"> (</w:t>
      </w:r>
      <w:r w:rsidR="00E22111">
        <w:t>lima</w:t>
      </w:r>
      <w:r>
        <w:t xml:space="preserve">) buah </w:t>
      </w:r>
      <w:r>
        <w:rPr>
          <w:i/>
          <w:iCs/>
        </w:rPr>
        <w:t>object</w:t>
      </w:r>
      <w:r>
        <w:t xml:space="preserve"> diantaranya halaman utama, halaman </w:t>
      </w:r>
      <w:r w:rsidR="00556A8B">
        <w:t xml:space="preserve">produk(user), aplikasi </w:t>
      </w:r>
      <w:r w:rsidR="00556A8B">
        <w:rPr>
          <w:i/>
          <w:iCs/>
        </w:rPr>
        <w:t>WhatsApp</w:t>
      </w:r>
      <w:r>
        <w:t xml:space="preserve">, </w:t>
      </w:r>
      <w:r>
        <w:rPr>
          <w:i/>
          <w:iCs/>
        </w:rPr>
        <w:t>controller</w:t>
      </w:r>
      <w:r w:rsidR="00556A8B">
        <w:rPr>
          <w:i/>
          <w:iCs/>
        </w:rPr>
        <w:t xml:space="preserve"> </w:t>
      </w:r>
      <w:r w:rsidR="00556A8B">
        <w:t>produk</w:t>
      </w:r>
      <w:r>
        <w:t>, model</w:t>
      </w:r>
      <w:r w:rsidR="00556A8B">
        <w:t xml:space="preserve"> produk</w:t>
      </w:r>
      <w:r>
        <w:rPr>
          <w:i/>
          <w:iCs/>
        </w:rPr>
        <w:t xml:space="preserve">. </w:t>
      </w:r>
      <w:r w:rsidRPr="002E0079">
        <w:t>Penjelasan</w:t>
      </w:r>
      <w:r>
        <w:t xml:space="preserve"> </w:t>
      </w:r>
      <w:r w:rsidRPr="00CB352A">
        <w:rPr>
          <w:i/>
          <w:iCs/>
        </w:rPr>
        <w:t>sequence diagram</w:t>
      </w:r>
      <w:r>
        <w:t xml:space="preserve"> diatas sebagai berikut:</w:t>
      </w:r>
    </w:p>
    <w:p w14:paraId="6E469FA3" w14:textId="77777777" w:rsidR="009C4BF3" w:rsidRPr="00556A8B" w:rsidRDefault="009C4BF3" w:rsidP="00556A8B">
      <w:pPr>
        <w:pStyle w:val="sequence"/>
        <w:numPr>
          <w:ilvl w:val="0"/>
          <w:numId w:val="32"/>
        </w:numPr>
        <w:ind w:left="1440"/>
        <w:rPr>
          <w:rFonts w:eastAsiaTheme="majorEastAsia" w:cstheme="majorBidi"/>
          <w:szCs w:val="26"/>
        </w:rPr>
      </w:pPr>
      <w:r>
        <w:t xml:space="preserve">Halaman </w:t>
      </w:r>
      <w:r w:rsidRPr="00C91612">
        <w:t>utama</w:t>
      </w:r>
    </w:p>
    <w:p w14:paraId="2667301F" w14:textId="0E3DB6C9" w:rsidR="009C4BF3" w:rsidRDefault="009C4BF3" w:rsidP="009C4BF3">
      <w:pPr>
        <w:pStyle w:val="sequence"/>
        <w:numPr>
          <w:ilvl w:val="0"/>
          <w:numId w:val="0"/>
        </w:numPr>
        <w:ind w:left="1440"/>
      </w:pPr>
      <w:r w:rsidRPr="00D6034A">
        <w:t xml:space="preserve">Pada halaman ini </w:t>
      </w:r>
      <w:r w:rsidRPr="005A690F">
        <w:rPr>
          <w:i/>
          <w:iCs/>
        </w:rPr>
        <w:t>actor</w:t>
      </w:r>
      <w:r w:rsidRPr="00D6034A">
        <w:t xml:space="preserve"> </w:t>
      </w:r>
      <w:r>
        <w:t xml:space="preserve">klik </w:t>
      </w:r>
      <w:r w:rsidR="008364A7">
        <w:t>menu atau halaman produk</w:t>
      </w:r>
    </w:p>
    <w:p w14:paraId="5FADCB22" w14:textId="1735C0E0" w:rsidR="009C4BF3" w:rsidRPr="00EF22B8" w:rsidRDefault="009C4BF3" w:rsidP="009C4BF3">
      <w:pPr>
        <w:pStyle w:val="sequence"/>
        <w:rPr>
          <w:rFonts w:eastAsiaTheme="majorEastAsia" w:cstheme="majorBidi"/>
          <w:szCs w:val="26"/>
        </w:rPr>
      </w:pPr>
      <w:r w:rsidRPr="008A020C">
        <w:rPr>
          <w:i/>
          <w:iCs/>
        </w:rPr>
        <w:t>Controller</w:t>
      </w:r>
      <w:r>
        <w:t xml:space="preserve"> </w:t>
      </w:r>
      <w:r w:rsidR="008364A7">
        <w:t>produk</w:t>
      </w:r>
    </w:p>
    <w:p w14:paraId="27BD0D13" w14:textId="22DEF3B7" w:rsidR="00247A39" w:rsidRDefault="009C4BF3" w:rsidP="00D46CFB">
      <w:pPr>
        <w:pStyle w:val="sequence"/>
        <w:numPr>
          <w:ilvl w:val="0"/>
          <w:numId w:val="0"/>
        </w:numPr>
        <w:ind w:left="1440" w:firstLine="720"/>
      </w:pPr>
      <w:r>
        <w:t xml:space="preserve">Menerima permintaan halaman </w:t>
      </w:r>
      <w:r w:rsidR="00247A39">
        <w:t>produk</w:t>
      </w:r>
      <w:r>
        <w:t xml:space="preserve">, </w:t>
      </w:r>
      <w:r w:rsidR="00247A39">
        <w:t xml:space="preserve">kemudian mengambil data produk pada model produk dengan menggunakan fungsi </w:t>
      </w:r>
      <w:r w:rsidR="00247A39" w:rsidRPr="00300C49">
        <w:rPr>
          <w:i/>
          <w:iCs/>
        </w:rPr>
        <w:t>getAll</w:t>
      </w:r>
      <w:r w:rsidR="00247A39">
        <w:rPr>
          <w:i/>
          <w:iCs/>
        </w:rPr>
        <w:t xml:space="preserve">, </w:t>
      </w:r>
      <w:r w:rsidR="00247A39" w:rsidRPr="00646111">
        <w:t>mengembalikan data p</w:t>
      </w:r>
      <w:r w:rsidR="00A24FE7">
        <w:t>roduk</w:t>
      </w:r>
      <w:r w:rsidR="00247A39">
        <w:t xml:space="preserve"> tersebut bersamaan dengan menampilkan halaman</w:t>
      </w:r>
      <w:r w:rsidR="00A24FE7">
        <w:t xml:space="preserve"> produk</w:t>
      </w:r>
      <w:r w:rsidR="00247A39">
        <w:t>.</w:t>
      </w:r>
    </w:p>
    <w:p w14:paraId="014AEEC6" w14:textId="1E33F0C6" w:rsidR="009C4BF3" w:rsidRPr="004255D9" w:rsidRDefault="009C4BF3" w:rsidP="00D46CFB">
      <w:pPr>
        <w:pStyle w:val="sequence"/>
        <w:numPr>
          <w:ilvl w:val="0"/>
          <w:numId w:val="0"/>
        </w:numPr>
        <w:ind w:left="1440" w:firstLine="720"/>
      </w:pPr>
      <w:r>
        <w:t xml:space="preserve">Menerima inputan data </w:t>
      </w:r>
      <w:r w:rsidR="00A24FE7">
        <w:t>produk</w:t>
      </w:r>
      <w:r>
        <w:t xml:space="preserve">, kemudian </w:t>
      </w:r>
      <w:r w:rsidR="00A24FE7">
        <w:t xml:space="preserve">membuka aplikasi </w:t>
      </w:r>
      <w:r w:rsidR="00A24FE7">
        <w:rPr>
          <w:i/>
          <w:iCs/>
        </w:rPr>
        <w:t xml:space="preserve">WhatsApp </w:t>
      </w:r>
      <w:r w:rsidR="004255D9">
        <w:t xml:space="preserve">dengan menampilkan data produk yang dipilih </w:t>
      </w:r>
      <w:r w:rsidR="004255D9">
        <w:rPr>
          <w:i/>
          <w:iCs/>
        </w:rPr>
        <w:t>actor</w:t>
      </w:r>
    </w:p>
    <w:p w14:paraId="32B6D5C8" w14:textId="14B5EF0C" w:rsidR="009C4BF3" w:rsidRDefault="009C4BF3" w:rsidP="009C4BF3">
      <w:pPr>
        <w:pStyle w:val="sequence"/>
      </w:pPr>
      <w:r>
        <w:t xml:space="preserve">Halaman </w:t>
      </w:r>
      <w:r w:rsidR="004255D9">
        <w:t>produk</w:t>
      </w:r>
    </w:p>
    <w:p w14:paraId="2B3427CF" w14:textId="7FF9F8DF" w:rsidR="009C4BF3" w:rsidRPr="00D2150B" w:rsidRDefault="009C4BF3" w:rsidP="00D46CFB">
      <w:pPr>
        <w:pStyle w:val="sequence"/>
        <w:numPr>
          <w:ilvl w:val="0"/>
          <w:numId w:val="0"/>
        </w:numPr>
        <w:ind w:left="1440" w:firstLine="720"/>
      </w:pPr>
      <w:r>
        <w:t xml:space="preserve">Menampilkan halaman </w:t>
      </w:r>
      <w:r w:rsidR="004255D9">
        <w:t>produk</w:t>
      </w:r>
      <w:r>
        <w:t xml:space="preserve">, kemudian menerima inputan data </w:t>
      </w:r>
      <w:r w:rsidR="00AD3BBF">
        <w:t>produk</w:t>
      </w:r>
      <w:r>
        <w:t xml:space="preserve"> dari </w:t>
      </w:r>
      <w:r>
        <w:rPr>
          <w:i/>
          <w:iCs/>
        </w:rPr>
        <w:t xml:space="preserve">actor </w:t>
      </w:r>
      <w:r>
        <w:t xml:space="preserve">dan diteruskan ke </w:t>
      </w:r>
      <w:r w:rsidRPr="00AD3BBF">
        <w:rPr>
          <w:i/>
          <w:iCs/>
        </w:rPr>
        <w:t>controller</w:t>
      </w:r>
      <w:r>
        <w:t xml:space="preserve"> </w:t>
      </w:r>
      <w:r w:rsidR="00AD3BBF">
        <w:t>produk(user).</w:t>
      </w:r>
    </w:p>
    <w:p w14:paraId="0AE8007D" w14:textId="074DBE8E" w:rsidR="009C4BF3" w:rsidRDefault="00E07310" w:rsidP="009C4BF3">
      <w:pPr>
        <w:pStyle w:val="sequence"/>
      </w:pPr>
      <w:r>
        <w:t>Produk</w:t>
      </w:r>
    </w:p>
    <w:p w14:paraId="2D10E475" w14:textId="783A2225" w:rsidR="009C4BF3" w:rsidRDefault="00E07310" w:rsidP="00D46CFB">
      <w:pPr>
        <w:pStyle w:val="sequence"/>
        <w:numPr>
          <w:ilvl w:val="0"/>
          <w:numId w:val="0"/>
        </w:numPr>
        <w:ind w:left="1440" w:firstLine="720"/>
      </w:pPr>
      <w:r>
        <w:t xml:space="preserve">Menerima permintaan mengambil seluruh data produk dari </w:t>
      </w:r>
      <w:r w:rsidRPr="00B35A09">
        <w:rPr>
          <w:i/>
          <w:iCs/>
        </w:rPr>
        <w:t>controller</w:t>
      </w:r>
      <w:r>
        <w:t>, kemudian mengembalikan semua data produk.</w:t>
      </w:r>
    </w:p>
    <w:p w14:paraId="693CD72E" w14:textId="4802ED4D" w:rsidR="00F4646D" w:rsidRPr="00F4646D" w:rsidRDefault="00F4646D" w:rsidP="00F4646D">
      <w:pPr>
        <w:pStyle w:val="sequence"/>
      </w:pPr>
      <w:r>
        <w:t xml:space="preserve">Aplikasi </w:t>
      </w:r>
      <w:r w:rsidRPr="00F4646D">
        <w:rPr>
          <w:i/>
          <w:iCs/>
        </w:rPr>
        <w:t>WhatsApp</w:t>
      </w:r>
    </w:p>
    <w:p w14:paraId="33568D99" w14:textId="459E516C" w:rsidR="00F4646D" w:rsidRPr="00F4646D" w:rsidRDefault="00F4646D" w:rsidP="00D46CFB">
      <w:pPr>
        <w:pStyle w:val="sequence"/>
        <w:numPr>
          <w:ilvl w:val="0"/>
          <w:numId w:val="0"/>
        </w:numPr>
        <w:ind w:left="1440" w:firstLine="720"/>
      </w:pPr>
      <w:r>
        <w:t xml:space="preserve">Menampilkan tampilan aplikasi </w:t>
      </w:r>
      <w:r w:rsidRPr="00F4646D">
        <w:rPr>
          <w:i/>
          <w:iCs/>
        </w:rPr>
        <w:t>WhatsApp</w:t>
      </w:r>
      <w:r>
        <w:rPr>
          <w:i/>
          <w:iCs/>
        </w:rPr>
        <w:t xml:space="preserve"> </w:t>
      </w:r>
      <w:r>
        <w:t>dengan detail data produk sebagai pesan yang sudah terisi</w:t>
      </w:r>
    </w:p>
    <w:p w14:paraId="329BBC98" w14:textId="1B9EE1E5" w:rsidR="0052667B" w:rsidRDefault="0052667B" w:rsidP="0052667B">
      <w:pPr>
        <w:pStyle w:val="Heading4"/>
        <w:rPr>
          <w:i/>
          <w:iCs w:val="0"/>
        </w:rPr>
      </w:pPr>
      <w:r>
        <w:rPr>
          <w:i/>
          <w:iCs w:val="0"/>
        </w:rPr>
        <w:lastRenderedPageBreak/>
        <w:t>Sequence Diagram Logout</w:t>
      </w:r>
    </w:p>
    <w:p w14:paraId="1F150EC8" w14:textId="77777777" w:rsidR="004078AA" w:rsidRDefault="004078AA" w:rsidP="004078AA">
      <w:pPr>
        <w:keepNext/>
        <w:ind w:firstLine="0"/>
        <w:jc w:val="center"/>
      </w:pPr>
      <w:r>
        <w:rPr>
          <w:noProof/>
          <w14:ligatures w14:val="standardContextual"/>
        </w:rPr>
        <w:drawing>
          <wp:inline distT="0" distB="0" distL="0" distR="0" wp14:anchorId="7227C30E" wp14:editId="1F04BF44">
            <wp:extent cx="4486275" cy="26765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57">
                      <a:extLst>
                        <a:ext uri="{28A0092B-C50C-407E-A947-70E740481C1C}">
                          <a14:useLocalDpi xmlns:a14="http://schemas.microsoft.com/office/drawing/2010/main" val="0"/>
                        </a:ext>
                      </a:extLst>
                    </a:blip>
                    <a:stretch>
                      <a:fillRect/>
                    </a:stretch>
                  </pic:blipFill>
                  <pic:spPr>
                    <a:xfrm>
                      <a:off x="0" y="0"/>
                      <a:ext cx="4486275" cy="2676525"/>
                    </a:xfrm>
                    <a:prstGeom prst="rect">
                      <a:avLst/>
                    </a:prstGeom>
                  </pic:spPr>
                </pic:pic>
              </a:graphicData>
            </a:graphic>
          </wp:inline>
        </w:drawing>
      </w:r>
    </w:p>
    <w:p w14:paraId="394CDD64" w14:textId="53BBEE34" w:rsidR="0052667B" w:rsidRPr="0052667B" w:rsidRDefault="004078AA" w:rsidP="004078AA">
      <w:pPr>
        <w:pStyle w:val="Caption"/>
      </w:pPr>
      <w:r>
        <w:t xml:space="preserve">Gambar 4. </w:t>
      </w:r>
      <w:r>
        <w:fldChar w:fldCharType="begin"/>
      </w:r>
      <w:r>
        <w:instrText xml:space="preserve"> SEQ Gambar_4. \* ARABIC </w:instrText>
      </w:r>
      <w:r>
        <w:fldChar w:fldCharType="separate"/>
      </w:r>
      <w:r w:rsidR="008E7286">
        <w:rPr>
          <w:noProof/>
        </w:rPr>
        <w:t>23</w:t>
      </w:r>
      <w:r>
        <w:fldChar w:fldCharType="end"/>
      </w:r>
      <w:r>
        <w:t xml:space="preserve"> </w:t>
      </w:r>
      <w:r>
        <w:rPr>
          <w:bCs/>
          <w:i/>
          <w:iCs w:val="0"/>
        </w:rPr>
        <w:t xml:space="preserve">Sequence Diagram </w:t>
      </w:r>
      <w:r>
        <w:rPr>
          <w:bCs/>
        </w:rPr>
        <w:t>Memesan Produk</w:t>
      </w:r>
    </w:p>
    <w:p w14:paraId="39F342D1" w14:textId="41FD174B" w:rsidR="009B7729" w:rsidRDefault="009B7729" w:rsidP="009B7729">
      <w:pPr>
        <w:pStyle w:val="Normal2"/>
      </w:pPr>
      <w:r>
        <w:t xml:space="preserve">Pada gambar 4.22 terdapat </w:t>
      </w:r>
      <w:r>
        <w:rPr>
          <w:i/>
          <w:iCs/>
        </w:rPr>
        <w:t xml:space="preserve">actor </w:t>
      </w:r>
      <w:r>
        <w:t xml:space="preserve">yaitu </w:t>
      </w:r>
      <w:r w:rsidR="00510E06">
        <w:t>admin</w:t>
      </w:r>
      <w:r>
        <w:t xml:space="preserve"> dan </w:t>
      </w:r>
      <w:r w:rsidR="00510E06">
        <w:t>3</w:t>
      </w:r>
      <w:r>
        <w:t xml:space="preserve"> (</w:t>
      </w:r>
      <w:r w:rsidR="00510E06">
        <w:t>tiga</w:t>
      </w:r>
      <w:r>
        <w:t xml:space="preserve">) buah </w:t>
      </w:r>
      <w:r>
        <w:rPr>
          <w:i/>
          <w:iCs/>
        </w:rPr>
        <w:t>object</w:t>
      </w:r>
      <w:r>
        <w:t xml:space="preserve"> diantaranya halaman </w:t>
      </w:r>
      <w:r w:rsidR="00510E06">
        <w:t>dashboard</w:t>
      </w:r>
      <w:r>
        <w:t>, halaman</w:t>
      </w:r>
      <w:r w:rsidR="00510E06">
        <w:t xml:space="preserve"> login</w:t>
      </w:r>
      <w:r>
        <w:t xml:space="preserve">, </w:t>
      </w:r>
      <w:r>
        <w:rPr>
          <w:i/>
          <w:iCs/>
        </w:rPr>
        <w:t xml:space="preserve">controller </w:t>
      </w:r>
      <w:r w:rsidR="00510E06">
        <w:t>admin</w:t>
      </w:r>
      <w:r>
        <w:rPr>
          <w:i/>
          <w:iCs/>
        </w:rPr>
        <w:t xml:space="preserve">. </w:t>
      </w:r>
      <w:r w:rsidRPr="002E0079">
        <w:t>Penjelasan</w:t>
      </w:r>
      <w:r>
        <w:t xml:space="preserve"> </w:t>
      </w:r>
      <w:r w:rsidRPr="00CB352A">
        <w:rPr>
          <w:i/>
          <w:iCs/>
        </w:rPr>
        <w:t>sequence diagram</w:t>
      </w:r>
      <w:r>
        <w:t xml:space="preserve"> diatas sebagai berikut:</w:t>
      </w:r>
    </w:p>
    <w:p w14:paraId="44571595" w14:textId="1A789134" w:rsidR="009B7729" w:rsidRPr="009B7729" w:rsidRDefault="009B7729" w:rsidP="009B7729">
      <w:pPr>
        <w:pStyle w:val="sequence"/>
        <w:numPr>
          <w:ilvl w:val="0"/>
          <w:numId w:val="33"/>
        </w:numPr>
        <w:ind w:left="1440"/>
        <w:rPr>
          <w:rFonts w:eastAsiaTheme="majorEastAsia" w:cstheme="majorBidi"/>
          <w:szCs w:val="26"/>
        </w:rPr>
      </w:pPr>
      <w:r>
        <w:t xml:space="preserve">Halaman </w:t>
      </w:r>
      <w:r w:rsidRPr="009B7729">
        <w:rPr>
          <w:i/>
          <w:iCs/>
        </w:rPr>
        <w:t>dashboard</w:t>
      </w:r>
    </w:p>
    <w:p w14:paraId="5BE3BDCF" w14:textId="4C0DCAD0" w:rsidR="009B7729" w:rsidRDefault="009B7729" w:rsidP="009B7729">
      <w:pPr>
        <w:pStyle w:val="sequence"/>
        <w:numPr>
          <w:ilvl w:val="0"/>
          <w:numId w:val="0"/>
        </w:numPr>
        <w:ind w:left="1440"/>
      </w:pPr>
      <w:r w:rsidRPr="00D6034A">
        <w:t xml:space="preserve">Pada halaman ini </w:t>
      </w:r>
      <w:r w:rsidRPr="005A690F">
        <w:rPr>
          <w:i/>
          <w:iCs/>
        </w:rPr>
        <w:t>actor</w:t>
      </w:r>
      <w:r w:rsidRPr="00D6034A">
        <w:t xml:space="preserve"> </w:t>
      </w:r>
      <w:r>
        <w:t xml:space="preserve">klik </w:t>
      </w:r>
      <w:r w:rsidR="00DA63F9">
        <w:t>logout</w:t>
      </w:r>
    </w:p>
    <w:p w14:paraId="4AF58F62" w14:textId="5DE24A1B" w:rsidR="009B7729" w:rsidRPr="00EF22B8" w:rsidRDefault="009B7729" w:rsidP="009B7729">
      <w:pPr>
        <w:pStyle w:val="sequence"/>
        <w:rPr>
          <w:rFonts w:eastAsiaTheme="majorEastAsia" w:cstheme="majorBidi"/>
          <w:szCs w:val="26"/>
        </w:rPr>
      </w:pPr>
      <w:r w:rsidRPr="008A020C">
        <w:rPr>
          <w:i/>
          <w:iCs/>
        </w:rPr>
        <w:t>Controller</w:t>
      </w:r>
      <w:r>
        <w:t xml:space="preserve"> </w:t>
      </w:r>
      <w:r w:rsidR="00DA63F9">
        <w:t>admin</w:t>
      </w:r>
    </w:p>
    <w:p w14:paraId="0C032798" w14:textId="78FDFF69" w:rsidR="008547DE" w:rsidRDefault="009B7729" w:rsidP="008547DE">
      <w:pPr>
        <w:pStyle w:val="sequence"/>
        <w:numPr>
          <w:ilvl w:val="0"/>
          <w:numId w:val="0"/>
        </w:numPr>
        <w:ind w:left="1440"/>
      </w:pPr>
      <w:r>
        <w:t xml:space="preserve">Menerima permintaan </w:t>
      </w:r>
      <w:r w:rsidR="00DA63F9">
        <w:t>logout</w:t>
      </w:r>
      <w:r>
        <w:t xml:space="preserve">, </w:t>
      </w:r>
      <w:r w:rsidR="008547DE">
        <w:t xml:space="preserve">menjalankan fungsi </w:t>
      </w:r>
      <w:r w:rsidR="008547DE" w:rsidRPr="008547DE">
        <w:rPr>
          <w:i/>
          <w:iCs/>
        </w:rPr>
        <w:t>logout</w:t>
      </w:r>
      <w:r w:rsidR="008547DE">
        <w:t xml:space="preserve"> kemudian menampilkan halaman login</w:t>
      </w:r>
    </w:p>
    <w:p w14:paraId="7AB567AA" w14:textId="43E7AEC7" w:rsidR="009B7729" w:rsidRDefault="009B7729" w:rsidP="008547DE">
      <w:pPr>
        <w:pStyle w:val="sequence"/>
      </w:pPr>
      <w:r>
        <w:t xml:space="preserve">Halaman </w:t>
      </w:r>
      <w:r w:rsidR="00596D2D" w:rsidRPr="00596D2D">
        <w:rPr>
          <w:i/>
          <w:iCs/>
        </w:rPr>
        <w:t>login</w:t>
      </w:r>
    </w:p>
    <w:p w14:paraId="1914DB00" w14:textId="5DD18402" w:rsidR="001470AC" w:rsidRDefault="00596D2D" w:rsidP="008547DE">
      <w:pPr>
        <w:pStyle w:val="sequence"/>
        <w:numPr>
          <w:ilvl w:val="0"/>
          <w:numId w:val="0"/>
        </w:numPr>
        <w:ind w:left="1440"/>
        <w:rPr>
          <w:i/>
          <w:iCs/>
        </w:rPr>
      </w:pPr>
      <w:r>
        <w:t xml:space="preserve">Menampilkan halaman </w:t>
      </w:r>
      <w:r w:rsidRPr="00596D2D">
        <w:rPr>
          <w:i/>
          <w:iCs/>
        </w:rPr>
        <w:t>login</w:t>
      </w:r>
    </w:p>
    <w:p w14:paraId="49C226C7" w14:textId="5638F3FB" w:rsidR="00810A78" w:rsidRDefault="00810A78" w:rsidP="00810A78">
      <w:pPr>
        <w:pStyle w:val="Heading3"/>
      </w:pPr>
      <w:r>
        <w:t>Perancangan Antar Muka</w:t>
      </w:r>
    </w:p>
    <w:p w14:paraId="6082A8B5" w14:textId="2A23AE7F" w:rsidR="007731E2" w:rsidRDefault="007731E2" w:rsidP="000944D3">
      <w:pPr>
        <w:rPr>
          <w:lang w:val="sv-SE"/>
        </w:rPr>
      </w:pPr>
      <w:r w:rsidRPr="00A21260">
        <w:rPr>
          <w:lang w:val="sv-SE"/>
        </w:rPr>
        <w:t xml:space="preserve">Tahapan ini </w:t>
      </w:r>
      <w:r>
        <w:rPr>
          <w:lang w:val="sv-SE"/>
        </w:rPr>
        <w:t>m</w:t>
      </w:r>
      <w:r w:rsidRPr="00A21260">
        <w:rPr>
          <w:lang w:val="sv-SE"/>
        </w:rPr>
        <w:t xml:space="preserve">enggambarkan setiap tampilan pada tahap perancangan antar muka, yang akan digunakan sebagai referensi untuk pembuatan aplikasi berbasis </w:t>
      </w:r>
      <w:r w:rsidRPr="007731E2">
        <w:rPr>
          <w:i/>
          <w:iCs/>
          <w:lang w:val="sv-SE"/>
        </w:rPr>
        <w:t>web</w:t>
      </w:r>
      <w:r w:rsidRPr="00A21260">
        <w:rPr>
          <w:lang w:val="sv-SE"/>
        </w:rPr>
        <w:t>.</w:t>
      </w:r>
      <w:r w:rsidR="000944D3">
        <w:rPr>
          <w:lang w:val="sv-SE"/>
        </w:rPr>
        <w:t xml:space="preserve"> </w:t>
      </w:r>
      <w:r>
        <w:rPr>
          <w:lang w:val="sv-SE"/>
        </w:rPr>
        <w:t>Berikut merupakan</w:t>
      </w:r>
      <w:r w:rsidR="00B04146">
        <w:rPr>
          <w:lang w:val="sv-SE"/>
        </w:rPr>
        <w:t xml:space="preserve"> rancangan</w:t>
      </w:r>
      <w:r>
        <w:rPr>
          <w:lang w:val="sv-SE"/>
        </w:rPr>
        <w:t xml:space="preserve"> tampilan antar muka </w:t>
      </w:r>
      <w:r w:rsidRPr="00CD385B">
        <w:rPr>
          <w:lang w:val="sv-SE"/>
        </w:rPr>
        <w:t xml:space="preserve">rancang bangun aplikasi e-katalog berbasis </w:t>
      </w:r>
      <w:r w:rsidRPr="005F344D">
        <w:rPr>
          <w:i/>
          <w:iCs/>
          <w:lang w:val="sv-SE"/>
        </w:rPr>
        <w:t>web</w:t>
      </w:r>
      <w:r w:rsidRPr="00CD385B">
        <w:rPr>
          <w:lang w:val="sv-SE"/>
        </w:rPr>
        <w:t xml:space="preserve"> di </w:t>
      </w:r>
      <w:r w:rsidR="00847FC2">
        <w:rPr>
          <w:lang w:val="sv-SE"/>
        </w:rPr>
        <w:t>UMKM</w:t>
      </w:r>
      <w:r w:rsidRPr="00CD385B">
        <w:rPr>
          <w:lang w:val="sv-SE"/>
        </w:rPr>
        <w:t xml:space="preserve"> </w:t>
      </w:r>
      <w:r w:rsidR="00847FC2">
        <w:rPr>
          <w:lang w:val="sv-SE"/>
        </w:rPr>
        <w:t>Z</w:t>
      </w:r>
      <w:r w:rsidRPr="00CD385B">
        <w:rPr>
          <w:lang w:val="sv-SE"/>
        </w:rPr>
        <w:t>ecko</w:t>
      </w:r>
      <w:r>
        <w:rPr>
          <w:lang w:val="sv-SE"/>
        </w:rPr>
        <w:t>.</w:t>
      </w:r>
    </w:p>
    <w:p w14:paraId="39AE1B23" w14:textId="5C7DD350" w:rsidR="00740AE3" w:rsidRDefault="00740AE3" w:rsidP="00740AE3">
      <w:pPr>
        <w:pStyle w:val="Heading4"/>
        <w:rPr>
          <w:lang w:val="sv-SE"/>
        </w:rPr>
      </w:pPr>
      <w:r w:rsidRPr="00740AE3">
        <w:rPr>
          <w:lang w:val="sv-SE"/>
        </w:rPr>
        <w:lastRenderedPageBreak/>
        <w:t>Perancangan antar muka login admin</w:t>
      </w:r>
    </w:p>
    <w:p w14:paraId="4A9D40B4" w14:textId="77777777" w:rsidR="00621E99" w:rsidRDefault="00621E99" w:rsidP="00911D1B">
      <w:pPr>
        <w:keepNext/>
        <w:ind w:firstLine="0"/>
        <w:jc w:val="center"/>
      </w:pPr>
      <w:r>
        <w:rPr>
          <w:iCs/>
          <w:noProof/>
          <w:lang w:val="sv-SE"/>
          <w14:ligatures w14:val="standardContextual"/>
        </w:rPr>
        <w:drawing>
          <wp:inline distT="0" distB="0" distL="0" distR="0" wp14:anchorId="20950D33" wp14:editId="7EEF7DF2">
            <wp:extent cx="3576340" cy="2543175"/>
            <wp:effectExtent l="19050" t="19050" r="24130" b="9525"/>
            <wp:docPr id="1154258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258533" name="Picture 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579684" cy="2545553"/>
                    </a:xfrm>
                    <a:prstGeom prst="rect">
                      <a:avLst/>
                    </a:prstGeom>
                    <a:ln>
                      <a:solidFill>
                        <a:schemeClr val="tx1"/>
                      </a:solidFill>
                    </a:ln>
                  </pic:spPr>
                </pic:pic>
              </a:graphicData>
            </a:graphic>
          </wp:inline>
        </w:drawing>
      </w:r>
    </w:p>
    <w:p w14:paraId="62209AC0" w14:textId="7C2BEC33" w:rsidR="00621E99" w:rsidRDefault="00621E99" w:rsidP="00531C9D">
      <w:pPr>
        <w:pStyle w:val="Caption"/>
        <w:rPr>
          <w:b/>
          <w:bCs/>
        </w:rPr>
      </w:pPr>
      <w:r>
        <w:t xml:space="preserve">Gambar 4. </w:t>
      </w:r>
      <w:r>
        <w:fldChar w:fldCharType="begin"/>
      </w:r>
      <w:r>
        <w:instrText xml:space="preserve"> SEQ Gambar_4. \* ARABIC </w:instrText>
      </w:r>
      <w:r>
        <w:fldChar w:fldCharType="separate"/>
      </w:r>
      <w:r w:rsidR="008E7286">
        <w:rPr>
          <w:noProof/>
        </w:rPr>
        <w:t>24</w:t>
      </w:r>
      <w:r>
        <w:fldChar w:fldCharType="end"/>
      </w:r>
      <w:r>
        <w:t xml:space="preserve"> </w:t>
      </w:r>
      <w:r w:rsidR="002F09CC">
        <w:rPr>
          <w:b/>
          <w:bCs/>
        </w:rPr>
        <w:t>Tampilan Antar Muka Login</w:t>
      </w:r>
    </w:p>
    <w:p w14:paraId="60C76657" w14:textId="77777777" w:rsidR="00531C9D" w:rsidRPr="00CD385B" w:rsidRDefault="00531C9D" w:rsidP="00911D1B">
      <w:pPr>
        <w:pStyle w:val="ListParagraph"/>
      </w:pPr>
      <w:r w:rsidRPr="00B179B6">
        <w:t>Gambar 4.</w:t>
      </w:r>
      <w:r>
        <w:t>24</w:t>
      </w:r>
      <w:r w:rsidRPr="00B179B6">
        <w:t xml:space="preserve"> di atas menunjukkan interface login</w:t>
      </w:r>
      <w:r>
        <w:t xml:space="preserve"> admin</w:t>
      </w:r>
      <w:r w:rsidRPr="00B179B6">
        <w:t xml:space="preserve">, yang terdiri dari username yang digunakan untuk memasukkan username, password yang digunakan untuk memasukkan password, dan tombol </w:t>
      </w:r>
      <w:r>
        <w:t>sign in</w:t>
      </w:r>
      <w:r w:rsidRPr="00B179B6">
        <w:t xml:space="preserve"> yang digunakan untuk memverifikasi data username dan password yang dimasukkan pada database sehingga pengguna dapat mengakses sistem.</w:t>
      </w:r>
    </w:p>
    <w:p w14:paraId="30DB1460" w14:textId="297D9AB9" w:rsidR="00740AE3" w:rsidRDefault="00740AE3" w:rsidP="00740AE3">
      <w:pPr>
        <w:pStyle w:val="Heading4"/>
        <w:rPr>
          <w:lang w:val="sv-SE"/>
        </w:rPr>
      </w:pPr>
      <w:r w:rsidRPr="00740AE3">
        <w:rPr>
          <w:lang w:val="sv-SE"/>
        </w:rPr>
        <w:t xml:space="preserve">Perancangan antar muka </w:t>
      </w:r>
      <w:r w:rsidRPr="00DF3C41">
        <w:rPr>
          <w:i/>
          <w:iCs w:val="0"/>
          <w:lang w:val="sv-SE"/>
        </w:rPr>
        <w:t>dashboard</w:t>
      </w:r>
    </w:p>
    <w:p w14:paraId="58AE96B5" w14:textId="77777777" w:rsidR="00911D1B" w:rsidRDefault="00911D1B" w:rsidP="00911D1B">
      <w:pPr>
        <w:keepNext/>
        <w:ind w:firstLine="0"/>
        <w:jc w:val="center"/>
      </w:pPr>
      <w:r>
        <w:rPr>
          <w:iCs/>
          <w:noProof/>
          <w:lang w:val="sv-SE"/>
          <w14:ligatures w14:val="standardContextual"/>
        </w:rPr>
        <w:drawing>
          <wp:inline distT="0" distB="0" distL="0" distR="0" wp14:anchorId="60E0BFC3" wp14:editId="2A14B005">
            <wp:extent cx="3589737" cy="2552700"/>
            <wp:effectExtent l="19050" t="19050" r="10795" b="19050"/>
            <wp:docPr id="1296458655" name="Picture 1296458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458655" name="Picture 129645865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606094" cy="2564332"/>
                    </a:xfrm>
                    <a:prstGeom prst="rect">
                      <a:avLst/>
                    </a:prstGeom>
                    <a:ln>
                      <a:solidFill>
                        <a:schemeClr val="tx1"/>
                      </a:solidFill>
                    </a:ln>
                  </pic:spPr>
                </pic:pic>
              </a:graphicData>
            </a:graphic>
          </wp:inline>
        </w:drawing>
      </w:r>
    </w:p>
    <w:p w14:paraId="62DF7A85" w14:textId="2A3C9C3E" w:rsidR="005312A1" w:rsidRDefault="00911D1B" w:rsidP="005312A1">
      <w:pPr>
        <w:pStyle w:val="Caption"/>
        <w:rPr>
          <w:i/>
          <w:iCs w:val="0"/>
        </w:rPr>
      </w:pPr>
      <w:r>
        <w:t xml:space="preserve">Gambar 4. </w:t>
      </w:r>
      <w:r>
        <w:fldChar w:fldCharType="begin"/>
      </w:r>
      <w:r>
        <w:instrText xml:space="preserve"> SEQ Gambar_4. \* ARABIC </w:instrText>
      </w:r>
      <w:r>
        <w:fldChar w:fldCharType="separate"/>
      </w:r>
      <w:r w:rsidR="008E7286">
        <w:rPr>
          <w:noProof/>
        </w:rPr>
        <w:t>25</w:t>
      </w:r>
      <w:r>
        <w:fldChar w:fldCharType="end"/>
      </w:r>
      <w:r w:rsidR="000944D3">
        <w:t xml:space="preserve"> Tampilan Antar Muka </w:t>
      </w:r>
      <w:r w:rsidR="000944D3" w:rsidRPr="000944D3">
        <w:rPr>
          <w:i/>
          <w:iCs w:val="0"/>
        </w:rPr>
        <w:t>Dashboard</w:t>
      </w:r>
    </w:p>
    <w:p w14:paraId="7F551A11" w14:textId="77777777" w:rsidR="005312A1" w:rsidRPr="006926E4" w:rsidRDefault="005312A1" w:rsidP="005312A1">
      <w:pPr>
        <w:pStyle w:val="ListParagraph"/>
        <w:rPr>
          <w:lang w:val="sv-SE"/>
        </w:rPr>
      </w:pPr>
      <w:r w:rsidRPr="00B179B6">
        <w:rPr>
          <w:lang w:val="sv-SE"/>
        </w:rPr>
        <w:lastRenderedPageBreak/>
        <w:t>Pada</w:t>
      </w:r>
      <w:r>
        <w:rPr>
          <w:lang w:val="sv-SE"/>
        </w:rPr>
        <w:t xml:space="preserve"> </w:t>
      </w:r>
      <w:r w:rsidRPr="00B179B6">
        <w:rPr>
          <w:lang w:val="sv-SE"/>
        </w:rPr>
        <w:t>gambar 4.</w:t>
      </w:r>
      <w:r>
        <w:rPr>
          <w:lang w:val="sv-SE"/>
        </w:rPr>
        <w:t>25</w:t>
      </w:r>
      <w:r w:rsidRPr="00B179B6">
        <w:rPr>
          <w:lang w:val="sv-SE"/>
        </w:rPr>
        <w:t xml:space="preserve"> di atas </w:t>
      </w:r>
      <w:r>
        <w:rPr>
          <w:lang w:val="sv-SE"/>
        </w:rPr>
        <w:t>merupakan p</w:t>
      </w:r>
      <w:r w:rsidRPr="00B179B6">
        <w:rPr>
          <w:lang w:val="sv-SE"/>
        </w:rPr>
        <w:t xml:space="preserve">erancangan antar muka dashboard yang memungkinkan </w:t>
      </w:r>
      <w:r>
        <w:rPr>
          <w:lang w:val="sv-SE"/>
        </w:rPr>
        <w:t>admin</w:t>
      </w:r>
      <w:r w:rsidRPr="00B179B6">
        <w:rPr>
          <w:lang w:val="sv-SE"/>
        </w:rPr>
        <w:t xml:space="preserve"> melihat data</w:t>
      </w:r>
      <w:r>
        <w:rPr>
          <w:lang w:val="sv-SE"/>
        </w:rPr>
        <w:t xml:space="preserve"> pesanan </w:t>
      </w:r>
      <w:r w:rsidRPr="00B179B6">
        <w:rPr>
          <w:lang w:val="sv-SE"/>
        </w:rPr>
        <w:t>secara keseluruhan digambarkan</w:t>
      </w:r>
      <w:r>
        <w:rPr>
          <w:lang w:val="sv-SE"/>
        </w:rPr>
        <w:t xml:space="preserve"> dalam bentuk grafik</w:t>
      </w:r>
      <w:r w:rsidRPr="00B179B6">
        <w:rPr>
          <w:lang w:val="sv-SE"/>
        </w:rPr>
        <w:t>.</w:t>
      </w:r>
    </w:p>
    <w:p w14:paraId="7F4A1FDB" w14:textId="4D432A7C" w:rsidR="00740AE3" w:rsidRDefault="00740AE3" w:rsidP="00740AE3">
      <w:pPr>
        <w:pStyle w:val="Heading4"/>
        <w:rPr>
          <w:lang w:val="sv-SE"/>
        </w:rPr>
      </w:pPr>
      <w:r w:rsidRPr="00740AE3">
        <w:rPr>
          <w:lang w:val="sv-SE"/>
        </w:rPr>
        <w:t>Perancangan antar muka pesanan</w:t>
      </w:r>
    </w:p>
    <w:p w14:paraId="3D9D065C" w14:textId="77777777" w:rsidR="005312A1" w:rsidRDefault="005312A1" w:rsidP="005312A1">
      <w:pPr>
        <w:keepNext/>
        <w:ind w:firstLine="0"/>
        <w:jc w:val="center"/>
      </w:pPr>
      <w:r>
        <w:rPr>
          <w:noProof/>
          <w:lang w:val="sv-SE"/>
        </w:rPr>
        <w:drawing>
          <wp:inline distT="0" distB="0" distL="0" distR="0" wp14:anchorId="3D1F8B3F" wp14:editId="7E2DC60D">
            <wp:extent cx="3409950" cy="2424853"/>
            <wp:effectExtent l="19050" t="19050" r="19050" b="13970"/>
            <wp:docPr id="514015567" name="Picture 514015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015567" name="Picture 514015567"/>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415523" cy="2428816"/>
                    </a:xfrm>
                    <a:prstGeom prst="rect">
                      <a:avLst/>
                    </a:prstGeom>
                    <a:ln>
                      <a:solidFill>
                        <a:schemeClr val="tx1"/>
                      </a:solidFill>
                    </a:ln>
                  </pic:spPr>
                </pic:pic>
              </a:graphicData>
            </a:graphic>
          </wp:inline>
        </w:drawing>
      </w:r>
    </w:p>
    <w:p w14:paraId="24C1A8DF" w14:textId="12A981C5" w:rsidR="005312A1" w:rsidRDefault="005312A1" w:rsidP="005312A1">
      <w:pPr>
        <w:pStyle w:val="Caption"/>
      </w:pPr>
      <w:r>
        <w:t xml:space="preserve">Gambar 4. </w:t>
      </w:r>
      <w:r>
        <w:fldChar w:fldCharType="begin"/>
      </w:r>
      <w:r>
        <w:instrText xml:space="preserve"> SEQ Gambar_4. \* ARABIC </w:instrText>
      </w:r>
      <w:r>
        <w:fldChar w:fldCharType="separate"/>
      </w:r>
      <w:r w:rsidR="008E7286">
        <w:rPr>
          <w:noProof/>
        </w:rPr>
        <w:t>26</w:t>
      </w:r>
      <w:r>
        <w:fldChar w:fldCharType="end"/>
      </w:r>
      <w:r>
        <w:t xml:space="preserve"> Tampilan Antar Muka Pesanan</w:t>
      </w:r>
    </w:p>
    <w:p w14:paraId="068A6635" w14:textId="77777777" w:rsidR="00103607" w:rsidRPr="006926E4" w:rsidRDefault="00103607" w:rsidP="00103607">
      <w:pPr>
        <w:pStyle w:val="ListParagraph"/>
        <w:rPr>
          <w:lang w:val="sv-SE"/>
        </w:rPr>
      </w:pPr>
      <w:r w:rsidRPr="00B179B6">
        <w:rPr>
          <w:lang w:val="sv-SE"/>
        </w:rPr>
        <w:t>Pada</w:t>
      </w:r>
      <w:r>
        <w:rPr>
          <w:lang w:val="sv-SE"/>
        </w:rPr>
        <w:t xml:space="preserve"> </w:t>
      </w:r>
      <w:r w:rsidRPr="00B179B6">
        <w:rPr>
          <w:lang w:val="sv-SE"/>
        </w:rPr>
        <w:t>gambar 4.</w:t>
      </w:r>
      <w:r>
        <w:rPr>
          <w:lang w:val="sv-SE"/>
        </w:rPr>
        <w:t>26</w:t>
      </w:r>
      <w:r w:rsidRPr="00B179B6">
        <w:rPr>
          <w:lang w:val="sv-SE"/>
        </w:rPr>
        <w:t xml:space="preserve"> di atas </w:t>
      </w:r>
      <w:r>
        <w:rPr>
          <w:lang w:val="sv-SE"/>
        </w:rPr>
        <w:t>merupakan p</w:t>
      </w:r>
      <w:r w:rsidRPr="00B179B6">
        <w:rPr>
          <w:lang w:val="sv-SE"/>
        </w:rPr>
        <w:t xml:space="preserve">erancangan antar muka </w:t>
      </w:r>
      <w:r>
        <w:rPr>
          <w:lang w:val="sv-SE"/>
        </w:rPr>
        <w:t>pesanan</w:t>
      </w:r>
      <w:r w:rsidRPr="00B179B6">
        <w:rPr>
          <w:lang w:val="sv-SE"/>
        </w:rPr>
        <w:t xml:space="preserve"> yang memungkinkan </w:t>
      </w:r>
      <w:r>
        <w:rPr>
          <w:lang w:val="sv-SE"/>
        </w:rPr>
        <w:t>admin</w:t>
      </w:r>
      <w:r w:rsidRPr="00B179B6">
        <w:rPr>
          <w:lang w:val="sv-SE"/>
        </w:rPr>
        <w:t xml:space="preserve"> </w:t>
      </w:r>
      <w:r>
        <w:rPr>
          <w:lang w:val="sv-SE"/>
        </w:rPr>
        <w:t xml:space="preserve">untuk </w:t>
      </w:r>
      <w:r w:rsidRPr="00B179B6">
        <w:rPr>
          <w:lang w:val="sv-SE"/>
        </w:rPr>
        <w:t xml:space="preserve">melihat </w:t>
      </w:r>
      <w:r>
        <w:rPr>
          <w:lang w:val="sv-SE"/>
        </w:rPr>
        <w:t xml:space="preserve">dan mengelola </w:t>
      </w:r>
      <w:r w:rsidRPr="00B179B6">
        <w:rPr>
          <w:lang w:val="sv-SE"/>
        </w:rPr>
        <w:t>data</w:t>
      </w:r>
      <w:r>
        <w:rPr>
          <w:lang w:val="sv-SE"/>
        </w:rPr>
        <w:t xml:space="preserve"> pesanan</w:t>
      </w:r>
      <w:r w:rsidRPr="00B179B6">
        <w:rPr>
          <w:lang w:val="sv-SE"/>
        </w:rPr>
        <w:t>.</w:t>
      </w:r>
    </w:p>
    <w:p w14:paraId="75E3CF1C" w14:textId="62D48E61" w:rsidR="00740AE3" w:rsidRDefault="00740AE3" w:rsidP="00740AE3">
      <w:pPr>
        <w:pStyle w:val="Heading4"/>
        <w:rPr>
          <w:i/>
          <w:iCs w:val="0"/>
          <w:lang w:val="sv-SE"/>
        </w:rPr>
      </w:pPr>
      <w:r w:rsidRPr="00740AE3">
        <w:rPr>
          <w:lang w:val="sv-SE"/>
        </w:rPr>
        <w:t xml:space="preserve">Perancangan antar muka </w:t>
      </w:r>
      <w:r w:rsidRPr="00A01820">
        <w:rPr>
          <w:lang w:val="sv-SE"/>
        </w:rPr>
        <w:t>produ</w:t>
      </w:r>
      <w:r w:rsidR="00A01820">
        <w:rPr>
          <w:lang w:val="sv-SE"/>
        </w:rPr>
        <w:t>k</w:t>
      </w:r>
    </w:p>
    <w:p w14:paraId="40A846CE" w14:textId="77777777" w:rsidR="00427673" w:rsidRDefault="00427673" w:rsidP="00427673">
      <w:pPr>
        <w:keepNext/>
        <w:ind w:firstLine="0"/>
        <w:jc w:val="center"/>
      </w:pPr>
      <w:r>
        <w:rPr>
          <w:noProof/>
          <w:lang w:val="sv-SE"/>
        </w:rPr>
        <w:drawing>
          <wp:inline distT="0" distB="0" distL="0" distR="0" wp14:anchorId="1B5340C3" wp14:editId="63E8390E">
            <wp:extent cx="3267075" cy="2323253"/>
            <wp:effectExtent l="19050" t="19050" r="9525" b="20320"/>
            <wp:docPr id="1325300624" name="Picture 1325300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300624" name="Picture 1325300624"/>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268999" cy="2324621"/>
                    </a:xfrm>
                    <a:prstGeom prst="rect">
                      <a:avLst/>
                    </a:prstGeom>
                    <a:ln>
                      <a:solidFill>
                        <a:schemeClr val="tx1"/>
                      </a:solidFill>
                    </a:ln>
                  </pic:spPr>
                </pic:pic>
              </a:graphicData>
            </a:graphic>
          </wp:inline>
        </w:drawing>
      </w:r>
    </w:p>
    <w:p w14:paraId="0F962FB7" w14:textId="103A4B8D" w:rsidR="00376624" w:rsidRDefault="00427673" w:rsidP="00427673">
      <w:pPr>
        <w:pStyle w:val="Caption"/>
        <w:rPr>
          <w:i/>
          <w:iCs w:val="0"/>
        </w:rPr>
      </w:pPr>
      <w:r>
        <w:t xml:space="preserve">Gambar 4. </w:t>
      </w:r>
      <w:r>
        <w:fldChar w:fldCharType="begin"/>
      </w:r>
      <w:r>
        <w:instrText xml:space="preserve"> SEQ Gambar_4. \* ARABIC </w:instrText>
      </w:r>
      <w:r>
        <w:fldChar w:fldCharType="separate"/>
      </w:r>
      <w:r w:rsidR="008E7286">
        <w:rPr>
          <w:noProof/>
        </w:rPr>
        <w:t>27</w:t>
      </w:r>
      <w:r>
        <w:fldChar w:fldCharType="end"/>
      </w:r>
      <w:r>
        <w:t xml:space="preserve"> Tampilan Antar Muka </w:t>
      </w:r>
      <w:r w:rsidRPr="00A01820">
        <w:t>Produ</w:t>
      </w:r>
      <w:r w:rsidR="00A01820">
        <w:t>k</w:t>
      </w:r>
    </w:p>
    <w:p w14:paraId="3166703C" w14:textId="77777777" w:rsidR="00427673" w:rsidRPr="006926E4" w:rsidRDefault="00427673" w:rsidP="00D9109E">
      <w:pPr>
        <w:pStyle w:val="ListParagraph"/>
        <w:rPr>
          <w:lang w:val="sv-SE"/>
        </w:rPr>
      </w:pPr>
      <w:r w:rsidRPr="00B179B6">
        <w:rPr>
          <w:lang w:val="sv-SE"/>
        </w:rPr>
        <w:lastRenderedPageBreak/>
        <w:t>Pada</w:t>
      </w:r>
      <w:r>
        <w:rPr>
          <w:lang w:val="sv-SE"/>
        </w:rPr>
        <w:t xml:space="preserve"> </w:t>
      </w:r>
      <w:r w:rsidRPr="00B179B6">
        <w:rPr>
          <w:lang w:val="sv-SE"/>
        </w:rPr>
        <w:t>gambar 4.</w:t>
      </w:r>
      <w:r>
        <w:rPr>
          <w:lang w:val="sv-SE"/>
        </w:rPr>
        <w:t>27</w:t>
      </w:r>
      <w:r w:rsidRPr="00B179B6">
        <w:rPr>
          <w:lang w:val="sv-SE"/>
        </w:rPr>
        <w:t xml:space="preserve"> di atas </w:t>
      </w:r>
      <w:r>
        <w:rPr>
          <w:lang w:val="sv-SE"/>
        </w:rPr>
        <w:t>merupakan p</w:t>
      </w:r>
      <w:r w:rsidRPr="00B179B6">
        <w:rPr>
          <w:lang w:val="sv-SE"/>
        </w:rPr>
        <w:t xml:space="preserve">erancangan antar muka </w:t>
      </w:r>
      <w:r>
        <w:rPr>
          <w:lang w:val="sv-SE"/>
        </w:rPr>
        <w:t>produk</w:t>
      </w:r>
      <w:r w:rsidRPr="00B179B6">
        <w:rPr>
          <w:lang w:val="sv-SE"/>
        </w:rPr>
        <w:t xml:space="preserve"> yang memungkinkan </w:t>
      </w:r>
      <w:r>
        <w:rPr>
          <w:lang w:val="sv-SE"/>
        </w:rPr>
        <w:t>admin</w:t>
      </w:r>
      <w:r w:rsidRPr="00B179B6">
        <w:rPr>
          <w:lang w:val="sv-SE"/>
        </w:rPr>
        <w:t xml:space="preserve"> </w:t>
      </w:r>
      <w:r>
        <w:rPr>
          <w:lang w:val="sv-SE"/>
        </w:rPr>
        <w:t xml:space="preserve">untuk </w:t>
      </w:r>
      <w:r w:rsidRPr="00B179B6">
        <w:rPr>
          <w:lang w:val="sv-SE"/>
        </w:rPr>
        <w:t xml:space="preserve">melihat </w:t>
      </w:r>
      <w:r>
        <w:rPr>
          <w:lang w:val="sv-SE"/>
        </w:rPr>
        <w:t xml:space="preserve">dan mengelola </w:t>
      </w:r>
      <w:r w:rsidRPr="00B179B6">
        <w:rPr>
          <w:lang w:val="sv-SE"/>
        </w:rPr>
        <w:t>data</w:t>
      </w:r>
      <w:r>
        <w:rPr>
          <w:lang w:val="sv-SE"/>
        </w:rPr>
        <w:t xml:space="preserve"> produk yang masih ada</w:t>
      </w:r>
      <w:r w:rsidRPr="00B179B6">
        <w:rPr>
          <w:lang w:val="sv-SE"/>
        </w:rPr>
        <w:t>.</w:t>
      </w:r>
    </w:p>
    <w:p w14:paraId="4D57F32F" w14:textId="6006F6EF" w:rsidR="00740AE3" w:rsidRDefault="00740AE3" w:rsidP="00740AE3">
      <w:pPr>
        <w:pStyle w:val="Heading4"/>
        <w:rPr>
          <w:lang w:val="sv-SE"/>
        </w:rPr>
      </w:pPr>
      <w:r w:rsidRPr="00740AE3">
        <w:rPr>
          <w:lang w:val="sv-SE"/>
        </w:rPr>
        <w:t>Perancangan antar muka jenis bahan</w:t>
      </w:r>
    </w:p>
    <w:p w14:paraId="7A2DB1BD" w14:textId="77777777" w:rsidR="001D319C" w:rsidRDefault="001D319C" w:rsidP="001D319C">
      <w:pPr>
        <w:keepNext/>
        <w:ind w:firstLine="0"/>
        <w:jc w:val="center"/>
      </w:pPr>
      <w:r>
        <w:rPr>
          <w:noProof/>
          <w:lang w:val="sv-SE"/>
        </w:rPr>
        <w:drawing>
          <wp:inline distT="0" distB="0" distL="0" distR="0" wp14:anchorId="50E0AE85" wp14:editId="56941562">
            <wp:extent cx="3410712" cy="2425395"/>
            <wp:effectExtent l="19050" t="19050" r="18415" b="13335"/>
            <wp:docPr id="1597901438" name="Picture 1597901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901438" name="Picture 1597901438"/>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410712" cy="2425395"/>
                    </a:xfrm>
                    <a:prstGeom prst="rect">
                      <a:avLst/>
                    </a:prstGeom>
                    <a:ln>
                      <a:solidFill>
                        <a:schemeClr val="tx1"/>
                      </a:solidFill>
                    </a:ln>
                  </pic:spPr>
                </pic:pic>
              </a:graphicData>
            </a:graphic>
          </wp:inline>
        </w:drawing>
      </w:r>
    </w:p>
    <w:p w14:paraId="063C22D1" w14:textId="11E3CD9F" w:rsidR="001D319C" w:rsidRDefault="001D319C" w:rsidP="001D319C">
      <w:pPr>
        <w:pStyle w:val="Caption"/>
      </w:pPr>
      <w:r>
        <w:t xml:space="preserve">Gambar 4. </w:t>
      </w:r>
      <w:r>
        <w:fldChar w:fldCharType="begin"/>
      </w:r>
      <w:r>
        <w:instrText xml:space="preserve"> SEQ Gambar_4. \* ARABIC </w:instrText>
      </w:r>
      <w:r>
        <w:fldChar w:fldCharType="separate"/>
      </w:r>
      <w:r w:rsidR="008E7286">
        <w:rPr>
          <w:noProof/>
        </w:rPr>
        <w:t>28</w:t>
      </w:r>
      <w:r>
        <w:fldChar w:fldCharType="end"/>
      </w:r>
      <w:r>
        <w:t xml:space="preserve"> Tampilan Antar Muka Jenis Bahan</w:t>
      </w:r>
    </w:p>
    <w:p w14:paraId="5604FE49" w14:textId="77777777" w:rsidR="001D319C" w:rsidRDefault="001D319C" w:rsidP="001D319C">
      <w:pPr>
        <w:pStyle w:val="ListParagraph"/>
        <w:rPr>
          <w:iCs/>
          <w:lang w:val="sv-SE"/>
        </w:rPr>
      </w:pPr>
      <w:r w:rsidRPr="00B179B6">
        <w:rPr>
          <w:lang w:val="sv-SE"/>
        </w:rPr>
        <w:t>Pada</w:t>
      </w:r>
      <w:r>
        <w:rPr>
          <w:lang w:val="sv-SE"/>
        </w:rPr>
        <w:t xml:space="preserve"> </w:t>
      </w:r>
      <w:r w:rsidRPr="00B179B6">
        <w:rPr>
          <w:lang w:val="sv-SE"/>
        </w:rPr>
        <w:t>gambar 4.</w:t>
      </w:r>
      <w:r>
        <w:rPr>
          <w:lang w:val="sv-SE"/>
        </w:rPr>
        <w:t>28</w:t>
      </w:r>
      <w:r w:rsidRPr="00B179B6">
        <w:rPr>
          <w:lang w:val="sv-SE"/>
        </w:rPr>
        <w:t xml:space="preserve"> di atas </w:t>
      </w:r>
      <w:r>
        <w:rPr>
          <w:lang w:val="sv-SE"/>
        </w:rPr>
        <w:t>merupakan p</w:t>
      </w:r>
      <w:r w:rsidRPr="00B179B6">
        <w:rPr>
          <w:lang w:val="sv-SE"/>
        </w:rPr>
        <w:t>erancangan antar muka</w:t>
      </w:r>
      <w:r>
        <w:rPr>
          <w:lang w:val="sv-SE"/>
        </w:rPr>
        <w:t xml:space="preserve"> jenis</w:t>
      </w:r>
      <w:r w:rsidRPr="00B179B6">
        <w:rPr>
          <w:lang w:val="sv-SE"/>
        </w:rPr>
        <w:t xml:space="preserve"> </w:t>
      </w:r>
      <w:r>
        <w:rPr>
          <w:lang w:val="sv-SE"/>
        </w:rPr>
        <w:t>bahan</w:t>
      </w:r>
      <w:r w:rsidRPr="00B179B6">
        <w:rPr>
          <w:lang w:val="sv-SE"/>
        </w:rPr>
        <w:t xml:space="preserve"> yang memungkinkan </w:t>
      </w:r>
      <w:r>
        <w:rPr>
          <w:lang w:val="sv-SE"/>
        </w:rPr>
        <w:t>admin</w:t>
      </w:r>
      <w:r w:rsidRPr="00B179B6">
        <w:rPr>
          <w:lang w:val="sv-SE"/>
        </w:rPr>
        <w:t xml:space="preserve"> </w:t>
      </w:r>
      <w:r>
        <w:rPr>
          <w:lang w:val="sv-SE"/>
        </w:rPr>
        <w:t xml:space="preserve">untuk </w:t>
      </w:r>
      <w:r w:rsidRPr="00B179B6">
        <w:rPr>
          <w:lang w:val="sv-SE"/>
        </w:rPr>
        <w:t>melihat</w:t>
      </w:r>
      <w:r>
        <w:rPr>
          <w:lang w:val="sv-SE"/>
        </w:rPr>
        <w:t xml:space="preserve"> dan mengelola data</w:t>
      </w:r>
      <w:r w:rsidRPr="00B179B6">
        <w:rPr>
          <w:lang w:val="sv-SE"/>
        </w:rPr>
        <w:t xml:space="preserve"> </w:t>
      </w:r>
      <w:r>
        <w:rPr>
          <w:lang w:val="sv-SE"/>
        </w:rPr>
        <w:t>bahan yang tersedia</w:t>
      </w:r>
      <w:r w:rsidRPr="00B179B6">
        <w:rPr>
          <w:lang w:val="sv-SE"/>
        </w:rPr>
        <w:t>.</w:t>
      </w:r>
    </w:p>
    <w:p w14:paraId="3E060E78" w14:textId="189C257E" w:rsidR="00740AE3" w:rsidRDefault="00740AE3" w:rsidP="00740AE3">
      <w:pPr>
        <w:pStyle w:val="Heading4"/>
        <w:rPr>
          <w:lang w:val="sv-SE"/>
        </w:rPr>
      </w:pPr>
      <w:r w:rsidRPr="00740AE3">
        <w:rPr>
          <w:lang w:val="sv-SE"/>
        </w:rPr>
        <w:t>Perancangan antar muka pola jahitan</w:t>
      </w:r>
    </w:p>
    <w:p w14:paraId="3CE52F7D" w14:textId="77777777" w:rsidR="001D319C" w:rsidRDefault="001D319C" w:rsidP="001D319C">
      <w:pPr>
        <w:keepNext/>
        <w:ind w:firstLine="0"/>
        <w:jc w:val="center"/>
      </w:pPr>
      <w:r>
        <w:rPr>
          <w:noProof/>
          <w:lang w:val="sv-SE"/>
        </w:rPr>
        <w:drawing>
          <wp:inline distT="0" distB="0" distL="0" distR="0" wp14:anchorId="45030CC9" wp14:editId="210E6558">
            <wp:extent cx="3375425" cy="2400300"/>
            <wp:effectExtent l="19050" t="19050" r="15875" b="19050"/>
            <wp:docPr id="381433086" name="Picture 38143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433086" name="Picture 381433086"/>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382569" cy="2405380"/>
                    </a:xfrm>
                    <a:prstGeom prst="rect">
                      <a:avLst/>
                    </a:prstGeom>
                    <a:ln>
                      <a:solidFill>
                        <a:schemeClr val="tx1"/>
                      </a:solidFill>
                    </a:ln>
                  </pic:spPr>
                </pic:pic>
              </a:graphicData>
            </a:graphic>
          </wp:inline>
        </w:drawing>
      </w:r>
    </w:p>
    <w:p w14:paraId="395706A0" w14:textId="02EB22EA" w:rsidR="001D319C" w:rsidRDefault="001D319C" w:rsidP="001D319C">
      <w:pPr>
        <w:pStyle w:val="Caption"/>
      </w:pPr>
      <w:r>
        <w:t xml:space="preserve">Gambar 4. </w:t>
      </w:r>
      <w:r>
        <w:fldChar w:fldCharType="begin"/>
      </w:r>
      <w:r>
        <w:instrText xml:space="preserve"> SEQ Gambar_4. \* ARABIC </w:instrText>
      </w:r>
      <w:r>
        <w:fldChar w:fldCharType="separate"/>
      </w:r>
      <w:r w:rsidR="008E7286">
        <w:rPr>
          <w:noProof/>
        </w:rPr>
        <w:t>29</w:t>
      </w:r>
      <w:r>
        <w:fldChar w:fldCharType="end"/>
      </w:r>
      <w:r>
        <w:t xml:space="preserve"> Tampilan Antar Muka Pola Jahitan</w:t>
      </w:r>
    </w:p>
    <w:p w14:paraId="353590F6" w14:textId="6306EE08" w:rsidR="00ED4F10" w:rsidRPr="00ED4F10" w:rsidRDefault="00ED4F10" w:rsidP="00ED4F10">
      <w:pPr>
        <w:pStyle w:val="ListParagraph"/>
        <w:rPr>
          <w:lang w:val="sv-SE"/>
        </w:rPr>
      </w:pPr>
      <w:r w:rsidRPr="00B179B6">
        <w:rPr>
          <w:lang w:val="sv-SE"/>
        </w:rPr>
        <w:lastRenderedPageBreak/>
        <w:t>Pada</w:t>
      </w:r>
      <w:r>
        <w:rPr>
          <w:lang w:val="sv-SE"/>
        </w:rPr>
        <w:t xml:space="preserve"> </w:t>
      </w:r>
      <w:r w:rsidRPr="00B179B6">
        <w:rPr>
          <w:lang w:val="sv-SE"/>
        </w:rPr>
        <w:t>gambar 4.</w:t>
      </w:r>
      <w:r>
        <w:rPr>
          <w:lang w:val="sv-SE"/>
        </w:rPr>
        <w:t>29</w:t>
      </w:r>
      <w:r w:rsidRPr="00B179B6">
        <w:rPr>
          <w:lang w:val="sv-SE"/>
        </w:rPr>
        <w:t xml:space="preserve"> di atas </w:t>
      </w:r>
      <w:r>
        <w:rPr>
          <w:lang w:val="sv-SE"/>
        </w:rPr>
        <w:t>merupakan p</w:t>
      </w:r>
      <w:r w:rsidRPr="00B179B6">
        <w:rPr>
          <w:lang w:val="sv-SE"/>
        </w:rPr>
        <w:t xml:space="preserve">erancangan antar muka </w:t>
      </w:r>
      <w:r>
        <w:rPr>
          <w:lang w:val="sv-SE"/>
        </w:rPr>
        <w:t>pola jahitan</w:t>
      </w:r>
      <w:r w:rsidRPr="00B179B6">
        <w:rPr>
          <w:lang w:val="sv-SE"/>
        </w:rPr>
        <w:t xml:space="preserve"> yang memungkinkan </w:t>
      </w:r>
      <w:r>
        <w:rPr>
          <w:lang w:val="sv-SE"/>
        </w:rPr>
        <w:t>admin</w:t>
      </w:r>
      <w:r w:rsidRPr="00B179B6">
        <w:rPr>
          <w:lang w:val="sv-SE"/>
        </w:rPr>
        <w:t xml:space="preserve"> </w:t>
      </w:r>
      <w:r>
        <w:rPr>
          <w:lang w:val="sv-SE"/>
        </w:rPr>
        <w:t xml:space="preserve">untuk </w:t>
      </w:r>
      <w:r w:rsidRPr="00B179B6">
        <w:rPr>
          <w:lang w:val="sv-SE"/>
        </w:rPr>
        <w:t xml:space="preserve">melihat </w:t>
      </w:r>
      <w:r>
        <w:rPr>
          <w:lang w:val="sv-SE"/>
        </w:rPr>
        <w:t xml:space="preserve">dan mengelola </w:t>
      </w:r>
      <w:r w:rsidRPr="00B179B6">
        <w:rPr>
          <w:lang w:val="sv-SE"/>
        </w:rPr>
        <w:t>data</w:t>
      </w:r>
      <w:r>
        <w:rPr>
          <w:lang w:val="sv-SE"/>
        </w:rPr>
        <w:t xml:space="preserve"> pola jahitan yang ada.</w:t>
      </w:r>
    </w:p>
    <w:p w14:paraId="2D1A63C5" w14:textId="073A4740" w:rsidR="007731E2" w:rsidRDefault="00740AE3" w:rsidP="00621E99">
      <w:pPr>
        <w:pStyle w:val="Heading4"/>
        <w:rPr>
          <w:lang w:val="sv-SE"/>
        </w:rPr>
      </w:pPr>
      <w:r w:rsidRPr="00740AE3">
        <w:rPr>
          <w:lang w:val="sv-SE"/>
        </w:rPr>
        <w:t>Perancangan antar muka faktur</w:t>
      </w:r>
    </w:p>
    <w:p w14:paraId="20DCC234" w14:textId="77777777" w:rsidR="00ED4F10" w:rsidRDefault="00ED4F10" w:rsidP="00ED4F10">
      <w:pPr>
        <w:keepNext/>
        <w:ind w:firstLine="0"/>
        <w:jc w:val="center"/>
      </w:pPr>
      <w:r>
        <w:rPr>
          <w:noProof/>
          <w:lang w:val="sv-SE"/>
        </w:rPr>
        <w:drawing>
          <wp:inline distT="0" distB="0" distL="0" distR="0" wp14:anchorId="2A5E6110" wp14:editId="01BE72C4">
            <wp:extent cx="3200400" cy="2275839"/>
            <wp:effectExtent l="19050" t="19050" r="19050" b="10795"/>
            <wp:docPr id="993847036" name="Picture 993847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847036" name="Picture 993847036"/>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00400" cy="2275839"/>
                    </a:xfrm>
                    <a:prstGeom prst="rect">
                      <a:avLst/>
                    </a:prstGeom>
                    <a:ln>
                      <a:solidFill>
                        <a:schemeClr val="tx1"/>
                      </a:solidFill>
                    </a:ln>
                  </pic:spPr>
                </pic:pic>
              </a:graphicData>
            </a:graphic>
          </wp:inline>
        </w:drawing>
      </w:r>
    </w:p>
    <w:p w14:paraId="61CC2562" w14:textId="33289C23" w:rsidR="00ED4F10" w:rsidRDefault="00ED4F10" w:rsidP="00ED4F10">
      <w:pPr>
        <w:pStyle w:val="Caption"/>
      </w:pPr>
      <w:r>
        <w:t xml:space="preserve">Gambar 4. </w:t>
      </w:r>
      <w:r>
        <w:fldChar w:fldCharType="begin"/>
      </w:r>
      <w:r>
        <w:instrText xml:space="preserve"> SEQ Gambar_4. \* ARABIC </w:instrText>
      </w:r>
      <w:r>
        <w:fldChar w:fldCharType="separate"/>
      </w:r>
      <w:r w:rsidR="008E7286">
        <w:rPr>
          <w:noProof/>
        </w:rPr>
        <w:t>30</w:t>
      </w:r>
      <w:r>
        <w:fldChar w:fldCharType="end"/>
      </w:r>
      <w:r>
        <w:t xml:space="preserve"> Tampilan Antar Muka </w:t>
      </w:r>
      <w:r w:rsidR="00940B83">
        <w:t>Faktur</w:t>
      </w:r>
    </w:p>
    <w:p w14:paraId="2D9DE74D" w14:textId="0D3577CA" w:rsidR="00E856D3" w:rsidRDefault="00E856D3" w:rsidP="005F344D">
      <w:pPr>
        <w:pStyle w:val="ListParagraph"/>
        <w:rPr>
          <w:lang w:val="sv-SE"/>
        </w:rPr>
      </w:pPr>
      <w:r w:rsidRPr="00B179B6">
        <w:rPr>
          <w:lang w:val="sv-SE"/>
        </w:rPr>
        <w:t>Pada</w:t>
      </w:r>
      <w:r>
        <w:rPr>
          <w:lang w:val="sv-SE"/>
        </w:rPr>
        <w:t xml:space="preserve"> </w:t>
      </w:r>
      <w:r w:rsidRPr="00B179B6">
        <w:rPr>
          <w:lang w:val="sv-SE"/>
        </w:rPr>
        <w:t>gambar 4.</w:t>
      </w:r>
      <w:r>
        <w:rPr>
          <w:lang w:val="sv-SE"/>
        </w:rPr>
        <w:t>30</w:t>
      </w:r>
      <w:r w:rsidRPr="00B179B6">
        <w:rPr>
          <w:lang w:val="sv-SE"/>
        </w:rPr>
        <w:t xml:space="preserve"> di atas </w:t>
      </w:r>
      <w:r>
        <w:rPr>
          <w:lang w:val="sv-SE"/>
        </w:rPr>
        <w:t>merupakan p</w:t>
      </w:r>
      <w:r w:rsidRPr="00B179B6">
        <w:rPr>
          <w:lang w:val="sv-SE"/>
        </w:rPr>
        <w:t xml:space="preserve">erancangan antar muka </w:t>
      </w:r>
      <w:r>
        <w:rPr>
          <w:lang w:val="sv-SE"/>
        </w:rPr>
        <w:t>faktur</w:t>
      </w:r>
      <w:r w:rsidRPr="00B179B6">
        <w:rPr>
          <w:lang w:val="sv-SE"/>
        </w:rPr>
        <w:t xml:space="preserve"> yang memungkinkan </w:t>
      </w:r>
      <w:r>
        <w:rPr>
          <w:lang w:val="sv-SE"/>
        </w:rPr>
        <w:t>admin</w:t>
      </w:r>
      <w:r w:rsidRPr="00B179B6">
        <w:rPr>
          <w:lang w:val="sv-SE"/>
        </w:rPr>
        <w:t xml:space="preserve"> </w:t>
      </w:r>
      <w:r>
        <w:rPr>
          <w:lang w:val="sv-SE"/>
        </w:rPr>
        <w:t xml:space="preserve">untuk </w:t>
      </w:r>
      <w:r w:rsidRPr="00B179B6">
        <w:rPr>
          <w:lang w:val="sv-SE"/>
        </w:rPr>
        <w:t>melihat</w:t>
      </w:r>
      <w:r>
        <w:rPr>
          <w:lang w:val="sv-SE"/>
        </w:rPr>
        <w:t xml:space="preserve"> dan mencetak</w:t>
      </w:r>
      <w:r w:rsidRPr="00B179B6">
        <w:rPr>
          <w:lang w:val="sv-SE"/>
        </w:rPr>
        <w:t xml:space="preserve"> </w:t>
      </w:r>
      <w:r>
        <w:rPr>
          <w:lang w:val="sv-SE"/>
        </w:rPr>
        <w:t>faktur pemesanan</w:t>
      </w:r>
      <w:r w:rsidRPr="00B179B6">
        <w:rPr>
          <w:lang w:val="sv-SE"/>
        </w:rPr>
        <w:t>.</w:t>
      </w:r>
    </w:p>
    <w:p w14:paraId="57414970" w14:textId="6D6BFB9F" w:rsidR="005F344D" w:rsidRDefault="008D7E0E" w:rsidP="008D7E0E">
      <w:pPr>
        <w:pStyle w:val="Heading4"/>
        <w:rPr>
          <w:lang w:val="sv-SE"/>
        </w:rPr>
      </w:pPr>
      <w:r>
        <w:rPr>
          <w:lang w:val="sv-SE"/>
        </w:rPr>
        <w:t xml:space="preserve">Perancangan antar muka halaman </w:t>
      </w:r>
      <w:r w:rsidR="00F2526B">
        <w:rPr>
          <w:lang w:val="sv-SE"/>
        </w:rPr>
        <w:t>utama pelanggan</w:t>
      </w:r>
    </w:p>
    <w:p w14:paraId="29BC7B95" w14:textId="77777777" w:rsidR="00F2526B" w:rsidRDefault="00F2526B" w:rsidP="00F2526B">
      <w:pPr>
        <w:keepNext/>
        <w:ind w:firstLine="0"/>
        <w:jc w:val="center"/>
      </w:pPr>
      <w:r>
        <w:rPr>
          <w:noProof/>
          <w:lang w:val="sv-SE"/>
        </w:rPr>
        <w:drawing>
          <wp:inline distT="0" distB="0" distL="0" distR="0" wp14:anchorId="3759113E" wp14:editId="6EF74599">
            <wp:extent cx="3200400" cy="2275840"/>
            <wp:effectExtent l="19050" t="19050" r="19050" b="10160"/>
            <wp:docPr id="209829321" name="Picture 209829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29321" name="Picture 20982932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200400" cy="2275840"/>
                    </a:xfrm>
                    <a:prstGeom prst="rect">
                      <a:avLst/>
                    </a:prstGeom>
                    <a:ln>
                      <a:solidFill>
                        <a:schemeClr val="tx1"/>
                      </a:solidFill>
                    </a:ln>
                  </pic:spPr>
                </pic:pic>
              </a:graphicData>
            </a:graphic>
          </wp:inline>
        </w:drawing>
      </w:r>
    </w:p>
    <w:p w14:paraId="62A0EC55" w14:textId="2A76DDDC" w:rsidR="00F2526B" w:rsidRDefault="00F2526B" w:rsidP="00F2526B">
      <w:pPr>
        <w:pStyle w:val="Caption"/>
      </w:pPr>
      <w:r>
        <w:t xml:space="preserve">Gambar 4. </w:t>
      </w:r>
      <w:r>
        <w:fldChar w:fldCharType="begin"/>
      </w:r>
      <w:r>
        <w:instrText xml:space="preserve"> SEQ Gambar_4. \* ARABIC </w:instrText>
      </w:r>
      <w:r>
        <w:fldChar w:fldCharType="separate"/>
      </w:r>
      <w:r w:rsidR="008E7286">
        <w:rPr>
          <w:noProof/>
        </w:rPr>
        <w:t>31</w:t>
      </w:r>
      <w:r>
        <w:fldChar w:fldCharType="end"/>
      </w:r>
      <w:r>
        <w:t xml:space="preserve"> Tampilan Antar Muka Halaman Utama Pelanggan</w:t>
      </w:r>
    </w:p>
    <w:p w14:paraId="0474D3BB" w14:textId="4D744E46" w:rsidR="00D51EC2" w:rsidRDefault="00D51EC2" w:rsidP="00D51EC2">
      <w:pPr>
        <w:pStyle w:val="ListParagraph"/>
        <w:rPr>
          <w:lang w:val="sv-SE"/>
        </w:rPr>
      </w:pPr>
      <w:bookmarkStart w:id="3" w:name="_Hlk155208999"/>
      <w:r w:rsidRPr="00B179B6">
        <w:rPr>
          <w:lang w:val="sv-SE"/>
        </w:rPr>
        <w:t>Pada</w:t>
      </w:r>
      <w:r>
        <w:rPr>
          <w:lang w:val="sv-SE"/>
        </w:rPr>
        <w:t xml:space="preserve"> </w:t>
      </w:r>
      <w:r w:rsidRPr="00B179B6">
        <w:rPr>
          <w:lang w:val="sv-SE"/>
        </w:rPr>
        <w:t>gambar 4.</w:t>
      </w:r>
      <w:r>
        <w:rPr>
          <w:lang w:val="sv-SE"/>
        </w:rPr>
        <w:t>31</w:t>
      </w:r>
      <w:r w:rsidRPr="00B179B6">
        <w:rPr>
          <w:lang w:val="sv-SE"/>
        </w:rPr>
        <w:t xml:space="preserve"> di atas </w:t>
      </w:r>
      <w:r>
        <w:rPr>
          <w:lang w:val="sv-SE"/>
        </w:rPr>
        <w:t>merupakan p</w:t>
      </w:r>
      <w:r w:rsidRPr="00B179B6">
        <w:rPr>
          <w:lang w:val="sv-SE"/>
        </w:rPr>
        <w:t xml:space="preserve">erancangan antar muka </w:t>
      </w:r>
      <w:r>
        <w:rPr>
          <w:lang w:val="sv-SE"/>
        </w:rPr>
        <w:t>konsumen</w:t>
      </w:r>
      <w:r w:rsidRPr="00B179B6">
        <w:rPr>
          <w:lang w:val="sv-SE"/>
        </w:rPr>
        <w:t xml:space="preserve"> yang </w:t>
      </w:r>
      <w:r>
        <w:rPr>
          <w:lang w:val="sv-SE"/>
        </w:rPr>
        <w:t>men</w:t>
      </w:r>
      <w:r w:rsidR="00847FC2">
        <w:rPr>
          <w:lang w:val="sv-SE"/>
        </w:rPr>
        <w:t>a</w:t>
      </w:r>
      <w:r>
        <w:rPr>
          <w:lang w:val="sv-SE"/>
        </w:rPr>
        <w:t xml:space="preserve">mpilkan halaman utama </w:t>
      </w:r>
      <w:r w:rsidRPr="00847FC2">
        <w:rPr>
          <w:i/>
          <w:iCs/>
          <w:lang w:val="sv-SE"/>
        </w:rPr>
        <w:t>web</w:t>
      </w:r>
      <w:r>
        <w:rPr>
          <w:lang w:val="sv-SE"/>
        </w:rPr>
        <w:t xml:space="preserve"> </w:t>
      </w:r>
      <w:r w:rsidR="00847FC2">
        <w:rPr>
          <w:lang w:val="sv-SE"/>
        </w:rPr>
        <w:t>Zecko</w:t>
      </w:r>
      <w:r w:rsidRPr="00B179B6">
        <w:rPr>
          <w:lang w:val="sv-SE"/>
        </w:rPr>
        <w:t>.</w:t>
      </w:r>
    </w:p>
    <w:p w14:paraId="75222C40" w14:textId="32ADB45E" w:rsidR="008B30B5" w:rsidRDefault="008B30B5" w:rsidP="008B30B5">
      <w:pPr>
        <w:pStyle w:val="Heading4"/>
        <w:rPr>
          <w:lang w:val="sv-SE"/>
        </w:rPr>
      </w:pPr>
      <w:r w:rsidRPr="008B30B5">
        <w:rPr>
          <w:lang w:val="sv-SE"/>
        </w:rPr>
        <w:lastRenderedPageBreak/>
        <w:t>Perancangan antar muka produk</w:t>
      </w:r>
      <w:r w:rsidR="00C13931">
        <w:rPr>
          <w:lang w:val="sv-SE"/>
        </w:rPr>
        <w:t xml:space="preserve"> produk</w:t>
      </w:r>
    </w:p>
    <w:p w14:paraId="6842DBA5" w14:textId="77777777" w:rsidR="00637EC0" w:rsidRDefault="00637EC0" w:rsidP="00637EC0">
      <w:pPr>
        <w:keepNext/>
        <w:ind w:firstLine="0"/>
        <w:jc w:val="center"/>
      </w:pPr>
      <w:r>
        <w:rPr>
          <w:noProof/>
          <w:lang w:val="sv-SE"/>
        </w:rPr>
        <w:drawing>
          <wp:inline distT="0" distB="0" distL="0" distR="0" wp14:anchorId="3CA54C99" wp14:editId="2C785B8E">
            <wp:extent cx="3200400" cy="2275839"/>
            <wp:effectExtent l="19050" t="19050" r="19050" b="10795"/>
            <wp:docPr id="1958176123" name="Picture 1958176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176123" name="Picture 195817612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200400" cy="2275839"/>
                    </a:xfrm>
                    <a:prstGeom prst="rect">
                      <a:avLst/>
                    </a:prstGeom>
                    <a:ln>
                      <a:solidFill>
                        <a:schemeClr val="tx1"/>
                      </a:solidFill>
                    </a:ln>
                  </pic:spPr>
                </pic:pic>
              </a:graphicData>
            </a:graphic>
          </wp:inline>
        </w:drawing>
      </w:r>
    </w:p>
    <w:p w14:paraId="717ADA99" w14:textId="684E2BF8" w:rsidR="00637EC0" w:rsidRDefault="00637EC0" w:rsidP="00637EC0">
      <w:pPr>
        <w:pStyle w:val="Caption"/>
      </w:pPr>
      <w:r>
        <w:t xml:space="preserve">Gambar 4. </w:t>
      </w:r>
      <w:r>
        <w:fldChar w:fldCharType="begin"/>
      </w:r>
      <w:r>
        <w:instrText xml:space="preserve"> SEQ Gambar_4. \* ARABIC </w:instrText>
      </w:r>
      <w:r>
        <w:fldChar w:fldCharType="separate"/>
      </w:r>
      <w:r w:rsidR="008E7286">
        <w:rPr>
          <w:noProof/>
        </w:rPr>
        <w:t>32</w:t>
      </w:r>
      <w:r>
        <w:fldChar w:fldCharType="end"/>
      </w:r>
      <w:r>
        <w:t xml:space="preserve"> Tampilan Antar Muka Produk</w:t>
      </w:r>
      <w:r w:rsidR="00C13931">
        <w:t xml:space="preserve"> Pelanggan</w:t>
      </w:r>
    </w:p>
    <w:p w14:paraId="6A25981F" w14:textId="7912D842" w:rsidR="00637EC0" w:rsidRPr="00637EC0" w:rsidRDefault="00637EC0" w:rsidP="00637EC0">
      <w:pPr>
        <w:pStyle w:val="ListParagraph"/>
        <w:rPr>
          <w:iCs/>
          <w:lang w:val="sv-SE"/>
        </w:rPr>
      </w:pPr>
      <w:r w:rsidRPr="00B179B6">
        <w:rPr>
          <w:lang w:val="sv-SE"/>
        </w:rPr>
        <w:t>Pada</w:t>
      </w:r>
      <w:r>
        <w:rPr>
          <w:lang w:val="sv-SE"/>
        </w:rPr>
        <w:t xml:space="preserve"> </w:t>
      </w:r>
      <w:r w:rsidRPr="00B179B6">
        <w:rPr>
          <w:lang w:val="sv-SE"/>
        </w:rPr>
        <w:t>gambar 4.</w:t>
      </w:r>
      <w:r>
        <w:rPr>
          <w:lang w:val="sv-SE"/>
        </w:rPr>
        <w:t>32</w:t>
      </w:r>
      <w:r w:rsidRPr="00B179B6">
        <w:rPr>
          <w:lang w:val="sv-SE"/>
        </w:rPr>
        <w:t xml:space="preserve"> di atas </w:t>
      </w:r>
      <w:r>
        <w:rPr>
          <w:lang w:val="sv-SE"/>
        </w:rPr>
        <w:t>merupakan p</w:t>
      </w:r>
      <w:r w:rsidRPr="00B179B6">
        <w:rPr>
          <w:lang w:val="sv-SE"/>
        </w:rPr>
        <w:t xml:space="preserve">erancangan antar muka </w:t>
      </w:r>
      <w:r>
        <w:rPr>
          <w:lang w:val="sv-SE"/>
        </w:rPr>
        <w:t>konsumen produk</w:t>
      </w:r>
      <w:r w:rsidRPr="00B179B6">
        <w:rPr>
          <w:lang w:val="sv-SE"/>
        </w:rPr>
        <w:t xml:space="preserve"> yang </w:t>
      </w:r>
      <w:r>
        <w:rPr>
          <w:lang w:val="sv-SE"/>
        </w:rPr>
        <w:t>memungkinkan konsumen memilih produk yang akan dipesan.</w:t>
      </w:r>
    </w:p>
    <w:p w14:paraId="01EBA1BC" w14:textId="62FF45B3" w:rsidR="008B30B5" w:rsidRDefault="008B30B5" w:rsidP="008B30B5">
      <w:pPr>
        <w:pStyle w:val="Heading4"/>
        <w:rPr>
          <w:lang w:val="sv-SE"/>
        </w:rPr>
      </w:pPr>
      <w:r w:rsidRPr="008B30B5">
        <w:rPr>
          <w:lang w:val="sv-SE"/>
        </w:rPr>
        <w:t>Perancangan antar muka konsumen order</w:t>
      </w:r>
    </w:p>
    <w:p w14:paraId="7DF2F1F4" w14:textId="77777777" w:rsidR="007F3952" w:rsidRDefault="00637EC0" w:rsidP="007F3952">
      <w:pPr>
        <w:keepNext/>
        <w:ind w:firstLine="0"/>
        <w:jc w:val="center"/>
      </w:pPr>
      <w:r>
        <w:rPr>
          <w:noProof/>
          <w:lang w:val="sv-SE"/>
        </w:rPr>
        <w:drawing>
          <wp:inline distT="0" distB="0" distL="0" distR="0" wp14:anchorId="7041DD74" wp14:editId="29D98D13">
            <wp:extent cx="3200400" cy="2275839"/>
            <wp:effectExtent l="19050" t="19050" r="19050" b="10795"/>
            <wp:docPr id="784473697" name="Picture 784473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473697" name="Picture 784473697"/>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00400" cy="2275839"/>
                    </a:xfrm>
                    <a:prstGeom prst="rect">
                      <a:avLst/>
                    </a:prstGeom>
                    <a:ln>
                      <a:solidFill>
                        <a:schemeClr val="tx1"/>
                      </a:solidFill>
                    </a:ln>
                  </pic:spPr>
                </pic:pic>
              </a:graphicData>
            </a:graphic>
          </wp:inline>
        </w:drawing>
      </w:r>
    </w:p>
    <w:p w14:paraId="7621C941" w14:textId="5198E0B3" w:rsidR="00637EC0" w:rsidRDefault="007F3952" w:rsidP="007F3952">
      <w:pPr>
        <w:pStyle w:val="Caption"/>
      </w:pPr>
      <w:r>
        <w:t xml:space="preserve">Gambar 4. </w:t>
      </w:r>
      <w:r>
        <w:fldChar w:fldCharType="begin"/>
      </w:r>
      <w:r>
        <w:instrText xml:space="preserve"> SEQ Gambar_4. \* ARABIC </w:instrText>
      </w:r>
      <w:r>
        <w:fldChar w:fldCharType="separate"/>
      </w:r>
      <w:r w:rsidR="008E7286">
        <w:rPr>
          <w:noProof/>
        </w:rPr>
        <w:t>33</w:t>
      </w:r>
      <w:r>
        <w:fldChar w:fldCharType="end"/>
      </w:r>
      <w:r>
        <w:t xml:space="preserve"> Tampilan Antar Muka Order</w:t>
      </w:r>
      <w:r w:rsidR="00C13931">
        <w:t xml:space="preserve"> Pelanggan</w:t>
      </w:r>
    </w:p>
    <w:p w14:paraId="703E6F9F" w14:textId="264D2B63" w:rsidR="00E243CC" w:rsidRPr="00E243CC" w:rsidRDefault="00E243CC" w:rsidP="00E243CC">
      <w:pPr>
        <w:pStyle w:val="ListParagraph"/>
        <w:rPr>
          <w:lang w:val="sv-SE"/>
        </w:rPr>
      </w:pPr>
      <w:r w:rsidRPr="00B179B6">
        <w:rPr>
          <w:lang w:val="sv-SE"/>
        </w:rPr>
        <w:t>Pada</w:t>
      </w:r>
      <w:r>
        <w:rPr>
          <w:lang w:val="sv-SE"/>
        </w:rPr>
        <w:t xml:space="preserve"> </w:t>
      </w:r>
      <w:r w:rsidRPr="00B179B6">
        <w:rPr>
          <w:lang w:val="sv-SE"/>
        </w:rPr>
        <w:t>gambar 4.</w:t>
      </w:r>
      <w:r>
        <w:rPr>
          <w:lang w:val="sv-SE"/>
        </w:rPr>
        <w:t>33</w:t>
      </w:r>
      <w:r w:rsidRPr="00B179B6">
        <w:rPr>
          <w:lang w:val="sv-SE"/>
        </w:rPr>
        <w:t xml:space="preserve"> di atas </w:t>
      </w:r>
      <w:r>
        <w:rPr>
          <w:lang w:val="sv-SE"/>
        </w:rPr>
        <w:t>merupakan p</w:t>
      </w:r>
      <w:r w:rsidRPr="00B179B6">
        <w:rPr>
          <w:lang w:val="sv-SE"/>
        </w:rPr>
        <w:t xml:space="preserve">erancangan antar muka </w:t>
      </w:r>
      <w:r>
        <w:rPr>
          <w:lang w:val="sv-SE"/>
        </w:rPr>
        <w:t>konsumen order</w:t>
      </w:r>
      <w:r w:rsidRPr="00B179B6">
        <w:rPr>
          <w:lang w:val="sv-SE"/>
        </w:rPr>
        <w:t xml:space="preserve"> yang </w:t>
      </w:r>
      <w:r>
        <w:rPr>
          <w:lang w:val="sv-SE"/>
        </w:rPr>
        <w:t>memungkinkan konsumen untuk melakukan input data diri dan kemudian melakukan pesanan</w:t>
      </w:r>
      <w:r w:rsidRPr="00B179B6">
        <w:rPr>
          <w:lang w:val="sv-SE"/>
        </w:rPr>
        <w:t>.</w:t>
      </w:r>
    </w:p>
    <w:bookmarkEnd w:id="3"/>
    <w:p w14:paraId="252F01B5" w14:textId="77777777" w:rsidR="00D51EC2" w:rsidRPr="00D51EC2" w:rsidRDefault="00D51EC2" w:rsidP="00D51EC2">
      <w:pPr>
        <w:rPr>
          <w:lang w:val="sv-SE"/>
        </w:rPr>
      </w:pPr>
    </w:p>
    <w:p w14:paraId="38C04B9A" w14:textId="4A007CA1" w:rsidR="00BB2C88" w:rsidRPr="00BB2C88" w:rsidRDefault="00BB2C88" w:rsidP="00BB2C88">
      <w:pPr>
        <w:pStyle w:val="Heading21"/>
        <w:rPr>
          <w:i/>
          <w:iCs/>
        </w:rPr>
      </w:pPr>
      <w:r w:rsidRPr="00BB2C88">
        <w:rPr>
          <w:i/>
          <w:iCs/>
        </w:rPr>
        <w:lastRenderedPageBreak/>
        <w:t>Construction</w:t>
      </w:r>
    </w:p>
    <w:p w14:paraId="000E8246" w14:textId="3E77829E" w:rsidR="00E243CC" w:rsidRDefault="00E243CC" w:rsidP="00E243CC">
      <w:pPr>
        <w:rPr>
          <w:lang w:val="sv-SE"/>
        </w:rPr>
      </w:pPr>
      <w:r w:rsidRPr="00F25B7A">
        <w:rPr>
          <w:lang w:val="sv-SE"/>
        </w:rPr>
        <w:t>Tahap ini merupakan implementasi d</w:t>
      </w:r>
      <w:r>
        <w:rPr>
          <w:lang w:val="sv-SE"/>
        </w:rPr>
        <w:t>ari perancangan antar muka sebelumnya, berikut pengaplikasian rancangan nya.</w:t>
      </w:r>
    </w:p>
    <w:p w14:paraId="09DAC3F0" w14:textId="4F03EF42" w:rsidR="00E243CC" w:rsidRDefault="00E243CC" w:rsidP="00504D0F">
      <w:pPr>
        <w:pStyle w:val="Heading3"/>
        <w:rPr>
          <w:lang w:val="sv-SE"/>
        </w:rPr>
      </w:pPr>
      <w:r>
        <w:rPr>
          <w:lang w:val="sv-SE"/>
        </w:rPr>
        <w:t>Tampilan Aplikasi</w:t>
      </w:r>
    </w:p>
    <w:p w14:paraId="25FF1750" w14:textId="12BF9F15" w:rsidR="00504D0F" w:rsidRDefault="00504D0F" w:rsidP="00504D0F">
      <w:pPr>
        <w:rPr>
          <w:lang w:val="sv-SE"/>
        </w:rPr>
      </w:pPr>
      <w:r>
        <w:rPr>
          <w:lang w:val="sv-SE"/>
        </w:rPr>
        <w:t xml:space="preserve">Berikut merupakan implementasi tampilan antar muka </w:t>
      </w:r>
      <w:r w:rsidRPr="00CD385B">
        <w:rPr>
          <w:lang w:val="sv-SE"/>
        </w:rPr>
        <w:t xml:space="preserve">rancang bangun aplikasi e-katalog berbasis </w:t>
      </w:r>
      <w:r w:rsidRPr="0062720C">
        <w:rPr>
          <w:i/>
          <w:iCs/>
          <w:lang w:val="sv-SE"/>
        </w:rPr>
        <w:t>web</w:t>
      </w:r>
      <w:r w:rsidRPr="00CD385B">
        <w:rPr>
          <w:lang w:val="sv-SE"/>
        </w:rPr>
        <w:t xml:space="preserve"> di </w:t>
      </w:r>
      <w:r w:rsidR="0062720C">
        <w:rPr>
          <w:lang w:val="sv-SE"/>
        </w:rPr>
        <w:t>UMKM</w:t>
      </w:r>
      <w:r w:rsidRPr="00CD385B">
        <w:rPr>
          <w:lang w:val="sv-SE"/>
        </w:rPr>
        <w:t xml:space="preserve"> </w:t>
      </w:r>
      <w:r w:rsidR="0062720C">
        <w:rPr>
          <w:lang w:val="sv-SE"/>
        </w:rPr>
        <w:t>Z</w:t>
      </w:r>
      <w:r w:rsidRPr="00CD385B">
        <w:rPr>
          <w:lang w:val="sv-SE"/>
        </w:rPr>
        <w:t>ecko</w:t>
      </w:r>
      <w:r>
        <w:rPr>
          <w:lang w:val="sv-SE"/>
        </w:rPr>
        <w:t xml:space="preserve"> </w:t>
      </w:r>
    </w:p>
    <w:p w14:paraId="64FE87AC" w14:textId="5247D8BC" w:rsidR="00504D0F" w:rsidRDefault="00677DAE" w:rsidP="00677DAE">
      <w:pPr>
        <w:pStyle w:val="Heading4"/>
        <w:rPr>
          <w:lang w:val="sv-SE"/>
        </w:rPr>
      </w:pPr>
      <w:r>
        <w:rPr>
          <w:lang w:val="sv-SE"/>
        </w:rPr>
        <w:t>Tampilan</w:t>
      </w:r>
      <w:r w:rsidR="00701CDF">
        <w:rPr>
          <w:lang w:val="sv-SE"/>
        </w:rPr>
        <w:t xml:space="preserve"> Halaman</w:t>
      </w:r>
      <w:r>
        <w:rPr>
          <w:lang w:val="sv-SE"/>
        </w:rPr>
        <w:t xml:space="preserve"> Login</w:t>
      </w:r>
    </w:p>
    <w:p w14:paraId="7F5E4DEF" w14:textId="77777777" w:rsidR="0062720C" w:rsidRDefault="0062720C" w:rsidP="0062720C">
      <w:pPr>
        <w:keepNext/>
        <w:ind w:firstLine="0"/>
        <w:jc w:val="center"/>
      </w:pPr>
      <w:r>
        <w:rPr>
          <w:noProof/>
          <w:lang w:val="sv-SE"/>
          <w14:ligatures w14:val="standardContextual"/>
        </w:rPr>
        <w:drawing>
          <wp:inline distT="0" distB="0" distL="0" distR="0" wp14:anchorId="7B77E095" wp14:editId="40EFB1EF">
            <wp:extent cx="4023360" cy="2065433"/>
            <wp:effectExtent l="0" t="0" r="0" b="0"/>
            <wp:docPr id="154251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51412" name="Picture 154251412"/>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023360" cy="2065433"/>
                    </a:xfrm>
                    <a:prstGeom prst="rect">
                      <a:avLst/>
                    </a:prstGeom>
                  </pic:spPr>
                </pic:pic>
              </a:graphicData>
            </a:graphic>
          </wp:inline>
        </w:drawing>
      </w:r>
    </w:p>
    <w:p w14:paraId="1EE7A691" w14:textId="683ADB58" w:rsidR="0062720C" w:rsidRDefault="0062720C" w:rsidP="0062720C">
      <w:pPr>
        <w:pStyle w:val="Caption"/>
      </w:pPr>
      <w:r>
        <w:t xml:space="preserve">Gambar 4. </w:t>
      </w:r>
      <w:r>
        <w:fldChar w:fldCharType="begin"/>
      </w:r>
      <w:r>
        <w:instrText xml:space="preserve"> SEQ Gambar_4. \* ARABIC </w:instrText>
      </w:r>
      <w:r>
        <w:fldChar w:fldCharType="separate"/>
      </w:r>
      <w:r w:rsidR="008E7286">
        <w:rPr>
          <w:noProof/>
        </w:rPr>
        <w:t>34</w:t>
      </w:r>
      <w:r>
        <w:fldChar w:fldCharType="end"/>
      </w:r>
      <w:r>
        <w:t xml:space="preserve"> Tampilan </w:t>
      </w:r>
      <w:r w:rsidR="000464E0">
        <w:rPr>
          <w:lang w:val="sv-SE"/>
        </w:rPr>
        <w:t>Halaman</w:t>
      </w:r>
      <w:r w:rsidR="000464E0">
        <w:t xml:space="preserve"> </w:t>
      </w:r>
      <w:r>
        <w:t>Login</w:t>
      </w:r>
    </w:p>
    <w:p w14:paraId="21A6AF82" w14:textId="65A47F4E" w:rsidR="0062720C" w:rsidRDefault="0062720C" w:rsidP="0062720C">
      <w:pPr>
        <w:pStyle w:val="ListParagraph"/>
        <w:rPr>
          <w:lang w:val="sv-SE"/>
        </w:rPr>
      </w:pPr>
      <w:r w:rsidRPr="00BB40B4">
        <w:rPr>
          <w:lang w:val="sv-SE"/>
        </w:rPr>
        <w:t>Pada gambar 4.34 di atas m</w:t>
      </w:r>
      <w:r>
        <w:rPr>
          <w:lang w:val="sv-SE"/>
        </w:rPr>
        <w:t xml:space="preserve">erupakan implementasi dari perancangan antar muka </w:t>
      </w:r>
      <w:r w:rsidRPr="00C9393A">
        <w:rPr>
          <w:i/>
          <w:iCs/>
          <w:lang w:val="sv-SE"/>
        </w:rPr>
        <w:t>login</w:t>
      </w:r>
      <w:r>
        <w:rPr>
          <w:lang w:val="sv-SE"/>
        </w:rPr>
        <w:t>.</w:t>
      </w:r>
    </w:p>
    <w:p w14:paraId="2255DDA0" w14:textId="3D0CDA0D" w:rsidR="00677DAE" w:rsidRDefault="00677DAE" w:rsidP="00DB746F">
      <w:pPr>
        <w:pStyle w:val="Heading4"/>
        <w:rPr>
          <w:lang w:val="sv-SE"/>
        </w:rPr>
      </w:pPr>
      <w:r>
        <w:rPr>
          <w:lang w:val="sv-SE"/>
        </w:rPr>
        <w:t>Tampilan</w:t>
      </w:r>
      <w:r w:rsidR="00701CDF">
        <w:rPr>
          <w:lang w:val="sv-SE"/>
        </w:rPr>
        <w:t xml:space="preserve"> Halaman</w:t>
      </w:r>
      <w:r>
        <w:rPr>
          <w:lang w:val="sv-SE"/>
        </w:rPr>
        <w:t xml:space="preserve"> </w:t>
      </w:r>
      <w:r w:rsidRPr="0062720C">
        <w:rPr>
          <w:i/>
          <w:iCs w:val="0"/>
          <w:lang w:val="sv-SE"/>
        </w:rPr>
        <w:t>Dashboard</w:t>
      </w:r>
    </w:p>
    <w:p w14:paraId="659685EE" w14:textId="77777777" w:rsidR="0062720C" w:rsidRDefault="0062720C" w:rsidP="0062720C">
      <w:pPr>
        <w:keepNext/>
        <w:ind w:firstLine="0"/>
        <w:jc w:val="center"/>
      </w:pPr>
      <w:r>
        <w:rPr>
          <w:noProof/>
          <w:lang w:val="sv-SE"/>
          <w14:ligatures w14:val="standardContextual"/>
        </w:rPr>
        <w:drawing>
          <wp:inline distT="0" distB="0" distL="0" distR="0" wp14:anchorId="5A9254EF" wp14:editId="30C3B1D5">
            <wp:extent cx="3945748" cy="2181225"/>
            <wp:effectExtent l="0" t="0" r="0" b="0"/>
            <wp:docPr id="110747500" name="Picture 110747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47500" name="Picture 110747500"/>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966026" cy="2192435"/>
                    </a:xfrm>
                    <a:prstGeom prst="rect">
                      <a:avLst/>
                    </a:prstGeom>
                  </pic:spPr>
                </pic:pic>
              </a:graphicData>
            </a:graphic>
          </wp:inline>
        </w:drawing>
      </w:r>
    </w:p>
    <w:p w14:paraId="438371F1" w14:textId="12E044D4" w:rsidR="0062720C" w:rsidRDefault="0062720C" w:rsidP="0062720C">
      <w:pPr>
        <w:pStyle w:val="Caption"/>
        <w:rPr>
          <w:i/>
          <w:iCs w:val="0"/>
        </w:rPr>
      </w:pPr>
      <w:r>
        <w:t xml:space="preserve">Gambar 4. </w:t>
      </w:r>
      <w:r>
        <w:fldChar w:fldCharType="begin"/>
      </w:r>
      <w:r>
        <w:instrText xml:space="preserve"> SEQ Gambar_4. \* ARABIC </w:instrText>
      </w:r>
      <w:r>
        <w:fldChar w:fldCharType="separate"/>
      </w:r>
      <w:r w:rsidR="008E7286">
        <w:rPr>
          <w:noProof/>
        </w:rPr>
        <w:t>35</w:t>
      </w:r>
      <w:r>
        <w:fldChar w:fldCharType="end"/>
      </w:r>
      <w:r w:rsidR="00F1480F">
        <w:t xml:space="preserve"> Tampilan </w:t>
      </w:r>
      <w:r w:rsidR="000464E0">
        <w:rPr>
          <w:lang w:val="sv-SE"/>
        </w:rPr>
        <w:t>Halaman</w:t>
      </w:r>
      <w:r w:rsidR="000464E0">
        <w:rPr>
          <w:i/>
          <w:iCs w:val="0"/>
        </w:rPr>
        <w:t xml:space="preserve"> </w:t>
      </w:r>
      <w:r w:rsidR="00F1480F">
        <w:rPr>
          <w:i/>
          <w:iCs w:val="0"/>
        </w:rPr>
        <w:t>Dashboard</w:t>
      </w:r>
    </w:p>
    <w:p w14:paraId="65210B5A" w14:textId="55F9A7BA" w:rsidR="00F1480F" w:rsidRPr="00BB40B4" w:rsidRDefault="00F1480F" w:rsidP="00F1480F">
      <w:pPr>
        <w:pStyle w:val="ListParagraph"/>
        <w:rPr>
          <w:lang w:val="sv-SE"/>
        </w:rPr>
      </w:pPr>
      <w:r w:rsidRPr="00BB40B4">
        <w:rPr>
          <w:lang w:val="sv-SE"/>
        </w:rPr>
        <w:lastRenderedPageBreak/>
        <w:t>Pada gambar 4.3</w:t>
      </w:r>
      <w:r w:rsidR="00C9393A">
        <w:rPr>
          <w:lang w:val="sv-SE"/>
        </w:rPr>
        <w:t>5</w:t>
      </w:r>
      <w:r w:rsidRPr="00BB40B4">
        <w:rPr>
          <w:lang w:val="sv-SE"/>
        </w:rPr>
        <w:t xml:space="preserve"> di atas m</w:t>
      </w:r>
      <w:r>
        <w:rPr>
          <w:lang w:val="sv-SE"/>
        </w:rPr>
        <w:t>erupakan implementasi dari perancangan antar muka dashboard.</w:t>
      </w:r>
    </w:p>
    <w:p w14:paraId="2C6736B1" w14:textId="5B857EC6" w:rsidR="002F67ED" w:rsidRDefault="002F67ED" w:rsidP="00DB746F">
      <w:pPr>
        <w:pStyle w:val="Heading4"/>
        <w:rPr>
          <w:lang w:val="sv-SE"/>
        </w:rPr>
      </w:pPr>
      <w:r>
        <w:rPr>
          <w:lang w:val="sv-SE"/>
        </w:rPr>
        <w:t>Tampilan</w:t>
      </w:r>
      <w:r w:rsidR="004D20D5">
        <w:rPr>
          <w:lang w:val="sv-SE"/>
        </w:rPr>
        <w:t xml:space="preserve"> Halaman</w:t>
      </w:r>
      <w:r>
        <w:rPr>
          <w:lang w:val="sv-SE"/>
        </w:rPr>
        <w:t xml:space="preserve"> Pesanan</w:t>
      </w:r>
    </w:p>
    <w:p w14:paraId="1AF8575F" w14:textId="77777777" w:rsidR="00F1480F" w:rsidRDefault="00F1480F" w:rsidP="00F1480F">
      <w:pPr>
        <w:keepNext/>
        <w:ind w:firstLine="0"/>
        <w:jc w:val="center"/>
      </w:pPr>
      <w:r>
        <w:rPr>
          <w:noProof/>
          <w:lang w:val="sv-SE"/>
          <w14:ligatures w14:val="standardContextual"/>
        </w:rPr>
        <w:drawing>
          <wp:inline distT="0" distB="0" distL="0" distR="0" wp14:anchorId="1744FA2D" wp14:editId="4C3E5DE6">
            <wp:extent cx="4121435" cy="2350960"/>
            <wp:effectExtent l="0" t="0" r="0" b="0"/>
            <wp:docPr id="781293087" name="Picture 781293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293087" name="Picture 781293087"/>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121435" cy="2350960"/>
                    </a:xfrm>
                    <a:prstGeom prst="rect">
                      <a:avLst/>
                    </a:prstGeom>
                  </pic:spPr>
                </pic:pic>
              </a:graphicData>
            </a:graphic>
          </wp:inline>
        </w:drawing>
      </w:r>
    </w:p>
    <w:p w14:paraId="39CECAE9" w14:textId="52F3A804" w:rsidR="00F1480F" w:rsidRDefault="00F1480F" w:rsidP="00F1480F">
      <w:pPr>
        <w:pStyle w:val="Caption"/>
      </w:pPr>
      <w:r>
        <w:t xml:space="preserve">Gambar 4. </w:t>
      </w:r>
      <w:r>
        <w:fldChar w:fldCharType="begin"/>
      </w:r>
      <w:r>
        <w:instrText xml:space="preserve"> SEQ Gambar_4. \* ARABIC </w:instrText>
      </w:r>
      <w:r>
        <w:fldChar w:fldCharType="separate"/>
      </w:r>
      <w:r w:rsidR="008E7286">
        <w:rPr>
          <w:noProof/>
        </w:rPr>
        <w:t>36</w:t>
      </w:r>
      <w:r>
        <w:fldChar w:fldCharType="end"/>
      </w:r>
      <w:r>
        <w:t xml:space="preserve"> Tampilan </w:t>
      </w:r>
      <w:r w:rsidR="000464E0">
        <w:rPr>
          <w:lang w:val="sv-SE"/>
        </w:rPr>
        <w:t>Halaman</w:t>
      </w:r>
      <w:r w:rsidR="000464E0">
        <w:t xml:space="preserve"> </w:t>
      </w:r>
      <w:r>
        <w:t>Pesanan</w:t>
      </w:r>
    </w:p>
    <w:p w14:paraId="32C6C2F6" w14:textId="24DC7FE0" w:rsidR="00484F9B" w:rsidRPr="00BB40B4" w:rsidRDefault="00484F9B" w:rsidP="00484F9B">
      <w:pPr>
        <w:ind w:left="720"/>
        <w:rPr>
          <w:lang w:val="sv-SE"/>
        </w:rPr>
      </w:pPr>
      <w:r w:rsidRPr="00BB40B4">
        <w:rPr>
          <w:lang w:val="sv-SE"/>
        </w:rPr>
        <w:t>Pada gambar 4.3</w:t>
      </w:r>
      <w:r w:rsidR="00C9393A">
        <w:rPr>
          <w:lang w:val="sv-SE"/>
        </w:rPr>
        <w:t>6</w:t>
      </w:r>
      <w:r w:rsidRPr="00BB40B4">
        <w:rPr>
          <w:lang w:val="sv-SE"/>
        </w:rPr>
        <w:t xml:space="preserve"> di atas m</w:t>
      </w:r>
      <w:r>
        <w:rPr>
          <w:lang w:val="sv-SE"/>
        </w:rPr>
        <w:t>erupakan implementasi dari perancangan antar muka pesanan.</w:t>
      </w:r>
    </w:p>
    <w:p w14:paraId="6221501E" w14:textId="76FE4A7B" w:rsidR="002F67ED" w:rsidRDefault="000464E0" w:rsidP="00DB746F">
      <w:pPr>
        <w:pStyle w:val="Heading4"/>
        <w:rPr>
          <w:lang w:val="sv-SE"/>
        </w:rPr>
      </w:pPr>
      <w:r>
        <w:rPr>
          <w:lang w:val="sv-SE"/>
        </w:rPr>
        <w:t>Tampilan Halaman</w:t>
      </w:r>
      <w:r w:rsidR="002F67ED">
        <w:rPr>
          <w:lang w:val="sv-SE"/>
        </w:rPr>
        <w:t xml:space="preserve"> Produk</w:t>
      </w:r>
    </w:p>
    <w:p w14:paraId="3B307E22" w14:textId="77777777" w:rsidR="00484F9B" w:rsidRDefault="00484F9B" w:rsidP="00484F9B">
      <w:pPr>
        <w:keepNext/>
        <w:ind w:firstLine="0"/>
        <w:jc w:val="center"/>
      </w:pPr>
      <w:r>
        <w:rPr>
          <w:noProof/>
          <w:lang w:val="sv-SE"/>
          <w14:ligatures w14:val="standardContextual"/>
        </w:rPr>
        <w:drawing>
          <wp:inline distT="0" distB="0" distL="0" distR="0" wp14:anchorId="309FB17E" wp14:editId="79690EC1">
            <wp:extent cx="4063364" cy="2350960"/>
            <wp:effectExtent l="0" t="0" r="0" b="0"/>
            <wp:docPr id="2001741553" name="Picture 2001741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741553" name="Picture 2001741553"/>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063364" cy="2350960"/>
                    </a:xfrm>
                    <a:prstGeom prst="rect">
                      <a:avLst/>
                    </a:prstGeom>
                  </pic:spPr>
                </pic:pic>
              </a:graphicData>
            </a:graphic>
          </wp:inline>
        </w:drawing>
      </w:r>
    </w:p>
    <w:p w14:paraId="32C25C07" w14:textId="5EBC9796" w:rsidR="00484F9B" w:rsidRDefault="00484F9B" w:rsidP="00484F9B">
      <w:pPr>
        <w:pStyle w:val="Caption"/>
      </w:pPr>
      <w:r>
        <w:t xml:space="preserve">Gambar 4. </w:t>
      </w:r>
      <w:r>
        <w:fldChar w:fldCharType="begin"/>
      </w:r>
      <w:r>
        <w:instrText xml:space="preserve"> SEQ Gambar_4. \* ARABIC </w:instrText>
      </w:r>
      <w:r>
        <w:fldChar w:fldCharType="separate"/>
      </w:r>
      <w:r w:rsidR="008E7286">
        <w:rPr>
          <w:noProof/>
        </w:rPr>
        <w:t>37</w:t>
      </w:r>
      <w:r>
        <w:fldChar w:fldCharType="end"/>
      </w:r>
      <w:r>
        <w:t xml:space="preserve"> </w:t>
      </w:r>
      <w:r w:rsidR="000464E0">
        <w:t>Tampilan Halaman</w:t>
      </w:r>
      <w:r>
        <w:t xml:space="preserve"> Produk</w:t>
      </w:r>
    </w:p>
    <w:p w14:paraId="479B5FEE" w14:textId="74C2CCF5" w:rsidR="00C9393A" w:rsidRPr="00BB40B4" w:rsidRDefault="00C9393A" w:rsidP="00C9393A">
      <w:pPr>
        <w:pStyle w:val="ListParagraph"/>
        <w:rPr>
          <w:lang w:val="sv-SE"/>
        </w:rPr>
      </w:pPr>
      <w:r w:rsidRPr="00BB40B4">
        <w:rPr>
          <w:lang w:val="sv-SE"/>
        </w:rPr>
        <w:t>Pada gambar 4.3</w:t>
      </w:r>
      <w:r>
        <w:rPr>
          <w:lang w:val="sv-SE"/>
        </w:rPr>
        <w:t>7</w:t>
      </w:r>
      <w:r w:rsidRPr="00BB40B4">
        <w:rPr>
          <w:lang w:val="sv-SE"/>
        </w:rPr>
        <w:t xml:space="preserve"> di atas m</w:t>
      </w:r>
      <w:r>
        <w:rPr>
          <w:lang w:val="sv-SE"/>
        </w:rPr>
        <w:t>erupakan implementasi dari perancangan antar muka produ</w:t>
      </w:r>
      <w:r w:rsidR="00F0332C">
        <w:rPr>
          <w:lang w:val="sv-SE"/>
        </w:rPr>
        <w:t>k</w:t>
      </w:r>
      <w:r>
        <w:rPr>
          <w:lang w:val="sv-SE"/>
        </w:rPr>
        <w:t>.</w:t>
      </w:r>
    </w:p>
    <w:p w14:paraId="0659DDD9" w14:textId="77777777" w:rsidR="00C9393A" w:rsidRPr="00C9393A" w:rsidRDefault="00C9393A" w:rsidP="00C9393A">
      <w:pPr>
        <w:rPr>
          <w:lang w:val="sv-SE"/>
        </w:rPr>
      </w:pPr>
    </w:p>
    <w:p w14:paraId="5DB89187" w14:textId="7EC9104D" w:rsidR="002F67ED" w:rsidRDefault="000464E0" w:rsidP="00DB746F">
      <w:pPr>
        <w:pStyle w:val="Heading4"/>
        <w:rPr>
          <w:lang w:val="sv-SE"/>
        </w:rPr>
      </w:pPr>
      <w:r>
        <w:rPr>
          <w:lang w:val="sv-SE"/>
        </w:rPr>
        <w:t>Tampilan Halaman</w:t>
      </w:r>
      <w:r w:rsidR="00DF3C41">
        <w:rPr>
          <w:lang w:val="sv-SE"/>
        </w:rPr>
        <w:t xml:space="preserve"> Jenis Bahan</w:t>
      </w:r>
    </w:p>
    <w:p w14:paraId="178B91A7" w14:textId="77777777" w:rsidR="0064251E" w:rsidRDefault="0064251E" w:rsidP="0064251E">
      <w:pPr>
        <w:keepNext/>
        <w:ind w:firstLine="0"/>
        <w:jc w:val="center"/>
      </w:pPr>
      <w:r>
        <w:rPr>
          <w:noProof/>
          <w:lang w:val="sv-SE"/>
          <w14:ligatures w14:val="standardContextual"/>
        </w:rPr>
        <w:drawing>
          <wp:inline distT="0" distB="0" distL="0" distR="0" wp14:anchorId="7F235A6C" wp14:editId="0A50E1AA">
            <wp:extent cx="4116113" cy="2350960"/>
            <wp:effectExtent l="0" t="0" r="0" b="0"/>
            <wp:docPr id="960166690" name="Picture 960166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166690" name="Picture 96016669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116113" cy="2350960"/>
                    </a:xfrm>
                    <a:prstGeom prst="rect">
                      <a:avLst/>
                    </a:prstGeom>
                  </pic:spPr>
                </pic:pic>
              </a:graphicData>
            </a:graphic>
          </wp:inline>
        </w:drawing>
      </w:r>
    </w:p>
    <w:p w14:paraId="1B1C9DF4" w14:textId="7038869A" w:rsidR="0064251E" w:rsidRDefault="0064251E" w:rsidP="0064251E">
      <w:pPr>
        <w:pStyle w:val="Caption"/>
      </w:pPr>
      <w:r>
        <w:t xml:space="preserve">Gambar 4. </w:t>
      </w:r>
      <w:r>
        <w:fldChar w:fldCharType="begin"/>
      </w:r>
      <w:r>
        <w:instrText xml:space="preserve"> SEQ Gambar_4. \* ARABIC </w:instrText>
      </w:r>
      <w:r>
        <w:fldChar w:fldCharType="separate"/>
      </w:r>
      <w:r w:rsidR="008E7286">
        <w:rPr>
          <w:noProof/>
        </w:rPr>
        <w:t>38</w:t>
      </w:r>
      <w:r>
        <w:fldChar w:fldCharType="end"/>
      </w:r>
      <w:r>
        <w:t xml:space="preserve"> </w:t>
      </w:r>
      <w:r w:rsidR="000464E0">
        <w:t>Tampilan Halaman</w:t>
      </w:r>
      <w:r>
        <w:t xml:space="preserve"> Jenis Bahan</w:t>
      </w:r>
    </w:p>
    <w:p w14:paraId="3E3132DA" w14:textId="2F1C723F" w:rsidR="00691F66" w:rsidRPr="00BB40B4" w:rsidRDefault="00691F66" w:rsidP="00691F66">
      <w:pPr>
        <w:pStyle w:val="ListParagraph"/>
        <w:rPr>
          <w:lang w:val="sv-SE"/>
        </w:rPr>
      </w:pPr>
      <w:r w:rsidRPr="00BB40B4">
        <w:rPr>
          <w:lang w:val="sv-SE"/>
        </w:rPr>
        <w:t>Pada gambar 4.3</w:t>
      </w:r>
      <w:r>
        <w:rPr>
          <w:lang w:val="sv-SE"/>
        </w:rPr>
        <w:t>8</w:t>
      </w:r>
      <w:r w:rsidRPr="00BB40B4">
        <w:rPr>
          <w:lang w:val="sv-SE"/>
        </w:rPr>
        <w:t xml:space="preserve"> di atas m</w:t>
      </w:r>
      <w:r>
        <w:rPr>
          <w:lang w:val="sv-SE"/>
        </w:rPr>
        <w:t>erupakan implementasi dari perancangan antar muka bahan.</w:t>
      </w:r>
    </w:p>
    <w:p w14:paraId="4B9BE000" w14:textId="45724DD6" w:rsidR="00DF3C41" w:rsidRDefault="000464E0" w:rsidP="00DB746F">
      <w:pPr>
        <w:pStyle w:val="Heading4"/>
        <w:rPr>
          <w:lang w:val="sv-SE"/>
        </w:rPr>
      </w:pPr>
      <w:r>
        <w:rPr>
          <w:lang w:val="sv-SE"/>
        </w:rPr>
        <w:t>Tampilan Halaman</w:t>
      </w:r>
      <w:r w:rsidR="00DF3C41">
        <w:rPr>
          <w:lang w:val="sv-SE"/>
        </w:rPr>
        <w:t xml:space="preserve"> Pola Jahitan</w:t>
      </w:r>
    </w:p>
    <w:p w14:paraId="037819B9" w14:textId="77777777" w:rsidR="00FC6743" w:rsidRDefault="00FC6743" w:rsidP="00FC6743">
      <w:pPr>
        <w:keepNext/>
        <w:ind w:firstLine="0"/>
        <w:jc w:val="center"/>
      </w:pPr>
      <w:r>
        <w:rPr>
          <w:noProof/>
          <w:lang w:val="sv-SE"/>
          <w14:ligatures w14:val="standardContextual"/>
        </w:rPr>
        <w:drawing>
          <wp:inline distT="0" distB="0" distL="0" distR="0" wp14:anchorId="491D9573" wp14:editId="0EFB2CE1">
            <wp:extent cx="4090131" cy="2350960"/>
            <wp:effectExtent l="0" t="0" r="5715" b="0"/>
            <wp:docPr id="1982232584" name="Picture 1982232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232584" name="Picture 198223258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0131" cy="2350960"/>
                    </a:xfrm>
                    <a:prstGeom prst="rect">
                      <a:avLst/>
                    </a:prstGeom>
                  </pic:spPr>
                </pic:pic>
              </a:graphicData>
            </a:graphic>
          </wp:inline>
        </w:drawing>
      </w:r>
    </w:p>
    <w:p w14:paraId="4D20DEA9" w14:textId="690FB570" w:rsidR="00FC6743" w:rsidRDefault="00FC6743" w:rsidP="00FC6743">
      <w:pPr>
        <w:pStyle w:val="Caption"/>
      </w:pPr>
      <w:r>
        <w:t xml:space="preserve">Gambar 4. </w:t>
      </w:r>
      <w:r>
        <w:fldChar w:fldCharType="begin"/>
      </w:r>
      <w:r>
        <w:instrText xml:space="preserve"> SEQ Gambar_4. \* ARABIC </w:instrText>
      </w:r>
      <w:r>
        <w:fldChar w:fldCharType="separate"/>
      </w:r>
      <w:r w:rsidR="008E7286">
        <w:rPr>
          <w:noProof/>
        </w:rPr>
        <w:t>39</w:t>
      </w:r>
      <w:r>
        <w:fldChar w:fldCharType="end"/>
      </w:r>
      <w:r>
        <w:t xml:space="preserve"> Tampilan Halaman Pola Jahitan</w:t>
      </w:r>
    </w:p>
    <w:p w14:paraId="7D99E151" w14:textId="431FF800" w:rsidR="00711F75" w:rsidRPr="00BB40B4" w:rsidRDefault="00711F75" w:rsidP="00711F75">
      <w:pPr>
        <w:pStyle w:val="ListParagraph"/>
        <w:rPr>
          <w:lang w:val="sv-SE"/>
        </w:rPr>
      </w:pPr>
      <w:r w:rsidRPr="00BB40B4">
        <w:rPr>
          <w:lang w:val="sv-SE"/>
        </w:rPr>
        <w:t>Pada gambar 4.3</w:t>
      </w:r>
      <w:r>
        <w:rPr>
          <w:lang w:val="sv-SE"/>
        </w:rPr>
        <w:t>9</w:t>
      </w:r>
      <w:r w:rsidRPr="00BB40B4">
        <w:rPr>
          <w:lang w:val="sv-SE"/>
        </w:rPr>
        <w:t xml:space="preserve"> di atas m</w:t>
      </w:r>
      <w:r>
        <w:rPr>
          <w:lang w:val="sv-SE"/>
        </w:rPr>
        <w:t>erupakan implementasi dari perancangan antar muka pola jahitan.</w:t>
      </w:r>
    </w:p>
    <w:p w14:paraId="7D6658D8" w14:textId="77777777" w:rsidR="00711F75" w:rsidRPr="00711F75" w:rsidRDefault="00711F75" w:rsidP="00711F75">
      <w:pPr>
        <w:rPr>
          <w:lang w:val="sv-SE"/>
        </w:rPr>
      </w:pPr>
    </w:p>
    <w:p w14:paraId="02590F69" w14:textId="3BA8DDC6" w:rsidR="00DF3C41" w:rsidRDefault="000464E0" w:rsidP="00DB746F">
      <w:pPr>
        <w:pStyle w:val="Heading4"/>
        <w:rPr>
          <w:lang w:val="sv-SE"/>
        </w:rPr>
      </w:pPr>
      <w:r>
        <w:rPr>
          <w:lang w:val="sv-SE"/>
        </w:rPr>
        <w:lastRenderedPageBreak/>
        <w:t>Tampilan Halaman</w:t>
      </w:r>
      <w:r w:rsidR="00DF3C41">
        <w:rPr>
          <w:lang w:val="sv-SE"/>
        </w:rPr>
        <w:t xml:space="preserve"> Faktur</w:t>
      </w:r>
    </w:p>
    <w:p w14:paraId="060AFE8D" w14:textId="77777777" w:rsidR="0057240D" w:rsidRDefault="0057240D" w:rsidP="0057240D">
      <w:pPr>
        <w:keepNext/>
        <w:ind w:firstLine="0"/>
        <w:jc w:val="center"/>
      </w:pPr>
      <w:r>
        <w:rPr>
          <w:noProof/>
          <w:lang w:val="sv-SE"/>
          <w14:ligatures w14:val="standardContextual"/>
        </w:rPr>
        <w:drawing>
          <wp:inline distT="0" distB="0" distL="0" distR="0" wp14:anchorId="69552A90" wp14:editId="034EC43D">
            <wp:extent cx="4325766" cy="2350960"/>
            <wp:effectExtent l="0" t="0" r="0" b="0"/>
            <wp:docPr id="1857789551" name="Picture 1857789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789551" name="Picture 185778955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325766" cy="2350960"/>
                    </a:xfrm>
                    <a:prstGeom prst="rect">
                      <a:avLst/>
                    </a:prstGeom>
                  </pic:spPr>
                </pic:pic>
              </a:graphicData>
            </a:graphic>
          </wp:inline>
        </w:drawing>
      </w:r>
    </w:p>
    <w:p w14:paraId="5850CC38" w14:textId="3F97A07C" w:rsidR="0057240D" w:rsidRDefault="0057240D" w:rsidP="0057240D">
      <w:pPr>
        <w:pStyle w:val="Caption"/>
        <w:rPr>
          <w:lang w:val="sv-SE"/>
        </w:rPr>
      </w:pPr>
      <w:r>
        <w:t xml:space="preserve">Gambar 4. </w:t>
      </w:r>
      <w:r>
        <w:fldChar w:fldCharType="begin"/>
      </w:r>
      <w:r>
        <w:instrText xml:space="preserve"> SEQ Gambar_4. \* ARABIC </w:instrText>
      </w:r>
      <w:r>
        <w:fldChar w:fldCharType="separate"/>
      </w:r>
      <w:r w:rsidR="008E7286">
        <w:rPr>
          <w:noProof/>
        </w:rPr>
        <w:t>40</w:t>
      </w:r>
      <w:r>
        <w:fldChar w:fldCharType="end"/>
      </w:r>
      <w:r>
        <w:t xml:space="preserve"> Tampilan Halaman Faktur</w:t>
      </w:r>
    </w:p>
    <w:p w14:paraId="13A86136" w14:textId="62E6813F" w:rsidR="0057240D" w:rsidRPr="00BB40B4" w:rsidRDefault="0057240D" w:rsidP="0057240D">
      <w:pPr>
        <w:pStyle w:val="ListParagraph"/>
        <w:rPr>
          <w:lang w:val="sv-SE"/>
        </w:rPr>
      </w:pPr>
      <w:r w:rsidRPr="00BB40B4">
        <w:rPr>
          <w:lang w:val="sv-SE"/>
        </w:rPr>
        <w:t>Pada gambar 4.</w:t>
      </w:r>
      <w:r>
        <w:rPr>
          <w:lang w:val="sv-SE"/>
        </w:rPr>
        <w:t>40</w:t>
      </w:r>
      <w:r w:rsidRPr="00BB40B4">
        <w:rPr>
          <w:lang w:val="sv-SE"/>
        </w:rPr>
        <w:t xml:space="preserve"> di atas m</w:t>
      </w:r>
      <w:r>
        <w:rPr>
          <w:lang w:val="sv-SE"/>
        </w:rPr>
        <w:t>erupakan implementasi dari perancangan antar muka faktur.</w:t>
      </w:r>
    </w:p>
    <w:p w14:paraId="20DFF573" w14:textId="3FF94147" w:rsidR="00DF3C41" w:rsidRDefault="000464E0" w:rsidP="00DB746F">
      <w:pPr>
        <w:pStyle w:val="Heading4"/>
        <w:rPr>
          <w:lang w:val="sv-SE"/>
        </w:rPr>
      </w:pPr>
      <w:r>
        <w:rPr>
          <w:lang w:val="sv-SE"/>
        </w:rPr>
        <w:t>Tampilan Halaman</w:t>
      </w:r>
      <w:r w:rsidR="00DB746F">
        <w:rPr>
          <w:lang w:val="sv-SE"/>
        </w:rPr>
        <w:t xml:space="preserve"> Utama Pelanggan</w:t>
      </w:r>
    </w:p>
    <w:p w14:paraId="186B506D" w14:textId="77777777" w:rsidR="0057240D" w:rsidRDefault="0057240D" w:rsidP="0057240D">
      <w:pPr>
        <w:keepNext/>
        <w:ind w:firstLine="0"/>
        <w:jc w:val="center"/>
      </w:pPr>
      <w:r>
        <w:rPr>
          <w:noProof/>
          <w:lang w:val="sv-SE"/>
          <w14:ligatures w14:val="standardContextual"/>
        </w:rPr>
        <w:drawing>
          <wp:inline distT="0" distB="0" distL="0" distR="0" wp14:anchorId="29B4FE15" wp14:editId="1F842C72">
            <wp:extent cx="4111769" cy="2350960"/>
            <wp:effectExtent l="0" t="0" r="3175" b="0"/>
            <wp:docPr id="1281134005" name="Picture 1281134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134005" name="Picture 1281134005"/>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111769" cy="2350960"/>
                    </a:xfrm>
                    <a:prstGeom prst="rect">
                      <a:avLst/>
                    </a:prstGeom>
                  </pic:spPr>
                </pic:pic>
              </a:graphicData>
            </a:graphic>
          </wp:inline>
        </w:drawing>
      </w:r>
    </w:p>
    <w:p w14:paraId="584A1024" w14:textId="2C745B8C" w:rsidR="0057240D" w:rsidRDefault="0057240D" w:rsidP="0057240D">
      <w:pPr>
        <w:pStyle w:val="Caption"/>
      </w:pPr>
      <w:r>
        <w:t xml:space="preserve">Gambar 4. </w:t>
      </w:r>
      <w:r>
        <w:fldChar w:fldCharType="begin"/>
      </w:r>
      <w:r>
        <w:instrText xml:space="preserve"> SEQ Gambar_4. \* ARABIC </w:instrText>
      </w:r>
      <w:r>
        <w:fldChar w:fldCharType="separate"/>
      </w:r>
      <w:r w:rsidR="008E7286">
        <w:rPr>
          <w:noProof/>
        </w:rPr>
        <w:t>41</w:t>
      </w:r>
      <w:r>
        <w:fldChar w:fldCharType="end"/>
      </w:r>
      <w:r>
        <w:t xml:space="preserve"> </w:t>
      </w:r>
      <w:r w:rsidR="008E7286">
        <w:t>Tampilan Halaman Utama Pelanggan</w:t>
      </w:r>
    </w:p>
    <w:p w14:paraId="6BF45A41" w14:textId="77777777" w:rsidR="008E7286" w:rsidRPr="00BB40B4" w:rsidRDefault="008E7286" w:rsidP="008E7286">
      <w:pPr>
        <w:pStyle w:val="ListParagraph"/>
        <w:rPr>
          <w:lang w:val="sv-SE"/>
        </w:rPr>
      </w:pPr>
      <w:r w:rsidRPr="00BB40B4">
        <w:rPr>
          <w:lang w:val="sv-SE"/>
        </w:rPr>
        <w:t>Pada gambar 4.34 di atas m</w:t>
      </w:r>
      <w:r>
        <w:rPr>
          <w:lang w:val="sv-SE"/>
        </w:rPr>
        <w:t>erupakan implementasi dari perancangan antar muka halaman utama konsumen.</w:t>
      </w:r>
    </w:p>
    <w:p w14:paraId="474A4E35" w14:textId="77777777" w:rsidR="008E7286" w:rsidRPr="008E7286" w:rsidRDefault="008E7286" w:rsidP="008E7286">
      <w:pPr>
        <w:rPr>
          <w:lang w:val="sv-SE"/>
        </w:rPr>
      </w:pPr>
    </w:p>
    <w:p w14:paraId="730D6A93" w14:textId="18377224" w:rsidR="00DB746F" w:rsidRDefault="000464E0" w:rsidP="00DB746F">
      <w:pPr>
        <w:pStyle w:val="Heading4"/>
        <w:rPr>
          <w:lang w:val="sv-SE"/>
        </w:rPr>
      </w:pPr>
      <w:r>
        <w:rPr>
          <w:lang w:val="sv-SE"/>
        </w:rPr>
        <w:lastRenderedPageBreak/>
        <w:t>Tampilan Halaman</w:t>
      </w:r>
      <w:r w:rsidR="00DB746F">
        <w:rPr>
          <w:lang w:val="sv-SE"/>
        </w:rPr>
        <w:t xml:space="preserve"> Produk Pelanggan</w:t>
      </w:r>
    </w:p>
    <w:p w14:paraId="2B3D00B0" w14:textId="77777777" w:rsidR="008E7286" w:rsidRDefault="008E7286" w:rsidP="008E7286">
      <w:pPr>
        <w:keepNext/>
        <w:ind w:firstLine="0"/>
        <w:jc w:val="center"/>
      </w:pPr>
      <w:r>
        <w:rPr>
          <w:noProof/>
          <w:lang w:val="sv-SE"/>
          <w14:ligatures w14:val="standardContextual"/>
        </w:rPr>
        <w:drawing>
          <wp:inline distT="0" distB="0" distL="0" distR="0" wp14:anchorId="2FFB8E43" wp14:editId="608D607A">
            <wp:extent cx="4065440" cy="2350960"/>
            <wp:effectExtent l="0" t="0" r="0" b="0"/>
            <wp:docPr id="1102592864" name="Picture 11025928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592864" name="Picture 1102592864"/>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065440" cy="2350960"/>
                    </a:xfrm>
                    <a:prstGeom prst="rect">
                      <a:avLst/>
                    </a:prstGeom>
                  </pic:spPr>
                </pic:pic>
              </a:graphicData>
            </a:graphic>
          </wp:inline>
        </w:drawing>
      </w:r>
    </w:p>
    <w:p w14:paraId="222292BE" w14:textId="1E58C12D" w:rsidR="008E7286" w:rsidRDefault="008E7286" w:rsidP="008E7286">
      <w:pPr>
        <w:pStyle w:val="Caption"/>
      </w:pPr>
      <w:r>
        <w:t xml:space="preserve">Gambar 4. </w:t>
      </w:r>
      <w:r>
        <w:fldChar w:fldCharType="begin"/>
      </w:r>
      <w:r>
        <w:instrText xml:space="preserve"> SEQ Gambar_4. \* ARABIC </w:instrText>
      </w:r>
      <w:r>
        <w:fldChar w:fldCharType="separate"/>
      </w:r>
      <w:r>
        <w:rPr>
          <w:noProof/>
        </w:rPr>
        <w:t>42</w:t>
      </w:r>
      <w:r>
        <w:fldChar w:fldCharType="end"/>
      </w:r>
      <w:r>
        <w:t xml:space="preserve"> Halaman Produk Pelanggan</w:t>
      </w:r>
    </w:p>
    <w:p w14:paraId="03587468" w14:textId="77777777" w:rsidR="008E7286" w:rsidRPr="00BB40B4" w:rsidRDefault="008E7286" w:rsidP="008E7286">
      <w:pPr>
        <w:pStyle w:val="ListParagraph"/>
        <w:rPr>
          <w:lang w:val="sv-SE"/>
        </w:rPr>
      </w:pPr>
      <w:r w:rsidRPr="00BB40B4">
        <w:rPr>
          <w:lang w:val="sv-SE"/>
        </w:rPr>
        <w:t>Pada gambar 4.34 di atas m</w:t>
      </w:r>
      <w:r>
        <w:rPr>
          <w:lang w:val="sv-SE"/>
        </w:rPr>
        <w:t>erupakan implementasi dari perancangan antar muka konsumen produk.</w:t>
      </w:r>
    </w:p>
    <w:p w14:paraId="074E6C81" w14:textId="737673EC" w:rsidR="00DB746F" w:rsidRDefault="000464E0" w:rsidP="00DB746F">
      <w:pPr>
        <w:pStyle w:val="Heading4"/>
        <w:rPr>
          <w:lang w:val="sv-SE"/>
        </w:rPr>
      </w:pPr>
      <w:r>
        <w:rPr>
          <w:lang w:val="sv-SE"/>
        </w:rPr>
        <w:t>Tampilan Halaman</w:t>
      </w:r>
      <w:r w:rsidR="00DB746F">
        <w:rPr>
          <w:lang w:val="sv-SE"/>
        </w:rPr>
        <w:t xml:space="preserve"> Order Pelanggan</w:t>
      </w:r>
    </w:p>
    <w:p w14:paraId="26D560C1" w14:textId="77777777" w:rsidR="008E7286" w:rsidRDefault="008E7286" w:rsidP="008E7286">
      <w:pPr>
        <w:keepNext/>
        <w:jc w:val="center"/>
      </w:pPr>
      <w:r>
        <w:rPr>
          <w:noProof/>
          <w:lang w:val="sv-SE"/>
          <w14:ligatures w14:val="standardContextual"/>
        </w:rPr>
        <w:drawing>
          <wp:inline distT="0" distB="0" distL="0" distR="0" wp14:anchorId="574AF8CE" wp14:editId="7237E2F4">
            <wp:extent cx="4150580" cy="2350960"/>
            <wp:effectExtent l="0" t="0" r="2540" b="0"/>
            <wp:docPr id="2119842298" name="Picture 2119842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842298" name="Picture 2119842298"/>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150580" cy="2350960"/>
                    </a:xfrm>
                    <a:prstGeom prst="rect">
                      <a:avLst/>
                    </a:prstGeom>
                  </pic:spPr>
                </pic:pic>
              </a:graphicData>
            </a:graphic>
          </wp:inline>
        </w:drawing>
      </w:r>
    </w:p>
    <w:p w14:paraId="224A2324" w14:textId="76EB5D88" w:rsidR="008E7286" w:rsidRDefault="008E7286" w:rsidP="008E7286">
      <w:pPr>
        <w:pStyle w:val="Caption"/>
      </w:pPr>
      <w:r>
        <w:t xml:space="preserve">Gambar 4. </w:t>
      </w:r>
      <w:r>
        <w:fldChar w:fldCharType="begin"/>
      </w:r>
      <w:r>
        <w:instrText xml:space="preserve"> SEQ Gambar_4. \* ARABIC </w:instrText>
      </w:r>
      <w:r>
        <w:fldChar w:fldCharType="separate"/>
      </w:r>
      <w:r>
        <w:rPr>
          <w:noProof/>
        </w:rPr>
        <w:t>43</w:t>
      </w:r>
      <w:r>
        <w:fldChar w:fldCharType="end"/>
      </w:r>
      <w:r>
        <w:t xml:space="preserve"> Halaman </w:t>
      </w:r>
      <w:r w:rsidR="00B77BA3">
        <w:t>Order Pelanggan</w:t>
      </w:r>
    </w:p>
    <w:p w14:paraId="4BCC864C" w14:textId="77777777" w:rsidR="00B77BA3" w:rsidRDefault="00B77BA3" w:rsidP="00B77BA3">
      <w:pPr>
        <w:pStyle w:val="ListParagraph"/>
        <w:rPr>
          <w:lang w:val="sv-SE"/>
        </w:rPr>
      </w:pPr>
      <w:r w:rsidRPr="00BB40B4">
        <w:rPr>
          <w:lang w:val="sv-SE"/>
        </w:rPr>
        <w:t>Pada gambar 4.34 di atas m</w:t>
      </w:r>
      <w:r>
        <w:rPr>
          <w:lang w:val="sv-SE"/>
        </w:rPr>
        <w:t>erupakan implementasi dari perancangan antar muka konsumen order.</w:t>
      </w:r>
    </w:p>
    <w:p w14:paraId="3E702EF4" w14:textId="77777777" w:rsidR="00B77BA3" w:rsidRPr="00B77BA3" w:rsidRDefault="00B77BA3" w:rsidP="00B77BA3">
      <w:pPr>
        <w:rPr>
          <w:lang w:val="sv-SE"/>
        </w:rPr>
      </w:pPr>
    </w:p>
    <w:p w14:paraId="32F706C2" w14:textId="0A3B62BF" w:rsidR="009575D3" w:rsidRPr="00A66956" w:rsidRDefault="00504D0F" w:rsidP="009575D3">
      <w:pPr>
        <w:pStyle w:val="Heading3"/>
        <w:rPr>
          <w:i/>
          <w:iCs/>
          <w:lang w:val="sv-SE"/>
        </w:rPr>
      </w:pPr>
      <w:r w:rsidRPr="00A66956">
        <w:rPr>
          <w:i/>
          <w:iCs/>
          <w:lang w:val="sv-SE"/>
        </w:rPr>
        <w:lastRenderedPageBreak/>
        <w:t>Blackbox Testing</w:t>
      </w:r>
    </w:p>
    <w:p w14:paraId="18B89313" w14:textId="0EC7EF95" w:rsidR="009575D3" w:rsidRDefault="009575D3" w:rsidP="009575D3">
      <w:pPr>
        <w:rPr>
          <w:lang w:val="sv-SE"/>
        </w:rPr>
      </w:pPr>
      <w:r w:rsidRPr="002249A4">
        <w:rPr>
          <w:lang w:val="sv-SE"/>
        </w:rPr>
        <w:t xml:space="preserve">Pada tahap </w:t>
      </w:r>
      <w:r>
        <w:rPr>
          <w:lang w:val="sv-SE"/>
        </w:rPr>
        <w:t>ini penulis</w:t>
      </w:r>
      <w:r w:rsidRPr="002249A4">
        <w:rPr>
          <w:lang w:val="sv-SE"/>
        </w:rPr>
        <w:t xml:space="preserve"> memastikan bahwa aplikasi berbasis web yang dibuat sesuai dengan rancangan</w:t>
      </w:r>
      <w:r>
        <w:rPr>
          <w:lang w:val="sv-SE"/>
        </w:rPr>
        <w:t>, dapat</w:t>
      </w:r>
      <w:r w:rsidRPr="002249A4">
        <w:rPr>
          <w:lang w:val="sv-SE"/>
        </w:rPr>
        <w:t xml:space="preserve"> berfungsi dengan baik dan sesuai dengan kebutuhan. Oleh karena itu, dilakukan pengujian.</w:t>
      </w:r>
    </w:p>
    <w:p w14:paraId="390E6305" w14:textId="67149D34" w:rsidR="00A66956" w:rsidRDefault="00A66956" w:rsidP="00A66956">
      <w:pPr>
        <w:pStyle w:val="Caption"/>
        <w:keepNext/>
      </w:pPr>
      <w:r>
        <w:t xml:space="preserve">Tabel 4. </w:t>
      </w:r>
      <w:r>
        <w:fldChar w:fldCharType="begin"/>
      </w:r>
      <w:r>
        <w:instrText xml:space="preserve"> SEQ Tabel_4. \* ARABIC </w:instrText>
      </w:r>
      <w:r>
        <w:fldChar w:fldCharType="separate"/>
      </w:r>
      <w:r>
        <w:rPr>
          <w:noProof/>
        </w:rPr>
        <w:t>11</w:t>
      </w:r>
      <w:r>
        <w:fldChar w:fldCharType="end"/>
      </w:r>
      <w:r>
        <w:t xml:space="preserve"> Tabel </w:t>
      </w:r>
      <w:r w:rsidRPr="00A66956">
        <w:rPr>
          <w:i/>
          <w:iCs w:val="0"/>
        </w:rPr>
        <w:t>Blackbox Testing</w:t>
      </w:r>
    </w:p>
    <w:tbl>
      <w:tblPr>
        <w:tblStyle w:val="TableGrid"/>
        <w:tblW w:w="0" w:type="auto"/>
        <w:tblInd w:w="360" w:type="dxa"/>
        <w:tblLook w:val="04A0" w:firstRow="1" w:lastRow="0" w:firstColumn="1" w:lastColumn="0" w:noHBand="0" w:noVBand="1"/>
      </w:tblPr>
      <w:tblGrid>
        <w:gridCol w:w="570"/>
        <w:gridCol w:w="1945"/>
        <w:gridCol w:w="2160"/>
        <w:gridCol w:w="1980"/>
        <w:gridCol w:w="1246"/>
      </w:tblGrid>
      <w:tr w:rsidR="009575D3" w:rsidRPr="000109A2" w14:paraId="6C66ACDA" w14:textId="77777777" w:rsidTr="00956D73">
        <w:tc>
          <w:tcPr>
            <w:tcW w:w="570" w:type="dxa"/>
            <w:shd w:val="clear" w:color="auto" w:fill="D5DCE4" w:themeFill="text2" w:themeFillTint="33"/>
            <w:vAlign w:val="center"/>
          </w:tcPr>
          <w:p w14:paraId="34EFF478" w14:textId="77777777" w:rsidR="009575D3" w:rsidRPr="000109A2" w:rsidRDefault="009575D3" w:rsidP="00956D73">
            <w:pPr>
              <w:ind w:firstLine="0"/>
              <w:jc w:val="center"/>
              <w:rPr>
                <w:b/>
                <w:bCs/>
                <w:lang w:val="sv-SE"/>
              </w:rPr>
            </w:pPr>
            <w:r w:rsidRPr="000109A2">
              <w:rPr>
                <w:b/>
                <w:bCs/>
                <w:lang w:val="sv-SE"/>
              </w:rPr>
              <w:t>No.</w:t>
            </w:r>
          </w:p>
        </w:tc>
        <w:tc>
          <w:tcPr>
            <w:tcW w:w="1945" w:type="dxa"/>
            <w:shd w:val="clear" w:color="auto" w:fill="D5DCE4" w:themeFill="text2" w:themeFillTint="33"/>
            <w:vAlign w:val="center"/>
          </w:tcPr>
          <w:p w14:paraId="74826679" w14:textId="77777777" w:rsidR="009575D3" w:rsidRPr="000109A2" w:rsidRDefault="009575D3" w:rsidP="00956D73">
            <w:pPr>
              <w:ind w:firstLine="0"/>
              <w:jc w:val="center"/>
              <w:rPr>
                <w:b/>
                <w:bCs/>
                <w:lang w:val="sv-SE"/>
              </w:rPr>
            </w:pPr>
            <w:r w:rsidRPr="000109A2">
              <w:rPr>
                <w:b/>
                <w:bCs/>
                <w:lang w:val="sv-SE"/>
              </w:rPr>
              <w:t>Fungsi yang diuji</w:t>
            </w:r>
          </w:p>
        </w:tc>
        <w:tc>
          <w:tcPr>
            <w:tcW w:w="2160" w:type="dxa"/>
            <w:shd w:val="clear" w:color="auto" w:fill="D5DCE4" w:themeFill="text2" w:themeFillTint="33"/>
            <w:vAlign w:val="center"/>
          </w:tcPr>
          <w:p w14:paraId="49A229B7" w14:textId="77777777" w:rsidR="009575D3" w:rsidRPr="000109A2" w:rsidRDefault="009575D3" w:rsidP="00956D73">
            <w:pPr>
              <w:ind w:firstLine="0"/>
              <w:jc w:val="center"/>
              <w:rPr>
                <w:b/>
                <w:bCs/>
                <w:lang w:val="sv-SE"/>
              </w:rPr>
            </w:pPr>
            <w:r w:rsidRPr="000109A2">
              <w:rPr>
                <w:b/>
                <w:bCs/>
                <w:lang w:val="sv-SE"/>
              </w:rPr>
              <w:t>Fungsi yang diharapkan</w:t>
            </w:r>
          </w:p>
        </w:tc>
        <w:tc>
          <w:tcPr>
            <w:tcW w:w="1980" w:type="dxa"/>
            <w:shd w:val="clear" w:color="auto" w:fill="D5DCE4" w:themeFill="text2" w:themeFillTint="33"/>
            <w:vAlign w:val="center"/>
          </w:tcPr>
          <w:p w14:paraId="6D2731C3" w14:textId="77777777" w:rsidR="009575D3" w:rsidRPr="000109A2" w:rsidRDefault="009575D3" w:rsidP="00956D73">
            <w:pPr>
              <w:ind w:firstLine="0"/>
              <w:jc w:val="center"/>
              <w:rPr>
                <w:b/>
                <w:bCs/>
                <w:lang w:val="sv-SE"/>
              </w:rPr>
            </w:pPr>
            <w:r w:rsidRPr="000109A2">
              <w:rPr>
                <w:b/>
                <w:bCs/>
                <w:lang w:val="sv-SE"/>
              </w:rPr>
              <w:t>Hasil yang didapat</w:t>
            </w:r>
          </w:p>
        </w:tc>
        <w:tc>
          <w:tcPr>
            <w:tcW w:w="1246" w:type="dxa"/>
            <w:shd w:val="clear" w:color="auto" w:fill="D5DCE4" w:themeFill="text2" w:themeFillTint="33"/>
            <w:vAlign w:val="center"/>
          </w:tcPr>
          <w:p w14:paraId="13ACEF58" w14:textId="77777777" w:rsidR="009575D3" w:rsidRPr="000109A2" w:rsidRDefault="009575D3" w:rsidP="00956D73">
            <w:pPr>
              <w:ind w:firstLine="0"/>
              <w:jc w:val="center"/>
              <w:rPr>
                <w:b/>
                <w:bCs/>
                <w:lang w:val="sv-SE"/>
              </w:rPr>
            </w:pPr>
            <w:r w:rsidRPr="000109A2">
              <w:rPr>
                <w:b/>
                <w:bCs/>
                <w:lang w:val="sv-SE"/>
              </w:rPr>
              <w:t>Hasil pengujian</w:t>
            </w:r>
          </w:p>
        </w:tc>
      </w:tr>
      <w:tr w:rsidR="009575D3" w14:paraId="36BFE821" w14:textId="77777777" w:rsidTr="00956D73">
        <w:tc>
          <w:tcPr>
            <w:tcW w:w="570" w:type="dxa"/>
            <w:vAlign w:val="center"/>
          </w:tcPr>
          <w:p w14:paraId="3A0215A4" w14:textId="77777777" w:rsidR="009575D3" w:rsidRDefault="009575D3" w:rsidP="00956D73">
            <w:pPr>
              <w:ind w:firstLine="0"/>
              <w:jc w:val="center"/>
              <w:rPr>
                <w:lang w:val="sv-SE"/>
              </w:rPr>
            </w:pPr>
            <w:r>
              <w:rPr>
                <w:lang w:val="sv-SE"/>
              </w:rPr>
              <w:t>1</w:t>
            </w:r>
          </w:p>
        </w:tc>
        <w:tc>
          <w:tcPr>
            <w:tcW w:w="1945" w:type="dxa"/>
            <w:vAlign w:val="center"/>
          </w:tcPr>
          <w:p w14:paraId="7D050486" w14:textId="0B14462F" w:rsidR="009575D3" w:rsidRDefault="009575D3" w:rsidP="00956D73">
            <w:pPr>
              <w:ind w:firstLine="0"/>
              <w:jc w:val="center"/>
              <w:rPr>
                <w:lang w:val="sv-SE"/>
              </w:rPr>
            </w:pPr>
            <w:r w:rsidRPr="006E09C2">
              <w:rPr>
                <w:i/>
                <w:iCs/>
                <w:lang w:val="sv-SE"/>
              </w:rPr>
              <w:t>Login</w:t>
            </w:r>
            <w:r>
              <w:rPr>
                <w:lang w:val="sv-SE"/>
              </w:rPr>
              <w:t xml:space="preserve"> </w:t>
            </w:r>
          </w:p>
        </w:tc>
        <w:tc>
          <w:tcPr>
            <w:tcW w:w="2160" w:type="dxa"/>
            <w:vAlign w:val="center"/>
          </w:tcPr>
          <w:p w14:paraId="448B819D" w14:textId="77777777" w:rsidR="009575D3" w:rsidRDefault="009575D3" w:rsidP="00956D73">
            <w:pPr>
              <w:ind w:firstLine="0"/>
              <w:jc w:val="center"/>
              <w:rPr>
                <w:lang w:val="sv-SE"/>
              </w:rPr>
            </w:pPr>
            <w:r>
              <w:rPr>
                <w:lang w:val="sv-SE"/>
              </w:rPr>
              <w:t>Dapat masuk ke dalam sistem</w:t>
            </w:r>
          </w:p>
        </w:tc>
        <w:tc>
          <w:tcPr>
            <w:tcW w:w="1980" w:type="dxa"/>
            <w:vAlign w:val="center"/>
          </w:tcPr>
          <w:p w14:paraId="36F84478" w14:textId="77777777" w:rsidR="009575D3" w:rsidRDefault="009575D3" w:rsidP="00956D73">
            <w:pPr>
              <w:ind w:firstLine="0"/>
              <w:jc w:val="center"/>
              <w:rPr>
                <w:lang w:val="sv-SE"/>
              </w:rPr>
            </w:pPr>
            <w:r>
              <w:rPr>
                <w:lang w:val="sv-SE"/>
              </w:rPr>
              <w:t>Melihat halaman dashboard</w:t>
            </w:r>
          </w:p>
        </w:tc>
        <w:tc>
          <w:tcPr>
            <w:tcW w:w="1246" w:type="dxa"/>
            <w:vAlign w:val="center"/>
          </w:tcPr>
          <w:p w14:paraId="6D6780AA" w14:textId="77777777" w:rsidR="009575D3" w:rsidRDefault="009575D3" w:rsidP="00956D73">
            <w:pPr>
              <w:ind w:firstLine="0"/>
              <w:jc w:val="center"/>
              <w:rPr>
                <w:lang w:val="sv-SE"/>
              </w:rPr>
            </w:pPr>
            <w:r>
              <w:rPr>
                <w:lang w:val="sv-SE"/>
              </w:rPr>
              <w:t>Sukses</w:t>
            </w:r>
          </w:p>
        </w:tc>
      </w:tr>
      <w:tr w:rsidR="009575D3" w14:paraId="3F93EF6A" w14:textId="77777777" w:rsidTr="00956D73">
        <w:tc>
          <w:tcPr>
            <w:tcW w:w="570" w:type="dxa"/>
            <w:vAlign w:val="center"/>
          </w:tcPr>
          <w:p w14:paraId="7B3902E4" w14:textId="77777777" w:rsidR="009575D3" w:rsidRDefault="009575D3" w:rsidP="00956D73">
            <w:pPr>
              <w:ind w:firstLine="0"/>
              <w:jc w:val="center"/>
              <w:rPr>
                <w:lang w:val="sv-SE"/>
              </w:rPr>
            </w:pPr>
            <w:r>
              <w:rPr>
                <w:lang w:val="sv-SE"/>
              </w:rPr>
              <w:t>2</w:t>
            </w:r>
          </w:p>
        </w:tc>
        <w:tc>
          <w:tcPr>
            <w:tcW w:w="1945" w:type="dxa"/>
            <w:vAlign w:val="center"/>
          </w:tcPr>
          <w:p w14:paraId="5530DAEA" w14:textId="77777777" w:rsidR="009575D3" w:rsidRDefault="009575D3" w:rsidP="00956D73">
            <w:pPr>
              <w:ind w:firstLine="0"/>
              <w:jc w:val="center"/>
              <w:rPr>
                <w:lang w:val="sv-SE"/>
              </w:rPr>
            </w:pPr>
            <w:r w:rsidRPr="006E09C2">
              <w:rPr>
                <w:i/>
                <w:iCs/>
                <w:lang w:val="sv-SE"/>
              </w:rPr>
              <w:t>Dashboard</w:t>
            </w:r>
          </w:p>
        </w:tc>
        <w:tc>
          <w:tcPr>
            <w:tcW w:w="2160" w:type="dxa"/>
            <w:vAlign w:val="center"/>
          </w:tcPr>
          <w:p w14:paraId="4E4B2709" w14:textId="77777777" w:rsidR="009575D3" w:rsidRDefault="009575D3" w:rsidP="00956D73">
            <w:pPr>
              <w:ind w:firstLine="0"/>
              <w:jc w:val="center"/>
              <w:rPr>
                <w:lang w:val="sv-SE"/>
              </w:rPr>
            </w:pPr>
            <w:r>
              <w:rPr>
                <w:lang w:val="sv-SE"/>
              </w:rPr>
              <w:t>Dapat melihat data pesanan</w:t>
            </w:r>
          </w:p>
        </w:tc>
        <w:tc>
          <w:tcPr>
            <w:tcW w:w="1980" w:type="dxa"/>
            <w:vAlign w:val="center"/>
          </w:tcPr>
          <w:p w14:paraId="342570EB" w14:textId="77777777" w:rsidR="009575D3" w:rsidRDefault="009575D3" w:rsidP="00956D73">
            <w:pPr>
              <w:ind w:firstLine="0"/>
              <w:jc w:val="center"/>
              <w:rPr>
                <w:lang w:val="sv-SE"/>
              </w:rPr>
            </w:pPr>
            <w:r>
              <w:rPr>
                <w:lang w:val="sv-SE"/>
              </w:rPr>
              <w:t>Menampilkan data dan grafik peesanan</w:t>
            </w:r>
          </w:p>
        </w:tc>
        <w:tc>
          <w:tcPr>
            <w:tcW w:w="1246" w:type="dxa"/>
          </w:tcPr>
          <w:p w14:paraId="1B69A963" w14:textId="77777777" w:rsidR="009575D3" w:rsidRDefault="009575D3" w:rsidP="00956D73">
            <w:pPr>
              <w:ind w:firstLine="0"/>
              <w:jc w:val="center"/>
              <w:rPr>
                <w:lang w:val="sv-SE"/>
              </w:rPr>
            </w:pPr>
            <w:r w:rsidRPr="00445697">
              <w:rPr>
                <w:lang w:val="sv-SE"/>
              </w:rPr>
              <w:t>Sukses</w:t>
            </w:r>
          </w:p>
        </w:tc>
      </w:tr>
      <w:tr w:rsidR="009575D3" w14:paraId="3FC3E34B" w14:textId="77777777" w:rsidTr="00956D73">
        <w:tc>
          <w:tcPr>
            <w:tcW w:w="570" w:type="dxa"/>
            <w:vAlign w:val="center"/>
          </w:tcPr>
          <w:p w14:paraId="2954950B" w14:textId="77777777" w:rsidR="009575D3" w:rsidRDefault="009575D3" w:rsidP="00956D73">
            <w:pPr>
              <w:ind w:firstLine="0"/>
              <w:jc w:val="center"/>
              <w:rPr>
                <w:lang w:val="sv-SE"/>
              </w:rPr>
            </w:pPr>
            <w:r>
              <w:rPr>
                <w:lang w:val="sv-SE"/>
              </w:rPr>
              <w:t>3</w:t>
            </w:r>
          </w:p>
        </w:tc>
        <w:tc>
          <w:tcPr>
            <w:tcW w:w="1945" w:type="dxa"/>
            <w:vAlign w:val="center"/>
          </w:tcPr>
          <w:p w14:paraId="2CE6912D" w14:textId="29458FC6" w:rsidR="009575D3" w:rsidRDefault="009575D3" w:rsidP="00956D73">
            <w:pPr>
              <w:ind w:firstLine="0"/>
              <w:jc w:val="center"/>
              <w:rPr>
                <w:lang w:val="sv-SE"/>
              </w:rPr>
            </w:pPr>
            <w:r>
              <w:rPr>
                <w:lang w:val="sv-SE"/>
              </w:rPr>
              <w:t>Kelola Pesanan</w:t>
            </w:r>
          </w:p>
        </w:tc>
        <w:tc>
          <w:tcPr>
            <w:tcW w:w="2160" w:type="dxa"/>
            <w:vAlign w:val="center"/>
          </w:tcPr>
          <w:p w14:paraId="245C3E72" w14:textId="77777777" w:rsidR="009575D3" w:rsidRDefault="009575D3" w:rsidP="00956D73">
            <w:pPr>
              <w:ind w:firstLine="0"/>
              <w:jc w:val="center"/>
              <w:rPr>
                <w:lang w:val="sv-SE"/>
              </w:rPr>
            </w:pPr>
            <w:r>
              <w:rPr>
                <w:lang w:val="sv-SE"/>
              </w:rPr>
              <w:t>Dapat melakukan update data pesanan</w:t>
            </w:r>
          </w:p>
        </w:tc>
        <w:tc>
          <w:tcPr>
            <w:tcW w:w="1980" w:type="dxa"/>
            <w:vAlign w:val="center"/>
          </w:tcPr>
          <w:p w14:paraId="01D45FC1" w14:textId="77777777" w:rsidR="009575D3" w:rsidRDefault="009575D3" w:rsidP="00956D73">
            <w:pPr>
              <w:ind w:firstLine="0"/>
              <w:jc w:val="center"/>
              <w:rPr>
                <w:lang w:val="sv-SE"/>
              </w:rPr>
            </w:pPr>
            <w:r>
              <w:rPr>
                <w:lang w:val="sv-SE"/>
              </w:rPr>
              <w:t>Data pesanan berhasil diupdate</w:t>
            </w:r>
          </w:p>
        </w:tc>
        <w:tc>
          <w:tcPr>
            <w:tcW w:w="1246" w:type="dxa"/>
          </w:tcPr>
          <w:p w14:paraId="4B6A1567" w14:textId="77777777" w:rsidR="009575D3" w:rsidRDefault="009575D3" w:rsidP="00956D73">
            <w:pPr>
              <w:ind w:firstLine="0"/>
              <w:jc w:val="center"/>
              <w:rPr>
                <w:lang w:val="sv-SE"/>
              </w:rPr>
            </w:pPr>
            <w:r w:rsidRPr="00445697">
              <w:rPr>
                <w:lang w:val="sv-SE"/>
              </w:rPr>
              <w:t>Sukses</w:t>
            </w:r>
          </w:p>
        </w:tc>
      </w:tr>
      <w:tr w:rsidR="009575D3" w14:paraId="127D6065" w14:textId="77777777" w:rsidTr="00956D73">
        <w:tc>
          <w:tcPr>
            <w:tcW w:w="570" w:type="dxa"/>
            <w:vAlign w:val="center"/>
          </w:tcPr>
          <w:p w14:paraId="58F37AAD" w14:textId="77777777" w:rsidR="009575D3" w:rsidRDefault="009575D3" w:rsidP="00956D73">
            <w:pPr>
              <w:ind w:firstLine="0"/>
              <w:jc w:val="center"/>
              <w:rPr>
                <w:lang w:val="sv-SE"/>
              </w:rPr>
            </w:pPr>
            <w:r>
              <w:rPr>
                <w:lang w:val="sv-SE"/>
              </w:rPr>
              <w:t>4</w:t>
            </w:r>
          </w:p>
        </w:tc>
        <w:tc>
          <w:tcPr>
            <w:tcW w:w="1945" w:type="dxa"/>
            <w:vAlign w:val="center"/>
          </w:tcPr>
          <w:p w14:paraId="0FB6352A" w14:textId="64559FD9" w:rsidR="009575D3" w:rsidRDefault="009575D3" w:rsidP="00956D73">
            <w:pPr>
              <w:ind w:firstLine="0"/>
              <w:jc w:val="center"/>
              <w:rPr>
                <w:lang w:val="sv-SE"/>
              </w:rPr>
            </w:pPr>
            <w:r>
              <w:rPr>
                <w:lang w:val="sv-SE"/>
              </w:rPr>
              <w:t>Kelola</w:t>
            </w:r>
            <w:r w:rsidR="00D3392F">
              <w:rPr>
                <w:lang w:val="sv-SE"/>
              </w:rPr>
              <w:t xml:space="preserve"> Data</w:t>
            </w:r>
            <w:r>
              <w:rPr>
                <w:lang w:val="sv-SE"/>
              </w:rPr>
              <w:t xml:space="preserve"> Produ</w:t>
            </w:r>
            <w:r w:rsidR="006E09C2">
              <w:rPr>
                <w:lang w:val="sv-SE"/>
              </w:rPr>
              <w:t>k</w:t>
            </w:r>
          </w:p>
        </w:tc>
        <w:tc>
          <w:tcPr>
            <w:tcW w:w="2160" w:type="dxa"/>
            <w:vAlign w:val="center"/>
          </w:tcPr>
          <w:p w14:paraId="5C223877" w14:textId="77777777" w:rsidR="009575D3" w:rsidRDefault="009575D3" w:rsidP="00956D73">
            <w:pPr>
              <w:ind w:firstLine="0"/>
              <w:jc w:val="center"/>
              <w:rPr>
                <w:lang w:val="sv-SE"/>
              </w:rPr>
            </w:pPr>
            <w:r>
              <w:rPr>
                <w:lang w:val="sv-SE"/>
              </w:rPr>
              <w:t>Dapat melakukan update data</w:t>
            </w:r>
          </w:p>
          <w:p w14:paraId="27DD0D84" w14:textId="77777777" w:rsidR="009575D3" w:rsidRDefault="009575D3" w:rsidP="00956D73">
            <w:pPr>
              <w:ind w:firstLine="0"/>
              <w:jc w:val="center"/>
              <w:rPr>
                <w:lang w:val="sv-SE"/>
              </w:rPr>
            </w:pPr>
            <w:r>
              <w:rPr>
                <w:lang w:val="sv-SE"/>
              </w:rPr>
              <w:t>product</w:t>
            </w:r>
          </w:p>
        </w:tc>
        <w:tc>
          <w:tcPr>
            <w:tcW w:w="1980" w:type="dxa"/>
            <w:vAlign w:val="center"/>
          </w:tcPr>
          <w:p w14:paraId="665C4416" w14:textId="681F1277" w:rsidR="009575D3" w:rsidRDefault="009575D3" w:rsidP="00956D73">
            <w:pPr>
              <w:ind w:firstLine="0"/>
              <w:jc w:val="center"/>
              <w:rPr>
                <w:lang w:val="sv-SE"/>
              </w:rPr>
            </w:pPr>
            <w:r>
              <w:rPr>
                <w:lang w:val="sv-SE"/>
              </w:rPr>
              <w:t>Data produ</w:t>
            </w:r>
            <w:r w:rsidR="006E09C2">
              <w:rPr>
                <w:lang w:val="sv-SE"/>
              </w:rPr>
              <w:t xml:space="preserve">k </w:t>
            </w:r>
            <w:r>
              <w:rPr>
                <w:lang w:val="sv-SE"/>
              </w:rPr>
              <w:t>berhasil diupdate</w:t>
            </w:r>
          </w:p>
        </w:tc>
        <w:tc>
          <w:tcPr>
            <w:tcW w:w="1246" w:type="dxa"/>
          </w:tcPr>
          <w:p w14:paraId="7CACF69A" w14:textId="77777777" w:rsidR="009575D3" w:rsidRDefault="009575D3" w:rsidP="00956D73">
            <w:pPr>
              <w:ind w:firstLine="0"/>
              <w:jc w:val="center"/>
              <w:rPr>
                <w:lang w:val="sv-SE"/>
              </w:rPr>
            </w:pPr>
            <w:r w:rsidRPr="00445697">
              <w:rPr>
                <w:lang w:val="sv-SE"/>
              </w:rPr>
              <w:t>Sukses</w:t>
            </w:r>
          </w:p>
        </w:tc>
      </w:tr>
      <w:tr w:rsidR="009575D3" w:rsidRPr="00FF12A8" w14:paraId="435F3CAA" w14:textId="77777777" w:rsidTr="00956D73">
        <w:tc>
          <w:tcPr>
            <w:tcW w:w="570" w:type="dxa"/>
            <w:vAlign w:val="center"/>
          </w:tcPr>
          <w:p w14:paraId="6EE7AC46" w14:textId="77777777" w:rsidR="009575D3" w:rsidRDefault="009575D3" w:rsidP="00956D73">
            <w:pPr>
              <w:ind w:firstLine="0"/>
              <w:jc w:val="center"/>
              <w:rPr>
                <w:lang w:val="sv-SE"/>
              </w:rPr>
            </w:pPr>
            <w:r>
              <w:rPr>
                <w:lang w:val="sv-SE"/>
              </w:rPr>
              <w:t>5</w:t>
            </w:r>
          </w:p>
        </w:tc>
        <w:tc>
          <w:tcPr>
            <w:tcW w:w="1945" w:type="dxa"/>
            <w:vAlign w:val="center"/>
          </w:tcPr>
          <w:p w14:paraId="48C8F25D" w14:textId="65F49799" w:rsidR="009575D3" w:rsidRDefault="009575D3" w:rsidP="00956D73">
            <w:pPr>
              <w:ind w:firstLine="0"/>
              <w:jc w:val="center"/>
              <w:rPr>
                <w:lang w:val="sv-SE"/>
              </w:rPr>
            </w:pPr>
            <w:r>
              <w:rPr>
                <w:lang w:val="sv-SE"/>
              </w:rPr>
              <w:t>Kelola</w:t>
            </w:r>
            <w:r w:rsidR="00B91779">
              <w:rPr>
                <w:lang w:val="sv-SE"/>
              </w:rPr>
              <w:t xml:space="preserve"> Data</w:t>
            </w:r>
            <w:r>
              <w:rPr>
                <w:lang w:val="sv-SE"/>
              </w:rPr>
              <w:t xml:space="preserve"> Bahan</w:t>
            </w:r>
          </w:p>
        </w:tc>
        <w:tc>
          <w:tcPr>
            <w:tcW w:w="2160" w:type="dxa"/>
            <w:vAlign w:val="center"/>
          </w:tcPr>
          <w:p w14:paraId="6006BA37" w14:textId="77777777" w:rsidR="009575D3" w:rsidRDefault="009575D3" w:rsidP="00956D73">
            <w:pPr>
              <w:ind w:firstLine="0"/>
              <w:jc w:val="center"/>
              <w:rPr>
                <w:lang w:val="sv-SE"/>
              </w:rPr>
            </w:pPr>
            <w:r>
              <w:rPr>
                <w:lang w:val="sv-SE"/>
              </w:rPr>
              <w:t>Dapat melakukan update data</w:t>
            </w:r>
          </w:p>
          <w:p w14:paraId="7D22C76A" w14:textId="77777777" w:rsidR="009575D3" w:rsidRDefault="009575D3" w:rsidP="00956D73">
            <w:pPr>
              <w:ind w:firstLine="0"/>
              <w:jc w:val="center"/>
              <w:rPr>
                <w:lang w:val="sv-SE"/>
              </w:rPr>
            </w:pPr>
            <w:r>
              <w:rPr>
                <w:lang w:val="sv-SE"/>
              </w:rPr>
              <w:t>Jenis bahan</w:t>
            </w:r>
          </w:p>
        </w:tc>
        <w:tc>
          <w:tcPr>
            <w:tcW w:w="1980" w:type="dxa"/>
            <w:vAlign w:val="center"/>
          </w:tcPr>
          <w:p w14:paraId="3A491BE1" w14:textId="77777777" w:rsidR="009575D3" w:rsidRPr="00FF12A8" w:rsidRDefault="009575D3" w:rsidP="00956D73">
            <w:pPr>
              <w:ind w:firstLine="0"/>
              <w:jc w:val="center"/>
              <w:rPr>
                <w:lang w:val="en-ID"/>
              </w:rPr>
            </w:pPr>
            <w:r w:rsidRPr="00FF12A8">
              <w:rPr>
                <w:lang w:val="en-ID"/>
              </w:rPr>
              <w:t>Data jenis bahan berhasil diupdate</w:t>
            </w:r>
          </w:p>
        </w:tc>
        <w:tc>
          <w:tcPr>
            <w:tcW w:w="1246" w:type="dxa"/>
          </w:tcPr>
          <w:p w14:paraId="21BF4FA5" w14:textId="77777777" w:rsidR="009575D3" w:rsidRPr="00FF12A8" w:rsidRDefault="009575D3" w:rsidP="00956D73">
            <w:pPr>
              <w:ind w:firstLine="0"/>
              <w:jc w:val="center"/>
              <w:rPr>
                <w:lang w:val="en-ID"/>
              </w:rPr>
            </w:pPr>
            <w:r w:rsidRPr="00445697">
              <w:rPr>
                <w:lang w:val="sv-SE"/>
              </w:rPr>
              <w:t>Sukses</w:t>
            </w:r>
          </w:p>
        </w:tc>
      </w:tr>
      <w:tr w:rsidR="009575D3" w:rsidRPr="00FF12A8" w14:paraId="1E576311" w14:textId="77777777" w:rsidTr="00956D73">
        <w:tc>
          <w:tcPr>
            <w:tcW w:w="570" w:type="dxa"/>
            <w:vAlign w:val="center"/>
          </w:tcPr>
          <w:p w14:paraId="37A729CA" w14:textId="77777777" w:rsidR="009575D3" w:rsidRDefault="009575D3" w:rsidP="00956D73">
            <w:pPr>
              <w:ind w:firstLine="0"/>
              <w:jc w:val="center"/>
              <w:rPr>
                <w:lang w:val="sv-SE"/>
              </w:rPr>
            </w:pPr>
            <w:r>
              <w:rPr>
                <w:lang w:val="sv-SE"/>
              </w:rPr>
              <w:t>6</w:t>
            </w:r>
          </w:p>
        </w:tc>
        <w:tc>
          <w:tcPr>
            <w:tcW w:w="1945" w:type="dxa"/>
            <w:vAlign w:val="center"/>
          </w:tcPr>
          <w:p w14:paraId="22FAF0AB" w14:textId="55F32C7E" w:rsidR="009575D3" w:rsidRDefault="009575D3" w:rsidP="00956D73">
            <w:pPr>
              <w:ind w:firstLine="0"/>
              <w:jc w:val="center"/>
              <w:rPr>
                <w:lang w:val="sv-SE"/>
              </w:rPr>
            </w:pPr>
            <w:r>
              <w:rPr>
                <w:lang w:val="sv-SE"/>
              </w:rPr>
              <w:t>Kelola data Pola</w:t>
            </w:r>
          </w:p>
        </w:tc>
        <w:tc>
          <w:tcPr>
            <w:tcW w:w="2160" w:type="dxa"/>
            <w:vAlign w:val="center"/>
          </w:tcPr>
          <w:p w14:paraId="0FEF9223" w14:textId="77777777" w:rsidR="009575D3" w:rsidRDefault="009575D3" w:rsidP="00956D73">
            <w:pPr>
              <w:ind w:firstLine="0"/>
              <w:jc w:val="center"/>
              <w:rPr>
                <w:lang w:val="sv-SE"/>
              </w:rPr>
            </w:pPr>
            <w:r>
              <w:rPr>
                <w:lang w:val="sv-SE"/>
              </w:rPr>
              <w:t>Dapat melakukan update data</w:t>
            </w:r>
          </w:p>
          <w:p w14:paraId="74C5FD29" w14:textId="77777777" w:rsidR="009575D3" w:rsidRDefault="009575D3" w:rsidP="00956D73">
            <w:pPr>
              <w:ind w:firstLine="0"/>
              <w:jc w:val="center"/>
              <w:rPr>
                <w:lang w:val="sv-SE"/>
              </w:rPr>
            </w:pPr>
            <w:r>
              <w:rPr>
                <w:lang w:val="sv-SE"/>
              </w:rPr>
              <w:t>pola jahitan</w:t>
            </w:r>
          </w:p>
        </w:tc>
        <w:tc>
          <w:tcPr>
            <w:tcW w:w="1980" w:type="dxa"/>
            <w:vAlign w:val="center"/>
          </w:tcPr>
          <w:p w14:paraId="6A8E13CA" w14:textId="77777777" w:rsidR="009575D3" w:rsidRPr="00FF12A8" w:rsidRDefault="009575D3" w:rsidP="00956D73">
            <w:pPr>
              <w:ind w:firstLine="0"/>
              <w:jc w:val="center"/>
              <w:rPr>
                <w:lang w:val="en-ID"/>
              </w:rPr>
            </w:pPr>
            <w:r w:rsidRPr="00FF12A8">
              <w:rPr>
                <w:lang w:val="en-ID"/>
              </w:rPr>
              <w:t xml:space="preserve">Data </w:t>
            </w:r>
            <w:r>
              <w:rPr>
                <w:lang w:val="en-ID"/>
              </w:rPr>
              <w:t>pola jahitan</w:t>
            </w:r>
            <w:r w:rsidRPr="00FF12A8">
              <w:rPr>
                <w:lang w:val="en-ID"/>
              </w:rPr>
              <w:t xml:space="preserve"> berhasil diupdate</w:t>
            </w:r>
          </w:p>
        </w:tc>
        <w:tc>
          <w:tcPr>
            <w:tcW w:w="1246" w:type="dxa"/>
          </w:tcPr>
          <w:p w14:paraId="679A1CFF" w14:textId="77777777" w:rsidR="009575D3" w:rsidRPr="00FF12A8" w:rsidRDefault="009575D3" w:rsidP="00956D73">
            <w:pPr>
              <w:ind w:firstLine="0"/>
              <w:jc w:val="center"/>
              <w:rPr>
                <w:lang w:val="en-ID"/>
              </w:rPr>
            </w:pPr>
            <w:r w:rsidRPr="00445697">
              <w:rPr>
                <w:lang w:val="sv-SE"/>
              </w:rPr>
              <w:t>Sukses</w:t>
            </w:r>
          </w:p>
        </w:tc>
      </w:tr>
      <w:tr w:rsidR="009575D3" w14:paraId="419B9FB5" w14:textId="77777777" w:rsidTr="00956D73">
        <w:tc>
          <w:tcPr>
            <w:tcW w:w="570" w:type="dxa"/>
            <w:vAlign w:val="center"/>
          </w:tcPr>
          <w:p w14:paraId="19804364" w14:textId="77777777" w:rsidR="009575D3" w:rsidRDefault="009575D3" w:rsidP="00956D73">
            <w:pPr>
              <w:ind w:firstLine="0"/>
              <w:jc w:val="center"/>
              <w:rPr>
                <w:lang w:val="sv-SE"/>
              </w:rPr>
            </w:pPr>
            <w:r>
              <w:rPr>
                <w:lang w:val="sv-SE"/>
              </w:rPr>
              <w:t>7</w:t>
            </w:r>
          </w:p>
        </w:tc>
        <w:tc>
          <w:tcPr>
            <w:tcW w:w="1945" w:type="dxa"/>
            <w:vAlign w:val="center"/>
          </w:tcPr>
          <w:p w14:paraId="68A6205A" w14:textId="400242A6" w:rsidR="009575D3" w:rsidRDefault="009575D3" w:rsidP="00956D73">
            <w:pPr>
              <w:ind w:firstLine="0"/>
              <w:jc w:val="center"/>
              <w:rPr>
                <w:lang w:val="sv-SE"/>
              </w:rPr>
            </w:pPr>
            <w:r>
              <w:rPr>
                <w:lang w:val="sv-SE"/>
              </w:rPr>
              <w:t xml:space="preserve">Cetak </w:t>
            </w:r>
            <w:r w:rsidR="0015481D">
              <w:rPr>
                <w:lang w:val="sv-SE"/>
              </w:rPr>
              <w:t>F</w:t>
            </w:r>
            <w:r>
              <w:rPr>
                <w:lang w:val="sv-SE"/>
              </w:rPr>
              <w:t>aktur</w:t>
            </w:r>
          </w:p>
        </w:tc>
        <w:tc>
          <w:tcPr>
            <w:tcW w:w="2160" w:type="dxa"/>
            <w:vAlign w:val="center"/>
          </w:tcPr>
          <w:p w14:paraId="48341268" w14:textId="77777777" w:rsidR="009575D3" w:rsidRDefault="009575D3" w:rsidP="00956D73">
            <w:pPr>
              <w:ind w:firstLine="0"/>
              <w:jc w:val="center"/>
              <w:rPr>
                <w:lang w:val="sv-SE"/>
              </w:rPr>
            </w:pPr>
            <w:r>
              <w:rPr>
                <w:lang w:val="sv-SE"/>
              </w:rPr>
              <w:t>Dapat menampilkan faktur pembelian</w:t>
            </w:r>
          </w:p>
        </w:tc>
        <w:tc>
          <w:tcPr>
            <w:tcW w:w="1980" w:type="dxa"/>
            <w:vAlign w:val="center"/>
          </w:tcPr>
          <w:p w14:paraId="10B30756" w14:textId="11EFE401" w:rsidR="009575D3" w:rsidRDefault="009575D3" w:rsidP="00956D73">
            <w:pPr>
              <w:ind w:firstLine="0"/>
              <w:jc w:val="center"/>
              <w:rPr>
                <w:lang w:val="sv-SE"/>
              </w:rPr>
            </w:pPr>
            <w:r>
              <w:rPr>
                <w:lang w:val="sv-SE"/>
              </w:rPr>
              <w:t>Faktur pembelian dapat dicetak</w:t>
            </w:r>
          </w:p>
        </w:tc>
        <w:tc>
          <w:tcPr>
            <w:tcW w:w="1246" w:type="dxa"/>
          </w:tcPr>
          <w:p w14:paraId="3F2D22C4" w14:textId="77777777" w:rsidR="009575D3" w:rsidRDefault="009575D3" w:rsidP="00956D73">
            <w:pPr>
              <w:ind w:firstLine="0"/>
              <w:jc w:val="center"/>
              <w:rPr>
                <w:lang w:val="sv-SE"/>
              </w:rPr>
            </w:pPr>
            <w:r w:rsidRPr="00445697">
              <w:rPr>
                <w:lang w:val="sv-SE"/>
              </w:rPr>
              <w:t>Sukses</w:t>
            </w:r>
          </w:p>
        </w:tc>
      </w:tr>
      <w:tr w:rsidR="009575D3" w14:paraId="532D9850" w14:textId="77777777" w:rsidTr="00956D73">
        <w:tc>
          <w:tcPr>
            <w:tcW w:w="570" w:type="dxa"/>
            <w:vAlign w:val="center"/>
          </w:tcPr>
          <w:p w14:paraId="0A4AA8D1" w14:textId="77777777" w:rsidR="009575D3" w:rsidRDefault="009575D3" w:rsidP="00956D73">
            <w:pPr>
              <w:ind w:firstLine="0"/>
              <w:jc w:val="center"/>
              <w:rPr>
                <w:lang w:val="sv-SE"/>
              </w:rPr>
            </w:pPr>
            <w:r>
              <w:rPr>
                <w:lang w:val="sv-SE"/>
              </w:rPr>
              <w:lastRenderedPageBreak/>
              <w:t>8</w:t>
            </w:r>
          </w:p>
        </w:tc>
        <w:tc>
          <w:tcPr>
            <w:tcW w:w="1945" w:type="dxa"/>
            <w:vAlign w:val="center"/>
          </w:tcPr>
          <w:p w14:paraId="6D3B0708" w14:textId="77777777" w:rsidR="009575D3" w:rsidRDefault="009575D3" w:rsidP="00956D73">
            <w:pPr>
              <w:ind w:firstLine="0"/>
              <w:jc w:val="center"/>
              <w:rPr>
                <w:lang w:val="sv-SE"/>
              </w:rPr>
            </w:pPr>
            <w:r>
              <w:rPr>
                <w:lang w:val="sv-SE"/>
              </w:rPr>
              <w:t>Logout</w:t>
            </w:r>
          </w:p>
        </w:tc>
        <w:tc>
          <w:tcPr>
            <w:tcW w:w="2160" w:type="dxa"/>
            <w:vAlign w:val="center"/>
          </w:tcPr>
          <w:p w14:paraId="0C89A516" w14:textId="77777777" w:rsidR="009575D3" w:rsidRDefault="009575D3" w:rsidP="00956D73">
            <w:pPr>
              <w:ind w:firstLine="0"/>
              <w:jc w:val="center"/>
              <w:rPr>
                <w:lang w:val="sv-SE"/>
              </w:rPr>
            </w:pPr>
            <w:r>
              <w:rPr>
                <w:lang w:val="sv-SE"/>
              </w:rPr>
              <w:t>Keluar dari sistem</w:t>
            </w:r>
          </w:p>
        </w:tc>
        <w:tc>
          <w:tcPr>
            <w:tcW w:w="1980" w:type="dxa"/>
            <w:vAlign w:val="center"/>
          </w:tcPr>
          <w:p w14:paraId="178EF51E" w14:textId="77777777" w:rsidR="009575D3" w:rsidRDefault="009575D3" w:rsidP="00956D73">
            <w:pPr>
              <w:ind w:firstLine="0"/>
              <w:jc w:val="center"/>
              <w:rPr>
                <w:lang w:val="sv-SE"/>
              </w:rPr>
            </w:pPr>
            <w:r>
              <w:rPr>
                <w:lang w:val="sv-SE"/>
              </w:rPr>
              <w:t>Kembali ke halaman login</w:t>
            </w:r>
          </w:p>
        </w:tc>
        <w:tc>
          <w:tcPr>
            <w:tcW w:w="1246" w:type="dxa"/>
          </w:tcPr>
          <w:p w14:paraId="625E353F" w14:textId="77777777" w:rsidR="009575D3" w:rsidRDefault="009575D3" w:rsidP="00956D73">
            <w:pPr>
              <w:ind w:firstLine="0"/>
              <w:jc w:val="center"/>
              <w:rPr>
                <w:lang w:val="sv-SE"/>
              </w:rPr>
            </w:pPr>
            <w:r w:rsidRPr="00445697">
              <w:rPr>
                <w:lang w:val="sv-SE"/>
              </w:rPr>
              <w:t>Sukses</w:t>
            </w:r>
          </w:p>
        </w:tc>
      </w:tr>
      <w:tr w:rsidR="009575D3" w14:paraId="620CE782" w14:textId="77777777" w:rsidTr="00956D73">
        <w:tc>
          <w:tcPr>
            <w:tcW w:w="570" w:type="dxa"/>
            <w:vAlign w:val="center"/>
          </w:tcPr>
          <w:p w14:paraId="17391A85" w14:textId="77777777" w:rsidR="009575D3" w:rsidRDefault="009575D3" w:rsidP="00956D73">
            <w:pPr>
              <w:ind w:firstLine="0"/>
              <w:jc w:val="center"/>
              <w:rPr>
                <w:lang w:val="sv-SE"/>
              </w:rPr>
            </w:pPr>
            <w:r>
              <w:rPr>
                <w:lang w:val="sv-SE"/>
              </w:rPr>
              <w:t>9</w:t>
            </w:r>
          </w:p>
        </w:tc>
        <w:tc>
          <w:tcPr>
            <w:tcW w:w="1945" w:type="dxa"/>
            <w:vAlign w:val="center"/>
          </w:tcPr>
          <w:p w14:paraId="04BB118C" w14:textId="704A49BA" w:rsidR="009575D3" w:rsidRDefault="009575D3" w:rsidP="00956D73">
            <w:pPr>
              <w:ind w:firstLine="0"/>
              <w:jc w:val="center"/>
              <w:rPr>
                <w:lang w:val="sv-SE"/>
              </w:rPr>
            </w:pPr>
            <w:r>
              <w:rPr>
                <w:lang w:val="sv-SE"/>
              </w:rPr>
              <w:t xml:space="preserve">Membuat </w:t>
            </w:r>
            <w:r w:rsidR="00BF0DB7">
              <w:rPr>
                <w:lang w:val="sv-SE"/>
              </w:rPr>
              <w:t>P</w:t>
            </w:r>
            <w:r>
              <w:rPr>
                <w:lang w:val="sv-SE"/>
              </w:rPr>
              <w:t>emesanan</w:t>
            </w:r>
          </w:p>
        </w:tc>
        <w:tc>
          <w:tcPr>
            <w:tcW w:w="2160" w:type="dxa"/>
            <w:vAlign w:val="center"/>
          </w:tcPr>
          <w:p w14:paraId="179CE84D" w14:textId="77777777" w:rsidR="009575D3" w:rsidRDefault="009575D3" w:rsidP="00956D73">
            <w:pPr>
              <w:ind w:firstLine="0"/>
              <w:jc w:val="center"/>
              <w:rPr>
                <w:lang w:val="sv-SE"/>
              </w:rPr>
            </w:pPr>
            <w:r>
              <w:rPr>
                <w:lang w:val="sv-SE"/>
              </w:rPr>
              <w:t>Konsumen dapat melakukan pemesanan</w:t>
            </w:r>
          </w:p>
        </w:tc>
        <w:tc>
          <w:tcPr>
            <w:tcW w:w="1980" w:type="dxa"/>
            <w:vAlign w:val="center"/>
          </w:tcPr>
          <w:p w14:paraId="79888D8A" w14:textId="77777777" w:rsidR="009575D3" w:rsidRDefault="009575D3" w:rsidP="00956D73">
            <w:pPr>
              <w:ind w:firstLine="0"/>
              <w:jc w:val="center"/>
              <w:rPr>
                <w:lang w:val="sv-SE"/>
              </w:rPr>
            </w:pPr>
            <w:r>
              <w:rPr>
                <w:lang w:val="sv-SE"/>
              </w:rPr>
              <w:t>Pesanan berhasil dibuat</w:t>
            </w:r>
          </w:p>
        </w:tc>
        <w:tc>
          <w:tcPr>
            <w:tcW w:w="1246" w:type="dxa"/>
            <w:vAlign w:val="center"/>
          </w:tcPr>
          <w:p w14:paraId="06AAD07C" w14:textId="77777777" w:rsidR="009575D3" w:rsidRDefault="009575D3" w:rsidP="00956D73">
            <w:pPr>
              <w:ind w:firstLine="0"/>
              <w:jc w:val="center"/>
              <w:rPr>
                <w:lang w:val="sv-SE"/>
              </w:rPr>
            </w:pPr>
            <w:r>
              <w:rPr>
                <w:lang w:val="sv-SE"/>
              </w:rPr>
              <w:t>Sukses</w:t>
            </w:r>
          </w:p>
        </w:tc>
      </w:tr>
    </w:tbl>
    <w:p w14:paraId="273EF2A9" w14:textId="77777777" w:rsidR="009575D3" w:rsidRDefault="009575D3" w:rsidP="009575D3">
      <w:pPr>
        <w:rPr>
          <w:lang w:val="sv-SE"/>
        </w:rPr>
      </w:pPr>
    </w:p>
    <w:p w14:paraId="2347E8BE" w14:textId="77777777" w:rsidR="009575D3" w:rsidRPr="009575D3" w:rsidRDefault="009575D3" w:rsidP="009575D3">
      <w:pPr>
        <w:ind w:firstLine="0"/>
        <w:rPr>
          <w:lang w:val="sv-SE"/>
        </w:rPr>
      </w:pPr>
    </w:p>
    <w:p w14:paraId="0B338192" w14:textId="77777777" w:rsidR="005144A7" w:rsidRDefault="005144A7">
      <w:pPr>
        <w:spacing w:before="0" w:after="160" w:line="259" w:lineRule="auto"/>
        <w:ind w:firstLine="0"/>
        <w:jc w:val="left"/>
        <w:rPr>
          <w:rFonts w:eastAsiaTheme="majorEastAsia" w:cstheme="majorBidi"/>
          <w:b/>
          <w:color w:val="000000" w:themeColor="text1"/>
          <w:sz w:val="28"/>
          <w:szCs w:val="32"/>
        </w:rPr>
      </w:pPr>
      <w:r>
        <w:br w:type="page"/>
      </w:r>
    </w:p>
    <w:p w14:paraId="210165F9" w14:textId="0048F7BE" w:rsidR="000C737B" w:rsidRDefault="005051AB" w:rsidP="00B77BA3">
      <w:pPr>
        <w:pStyle w:val="Heading1"/>
      </w:pPr>
      <w:r>
        <w:lastRenderedPageBreak/>
        <w:br/>
      </w:r>
      <w:r w:rsidR="000C737B">
        <w:t>PENUTUP</w:t>
      </w:r>
    </w:p>
    <w:p w14:paraId="0A54D73E" w14:textId="77777777" w:rsidR="00B77BA3" w:rsidRPr="00B77BA3" w:rsidRDefault="00B77BA3" w:rsidP="00B77BA3"/>
    <w:p w14:paraId="43C263E1" w14:textId="0142A2B1" w:rsidR="00307EB9" w:rsidRDefault="00307EB9" w:rsidP="00307EB9">
      <w:pPr>
        <w:pStyle w:val="Heading21"/>
      </w:pPr>
      <w:r>
        <w:t>Kesimpulan</w:t>
      </w:r>
    </w:p>
    <w:p w14:paraId="7468078F" w14:textId="6E965DFD" w:rsidR="00307EB9" w:rsidRPr="00307EB9" w:rsidRDefault="00307EB9" w:rsidP="00307EB9">
      <w:pPr>
        <w:pStyle w:val="Heading21"/>
      </w:pPr>
      <w:r>
        <w:t>Saran</w:t>
      </w:r>
    </w:p>
    <w:p w14:paraId="63990014" w14:textId="683BF1A2" w:rsidR="004A199C" w:rsidRDefault="004A199C">
      <w:pPr>
        <w:spacing w:before="0" w:after="160" w:line="259" w:lineRule="auto"/>
        <w:ind w:firstLine="0"/>
        <w:jc w:val="left"/>
        <w:rPr>
          <w:rFonts w:eastAsia="Times New Roman" w:cs="Times New Roman"/>
          <w:b/>
          <w:sz w:val="28"/>
          <w:szCs w:val="28"/>
        </w:rPr>
      </w:pPr>
      <w:r>
        <w:rPr>
          <w:rFonts w:eastAsia="Times New Roman" w:cs="Times New Roman"/>
          <w:b/>
          <w:sz w:val="28"/>
          <w:szCs w:val="28"/>
        </w:rPr>
        <w:br w:type="page"/>
      </w:r>
    </w:p>
    <w:p w14:paraId="5EB1B81B" w14:textId="417C5FDD" w:rsidR="009D48AA" w:rsidRDefault="00EF2B3D" w:rsidP="004A199C">
      <w:pPr>
        <w:pStyle w:val="Headingset"/>
      </w:pPr>
      <w:r>
        <w:lastRenderedPageBreak/>
        <w:t>DAFTAR PUSTAKA</w:t>
      </w:r>
    </w:p>
    <w:p w14:paraId="5B767C2C" w14:textId="77777777" w:rsidR="003D31DA" w:rsidRDefault="003D31DA" w:rsidP="004A199C">
      <w:pPr>
        <w:pStyle w:val="Headingset"/>
      </w:pPr>
    </w:p>
    <w:p w14:paraId="5F16E019" w14:textId="0890F838"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EF2B3D">
        <w:rPr>
          <w:szCs w:val="24"/>
        </w:rPr>
        <w:fldChar w:fldCharType="begin" w:fldLock="1"/>
      </w:r>
      <w:r w:rsidRPr="00EF2B3D">
        <w:rPr>
          <w:szCs w:val="24"/>
        </w:rPr>
        <w:instrText xml:space="preserve">ADDIN Mendeley Bibliography CSL_BIBLIOGRAPHY </w:instrText>
      </w:r>
      <w:r w:rsidRPr="00EF2B3D">
        <w:rPr>
          <w:szCs w:val="24"/>
        </w:rPr>
        <w:fldChar w:fldCharType="separate"/>
      </w:r>
      <w:r w:rsidRPr="00EF2B3D">
        <w:rPr>
          <w:rFonts w:cs="Times New Roman"/>
          <w:noProof/>
          <w:szCs w:val="24"/>
        </w:rPr>
        <w:t xml:space="preserve">Andraini, L., &amp; Bella, C. (2022). Pengelolaan Surat Menyurat Dengan Sistem Informasi ( Studi Kasus : Kelurahan Gunung Terang). </w:t>
      </w:r>
      <w:r w:rsidRPr="00EF2B3D">
        <w:rPr>
          <w:rFonts w:cs="Times New Roman"/>
          <w:i/>
          <w:iCs/>
          <w:noProof/>
          <w:szCs w:val="24"/>
        </w:rPr>
        <w:t>Jurnal Portal Data</w:t>
      </w:r>
      <w:r w:rsidRPr="00EF2B3D">
        <w:rPr>
          <w:rFonts w:cs="Times New Roman"/>
          <w:noProof/>
          <w:szCs w:val="24"/>
        </w:rPr>
        <w:t xml:space="preserve">, </w:t>
      </w:r>
      <w:r w:rsidRPr="00EF2B3D">
        <w:rPr>
          <w:rFonts w:cs="Times New Roman"/>
          <w:i/>
          <w:iCs/>
          <w:noProof/>
          <w:szCs w:val="24"/>
        </w:rPr>
        <w:t>2</w:t>
      </w:r>
      <w:r w:rsidRPr="00EF2B3D">
        <w:rPr>
          <w:rFonts w:cs="Times New Roman"/>
          <w:noProof/>
          <w:szCs w:val="24"/>
        </w:rPr>
        <w:t>(1), 1–11. http://portaldata.org/index.php/portaldata/article/view/71</w:t>
      </w:r>
    </w:p>
    <w:p w14:paraId="0BA00DE8" w14:textId="77777777"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EF2B3D">
        <w:rPr>
          <w:rFonts w:cs="Times New Roman"/>
          <w:noProof/>
          <w:szCs w:val="24"/>
        </w:rPr>
        <w:t xml:space="preserve">Anita, K., Wahyudi, A. D., &amp; Susanto, E. R. (2020). Aplikasi Lowongan Pekerjaan Berbasis Web Pada Smk Cahaya Kartika. </w:t>
      </w:r>
      <w:r w:rsidRPr="00EF2B3D">
        <w:rPr>
          <w:rFonts w:cs="Times New Roman"/>
          <w:i/>
          <w:iCs/>
          <w:noProof/>
          <w:szCs w:val="24"/>
        </w:rPr>
        <w:t>Jurnal Teknologi dan Sistem Informasi</w:t>
      </w:r>
      <w:r w:rsidRPr="00EF2B3D">
        <w:rPr>
          <w:rFonts w:cs="Times New Roman"/>
          <w:noProof/>
          <w:szCs w:val="24"/>
        </w:rPr>
        <w:t xml:space="preserve">, </w:t>
      </w:r>
      <w:r w:rsidRPr="00EF2B3D">
        <w:rPr>
          <w:rFonts w:cs="Times New Roman"/>
          <w:i/>
          <w:iCs/>
          <w:noProof/>
          <w:szCs w:val="24"/>
        </w:rPr>
        <w:t>1</w:t>
      </w:r>
      <w:r w:rsidRPr="00EF2B3D">
        <w:rPr>
          <w:rFonts w:cs="Times New Roman"/>
          <w:noProof/>
          <w:szCs w:val="24"/>
        </w:rPr>
        <w:t>(1), 75–80. https://doi.org/10.33365/jtsi.v1i1.213</w:t>
      </w:r>
    </w:p>
    <w:p w14:paraId="16422333" w14:textId="77777777"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EF2B3D">
        <w:rPr>
          <w:rFonts w:cs="Times New Roman"/>
          <w:noProof/>
          <w:szCs w:val="24"/>
        </w:rPr>
        <w:t xml:space="preserve">Fachri, B., &amp; Surbakti, R. W. (2021). Perancangan Sistem Dan Desain Undangan Digital Menggunakan Metode Waterfall Berbasis Website (Studi Kasus: Asco Jaya). </w:t>
      </w:r>
      <w:r w:rsidRPr="00EF2B3D">
        <w:rPr>
          <w:rFonts w:cs="Times New Roman"/>
          <w:i/>
          <w:iCs/>
          <w:noProof/>
          <w:szCs w:val="24"/>
        </w:rPr>
        <w:t>Journal of Science and Social Research</w:t>
      </w:r>
      <w:r w:rsidRPr="00EF2B3D">
        <w:rPr>
          <w:rFonts w:cs="Times New Roman"/>
          <w:noProof/>
          <w:szCs w:val="24"/>
        </w:rPr>
        <w:t xml:space="preserve">, </w:t>
      </w:r>
      <w:r w:rsidRPr="00EF2B3D">
        <w:rPr>
          <w:rFonts w:cs="Times New Roman"/>
          <w:i/>
          <w:iCs/>
          <w:noProof/>
          <w:szCs w:val="24"/>
        </w:rPr>
        <w:t>4</w:t>
      </w:r>
      <w:r w:rsidRPr="00EF2B3D">
        <w:rPr>
          <w:rFonts w:cs="Times New Roman"/>
          <w:noProof/>
          <w:szCs w:val="24"/>
        </w:rPr>
        <w:t>(3), 263. https://doi.org/10.54314/jssr.v4i3.692</w:t>
      </w:r>
    </w:p>
    <w:p w14:paraId="024D0B8F" w14:textId="77777777"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EF2B3D">
        <w:rPr>
          <w:rFonts w:cs="Times New Roman"/>
          <w:noProof/>
          <w:szCs w:val="24"/>
        </w:rPr>
        <w:t xml:space="preserve">Fahrezi, A., Salam, F. N., Ibrahim, G. M., Syaiful, R. R., &amp; Saifudin, A. (2022). Pengujian Black Box Testing pada Aplikasi Inventori Barang Berbasis Web di PT. AINO Indonesia. </w:t>
      </w:r>
      <w:r w:rsidRPr="00EF2B3D">
        <w:rPr>
          <w:rFonts w:cs="Times New Roman"/>
          <w:i/>
          <w:iCs/>
          <w:noProof/>
          <w:szCs w:val="24"/>
        </w:rPr>
        <w:t>Jurnal Ilmu Komputer dan Pendidikan</w:t>
      </w:r>
      <w:r w:rsidRPr="00EF2B3D">
        <w:rPr>
          <w:rFonts w:cs="Times New Roman"/>
          <w:noProof/>
          <w:szCs w:val="24"/>
        </w:rPr>
        <w:t xml:space="preserve">, </w:t>
      </w:r>
      <w:r w:rsidRPr="00EF2B3D">
        <w:rPr>
          <w:rFonts w:cs="Times New Roman"/>
          <w:i/>
          <w:iCs/>
          <w:noProof/>
          <w:szCs w:val="24"/>
        </w:rPr>
        <w:t>1</w:t>
      </w:r>
      <w:r w:rsidRPr="00EF2B3D">
        <w:rPr>
          <w:rFonts w:cs="Times New Roman"/>
          <w:noProof/>
          <w:szCs w:val="24"/>
        </w:rPr>
        <w:t>(1), 1–5. https://journal.mediapublikasi.id/index.php/logic</w:t>
      </w:r>
    </w:p>
    <w:p w14:paraId="60C130FC" w14:textId="77777777"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EF2B3D">
        <w:rPr>
          <w:rFonts w:cs="Times New Roman"/>
          <w:noProof/>
          <w:szCs w:val="24"/>
        </w:rPr>
        <w:t xml:space="preserve">Indraswari, C., Insan, R. N., Maulida, S. W., Fajriyani, M. R., &amp; Arifah, H. (2021). Psikoedukasi Digital Marketing dan Pembuatan E-Katalog di Wisata Jaka Garong. </w:t>
      </w:r>
      <w:r w:rsidRPr="00EF2B3D">
        <w:rPr>
          <w:rFonts w:cs="Times New Roman"/>
          <w:i/>
          <w:iCs/>
          <w:noProof/>
          <w:szCs w:val="24"/>
        </w:rPr>
        <w:t>Psyche 165 Journal</w:t>
      </w:r>
      <w:r w:rsidRPr="00EF2B3D">
        <w:rPr>
          <w:rFonts w:cs="Times New Roman"/>
          <w:noProof/>
          <w:szCs w:val="24"/>
        </w:rPr>
        <w:t xml:space="preserve">, </w:t>
      </w:r>
      <w:r w:rsidRPr="00EF2B3D">
        <w:rPr>
          <w:rFonts w:cs="Times New Roman"/>
          <w:i/>
          <w:iCs/>
          <w:noProof/>
          <w:szCs w:val="24"/>
        </w:rPr>
        <w:t>14</w:t>
      </w:r>
      <w:r w:rsidRPr="00EF2B3D">
        <w:rPr>
          <w:rFonts w:cs="Times New Roman"/>
          <w:noProof/>
          <w:szCs w:val="24"/>
        </w:rPr>
        <w:t>(3), 290–295. https://doi.org/10.35134/jpsy165.v14i3.32</w:t>
      </w:r>
    </w:p>
    <w:p w14:paraId="6E810AB0" w14:textId="77777777"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EF2B3D">
        <w:rPr>
          <w:rFonts w:cs="Times New Roman"/>
          <w:noProof/>
          <w:szCs w:val="24"/>
        </w:rPr>
        <w:t xml:space="preserve">Ismawati, D., &amp; Prasetyo, I. (2020). </w:t>
      </w:r>
      <w:r w:rsidRPr="00EF2B3D">
        <w:rPr>
          <w:rFonts w:cs="Times New Roman"/>
          <w:i/>
          <w:iCs/>
          <w:noProof/>
          <w:szCs w:val="24"/>
        </w:rPr>
        <w:t>The Development of Telegram BOT Through Short Story</w:t>
      </w:r>
      <w:r w:rsidRPr="00EF2B3D">
        <w:rPr>
          <w:rFonts w:cs="Times New Roman"/>
          <w:noProof/>
          <w:szCs w:val="24"/>
        </w:rPr>
        <w:t xml:space="preserve">. </w:t>
      </w:r>
      <w:r w:rsidRPr="00EF2B3D">
        <w:rPr>
          <w:rFonts w:cs="Times New Roman"/>
          <w:i/>
          <w:iCs/>
          <w:noProof/>
          <w:szCs w:val="24"/>
        </w:rPr>
        <w:t>456</w:t>
      </w:r>
      <w:r w:rsidRPr="00EF2B3D">
        <w:rPr>
          <w:rFonts w:cs="Times New Roman"/>
          <w:noProof/>
          <w:szCs w:val="24"/>
        </w:rPr>
        <w:t>(Bicmst), 209–212. https://doi.org/10.2991/assehr.k.201021.049</w:t>
      </w:r>
    </w:p>
    <w:p w14:paraId="6783FC4B" w14:textId="77777777"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EF2B3D">
        <w:rPr>
          <w:rFonts w:cs="Times New Roman"/>
          <w:noProof/>
          <w:szCs w:val="24"/>
        </w:rPr>
        <w:t xml:space="preserve">Mohd Zulkifli, F. A., &amp; Mohd Noor, N. A. Z. (2023). Analisis Penggunaan Telegram bagi Pembelajaran Secara Atas Talian dalam Kalangan Guru dan Pelajar. </w:t>
      </w:r>
      <w:r w:rsidRPr="00EF2B3D">
        <w:rPr>
          <w:rFonts w:cs="Times New Roman"/>
          <w:i/>
          <w:iCs/>
          <w:noProof/>
          <w:szCs w:val="24"/>
        </w:rPr>
        <w:t>Journal of Engineering, Technology, and Applied Science (JETAS)</w:t>
      </w:r>
      <w:r w:rsidRPr="00EF2B3D">
        <w:rPr>
          <w:rFonts w:cs="Times New Roman"/>
          <w:noProof/>
          <w:szCs w:val="24"/>
        </w:rPr>
        <w:t xml:space="preserve">, </w:t>
      </w:r>
      <w:r w:rsidRPr="00EF2B3D">
        <w:rPr>
          <w:rFonts w:cs="Times New Roman"/>
          <w:i/>
          <w:iCs/>
          <w:noProof/>
          <w:szCs w:val="24"/>
        </w:rPr>
        <w:t>5</w:t>
      </w:r>
      <w:r w:rsidRPr="00EF2B3D">
        <w:rPr>
          <w:rFonts w:cs="Times New Roman"/>
          <w:noProof/>
          <w:szCs w:val="24"/>
        </w:rPr>
        <w:t>(2), 89–98. https://doi.org/10.36079/lamintang.jetas-0502.554</w:t>
      </w:r>
    </w:p>
    <w:p w14:paraId="4D72BAE9" w14:textId="77777777"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EF2B3D">
        <w:rPr>
          <w:rFonts w:cs="Times New Roman"/>
          <w:noProof/>
          <w:szCs w:val="24"/>
        </w:rPr>
        <w:t xml:space="preserve">Oktafamero, Y., Alifansa, D. M., &amp; Najaf, A. R. E. (2023). </w:t>
      </w:r>
      <w:r w:rsidRPr="00EF2B3D">
        <w:rPr>
          <w:rFonts w:cs="Times New Roman"/>
          <w:i/>
          <w:iCs/>
          <w:noProof/>
          <w:szCs w:val="24"/>
        </w:rPr>
        <w:t>RANCANG BANGUN E-KATALOG BUKU TERINTEGRASI DEVELOPMENT INTEGRATED BOOK CATALOG WEBSITE AND DESKTOP</w:t>
      </w:r>
      <w:r w:rsidRPr="00EF2B3D">
        <w:rPr>
          <w:rFonts w:cs="Times New Roman"/>
          <w:noProof/>
          <w:szCs w:val="24"/>
        </w:rPr>
        <w:t xml:space="preserve">. </w:t>
      </w:r>
      <w:r w:rsidRPr="00EF2B3D">
        <w:rPr>
          <w:rFonts w:cs="Times New Roman"/>
          <w:i/>
          <w:iCs/>
          <w:noProof/>
          <w:szCs w:val="24"/>
        </w:rPr>
        <w:t>September</w:t>
      </w:r>
      <w:r w:rsidRPr="00EF2B3D">
        <w:rPr>
          <w:rFonts w:cs="Times New Roman"/>
          <w:noProof/>
          <w:szCs w:val="24"/>
        </w:rPr>
        <w:t>, 6–7.</w:t>
      </w:r>
    </w:p>
    <w:p w14:paraId="45796B8A" w14:textId="77777777"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EF2B3D">
        <w:rPr>
          <w:rFonts w:cs="Times New Roman"/>
          <w:noProof/>
          <w:szCs w:val="24"/>
        </w:rPr>
        <w:t xml:space="preserve">P, M. S., Muhammad Dedi Irawan, &amp; Ahyat Perdana Utama. (2022). Implementasi RAD (Rapid Aplication Development) dan Uji Black Box pada Administrasi E-Arsip. </w:t>
      </w:r>
      <w:r w:rsidRPr="00EF2B3D">
        <w:rPr>
          <w:rFonts w:cs="Times New Roman"/>
          <w:i/>
          <w:iCs/>
          <w:noProof/>
          <w:szCs w:val="24"/>
        </w:rPr>
        <w:t>sudo Jurnal Teknik Informatika</w:t>
      </w:r>
      <w:r w:rsidRPr="00EF2B3D">
        <w:rPr>
          <w:rFonts w:cs="Times New Roman"/>
          <w:noProof/>
          <w:szCs w:val="24"/>
        </w:rPr>
        <w:t xml:space="preserve">, </w:t>
      </w:r>
      <w:r w:rsidRPr="00EF2B3D">
        <w:rPr>
          <w:rFonts w:cs="Times New Roman"/>
          <w:i/>
          <w:iCs/>
          <w:noProof/>
          <w:szCs w:val="24"/>
        </w:rPr>
        <w:t>1</w:t>
      </w:r>
      <w:r w:rsidRPr="00EF2B3D">
        <w:rPr>
          <w:rFonts w:cs="Times New Roman"/>
          <w:noProof/>
          <w:szCs w:val="24"/>
        </w:rPr>
        <w:t>(2), 60–71. https://doi.org/10.56211/sudo.v1i2.19</w:t>
      </w:r>
    </w:p>
    <w:p w14:paraId="5E1F6060" w14:textId="77777777"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EF2B3D">
        <w:rPr>
          <w:rFonts w:cs="Times New Roman"/>
          <w:noProof/>
          <w:szCs w:val="24"/>
        </w:rPr>
        <w:t xml:space="preserve">Putra, I. R. (2023). </w:t>
      </w:r>
      <w:r w:rsidRPr="00EF2B3D">
        <w:rPr>
          <w:rFonts w:cs="Times New Roman"/>
          <w:i/>
          <w:iCs/>
          <w:noProof/>
          <w:szCs w:val="24"/>
        </w:rPr>
        <w:t>Analisis dan Perancangan Sistem Informasi Manajemen Presensi Karyawan Berbasis Web dan QR Code pada MTs Sullamul Ulum</w:t>
      </w:r>
      <w:r w:rsidRPr="00EF2B3D">
        <w:rPr>
          <w:rFonts w:cs="Times New Roman"/>
          <w:noProof/>
          <w:szCs w:val="24"/>
        </w:rPr>
        <w:t xml:space="preserve">. </w:t>
      </w:r>
      <w:r w:rsidRPr="00EF2B3D">
        <w:rPr>
          <w:rFonts w:cs="Times New Roman"/>
          <w:i/>
          <w:iCs/>
          <w:noProof/>
          <w:szCs w:val="24"/>
        </w:rPr>
        <w:t>1</w:t>
      </w:r>
      <w:r w:rsidRPr="00EF2B3D">
        <w:rPr>
          <w:rFonts w:cs="Times New Roman"/>
          <w:noProof/>
          <w:szCs w:val="24"/>
        </w:rPr>
        <w:t>(1), 20–29.</w:t>
      </w:r>
    </w:p>
    <w:p w14:paraId="74C13B82" w14:textId="77777777"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EF2B3D">
        <w:rPr>
          <w:rFonts w:cs="Times New Roman"/>
          <w:noProof/>
          <w:szCs w:val="24"/>
        </w:rPr>
        <w:t xml:space="preserve">Tasya, A. H., Setiani, T., Syahidin, Y., &amp; Yunengsih, Y. (2023). Tata Kelola Rekam Medis Berbasis Elektronik Dalam Menunjang Pelaporan Operasi Dengan </w:t>
      </w:r>
      <w:r w:rsidRPr="00EF2B3D">
        <w:rPr>
          <w:rFonts w:cs="Times New Roman"/>
          <w:noProof/>
          <w:szCs w:val="24"/>
        </w:rPr>
        <w:lastRenderedPageBreak/>
        <w:t xml:space="preserve">Menggunakan Metode Agile. </w:t>
      </w:r>
      <w:r w:rsidRPr="00EF2B3D">
        <w:rPr>
          <w:rFonts w:cs="Times New Roman"/>
          <w:i/>
          <w:iCs/>
          <w:noProof/>
          <w:szCs w:val="24"/>
        </w:rPr>
        <w:t>Jurnal Indonesia : Manajemen Informatika dan Komunikasi</w:t>
      </w:r>
      <w:r w:rsidRPr="00EF2B3D">
        <w:rPr>
          <w:rFonts w:cs="Times New Roman"/>
          <w:noProof/>
          <w:szCs w:val="24"/>
        </w:rPr>
        <w:t xml:space="preserve">, </w:t>
      </w:r>
      <w:r w:rsidRPr="00EF2B3D">
        <w:rPr>
          <w:rFonts w:cs="Times New Roman"/>
          <w:i/>
          <w:iCs/>
          <w:noProof/>
          <w:szCs w:val="24"/>
        </w:rPr>
        <w:t>4</w:t>
      </w:r>
      <w:r w:rsidRPr="00EF2B3D">
        <w:rPr>
          <w:rFonts w:cs="Times New Roman"/>
          <w:noProof/>
          <w:szCs w:val="24"/>
        </w:rPr>
        <w:t>(3), 1265–1273. https://doi.org/10.35870/jimik.v4i3.377</w:t>
      </w:r>
    </w:p>
    <w:p w14:paraId="3414D500" w14:textId="77777777"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EF2B3D">
        <w:rPr>
          <w:rFonts w:cs="Times New Roman"/>
          <w:noProof/>
          <w:szCs w:val="24"/>
        </w:rPr>
        <w:t xml:space="preserve">Titus, A. K., Nasrul, R. H., &amp; Fatim, N. (2019). Rancang Bangun Aplikasi Inventaris Berbasis Website Pada Kelurahan Bantengan | Kinaswara | Prosiding Seminar Nasional Teknologi Informasi dan Komunikasi (SENATIK). </w:t>
      </w:r>
      <w:r w:rsidRPr="00EF2B3D">
        <w:rPr>
          <w:rFonts w:cs="Times New Roman"/>
          <w:i/>
          <w:iCs/>
          <w:noProof/>
          <w:szCs w:val="24"/>
        </w:rPr>
        <w:t>Prosiding Seminar Nasional Teknologi Informasi dan Komunikasi (SENATIK)</w:t>
      </w:r>
      <w:r w:rsidRPr="00EF2B3D">
        <w:rPr>
          <w:rFonts w:cs="Times New Roman"/>
          <w:noProof/>
          <w:szCs w:val="24"/>
        </w:rPr>
        <w:t xml:space="preserve">, </w:t>
      </w:r>
      <w:r w:rsidRPr="00EF2B3D">
        <w:rPr>
          <w:rFonts w:cs="Times New Roman"/>
          <w:i/>
          <w:iCs/>
          <w:noProof/>
          <w:szCs w:val="24"/>
        </w:rPr>
        <w:t>2</w:t>
      </w:r>
      <w:r w:rsidRPr="00EF2B3D">
        <w:rPr>
          <w:rFonts w:cs="Times New Roman"/>
          <w:noProof/>
          <w:szCs w:val="24"/>
        </w:rPr>
        <w:t>(1), 71–75. http://prosiding.unipma.ac.id/index.php/SENATIK/article/view/1073</w:t>
      </w:r>
    </w:p>
    <w:p w14:paraId="1E3C34B3" w14:textId="77777777"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EF2B3D">
        <w:rPr>
          <w:rFonts w:cs="Times New Roman"/>
          <w:noProof/>
          <w:szCs w:val="24"/>
        </w:rPr>
        <w:t xml:space="preserve">Tri Sulistyorini, Sova, E., &amp; Ramadhan, R. (2022). Pemantauan Kasus Penyebaran Covid-19 Berbasis Website Menggunakan Framework React Js Dan Api. </w:t>
      </w:r>
      <w:r w:rsidRPr="00EF2B3D">
        <w:rPr>
          <w:rFonts w:cs="Times New Roman"/>
          <w:i/>
          <w:iCs/>
          <w:noProof/>
          <w:szCs w:val="24"/>
        </w:rPr>
        <w:t>Jurnal Ilmiah Multidisiplin</w:t>
      </w:r>
      <w:r w:rsidRPr="00EF2B3D">
        <w:rPr>
          <w:rFonts w:cs="Times New Roman"/>
          <w:noProof/>
          <w:szCs w:val="24"/>
        </w:rPr>
        <w:t xml:space="preserve">, </w:t>
      </w:r>
      <w:r w:rsidRPr="00EF2B3D">
        <w:rPr>
          <w:rFonts w:cs="Times New Roman"/>
          <w:i/>
          <w:iCs/>
          <w:noProof/>
          <w:szCs w:val="24"/>
        </w:rPr>
        <w:t>1</w:t>
      </w:r>
      <w:r w:rsidRPr="00EF2B3D">
        <w:rPr>
          <w:rFonts w:cs="Times New Roman"/>
          <w:noProof/>
          <w:szCs w:val="24"/>
        </w:rPr>
        <w:t>(04), 01–13. https://doi.org/10.56127/jukim.v1i04.137</w:t>
      </w:r>
    </w:p>
    <w:p w14:paraId="06BE6663" w14:textId="77777777"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EF2B3D">
        <w:rPr>
          <w:rFonts w:cs="Times New Roman"/>
          <w:noProof/>
          <w:szCs w:val="24"/>
        </w:rPr>
        <w:t xml:space="preserve">Waruwu, T. S. (2019). Implementasi Postgresql Sebagai Sistem Manajemen Basis Data Pada Pendaftaran Mahasiswa Baru Berbasis Web. </w:t>
      </w:r>
      <w:r w:rsidRPr="00EF2B3D">
        <w:rPr>
          <w:rFonts w:cs="Times New Roman"/>
          <w:i/>
          <w:iCs/>
          <w:noProof/>
          <w:szCs w:val="24"/>
        </w:rPr>
        <w:t>E-Jurnal Mahajana Informasi USM-Indonesia</w:t>
      </w:r>
      <w:r w:rsidRPr="00EF2B3D">
        <w:rPr>
          <w:rFonts w:cs="Times New Roman"/>
          <w:noProof/>
          <w:szCs w:val="24"/>
        </w:rPr>
        <w:t xml:space="preserve">, </w:t>
      </w:r>
      <w:r w:rsidRPr="00EF2B3D">
        <w:rPr>
          <w:rFonts w:cs="Times New Roman"/>
          <w:i/>
          <w:iCs/>
          <w:noProof/>
          <w:szCs w:val="24"/>
        </w:rPr>
        <w:t>4</w:t>
      </w:r>
      <w:r w:rsidRPr="00EF2B3D">
        <w:rPr>
          <w:rFonts w:cs="Times New Roman"/>
          <w:noProof/>
          <w:szCs w:val="24"/>
        </w:rPr>
        <w:t>(1), 57–61.</w:t>
      </w:r>
    </w:p>
    <w:p w14:paraId="516A8FA6" w14:textId="77777777"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EF2B3D">
        <w:rPr>
          <w:rFonts w:cs="Times New Roman"/>
          <w:noProof/>
          <w:szCs w:val="24"/>
        </w:rPr>
        <w:t xml:space="preserve">Wulandari, S., Jupriyadi, J., &amp; Fadly, M. (2021). Rancang Bangun Aplikasi Pemasaran Penggalangan Infaq Beras (Studi Kasus: Gerakan Infaq). </w:t>
      </w:r>
      <w:r w:rsidRPr="00EF2B3D">
        <w:rPr>
          <w:rFonts w:cs="Times New Roman"/>
          <w:i/>
          <w:iCs/>
          <w:noProof/>
          <w:szCs w:val="24"/>
        </w:rPr>
        <w:t>TELEFORTECH: Journal of Telematics and Information Technology</w:t>
      </w:r>
      <w:r w:rsidRPr="00EF2B3D">
        <w:rPr>
          <w:rFonts w:cs="Times New Roman"/>
          <w:noProof/>
          <w:szCs w:val="24"/>
        </w:rPr>
        <w:t xml:space="preserve">, </w:t>
      </w:r>
      <w:r w:rsidRPr="00EF2B3D">
        <w:rPr>
          <w:rFonts w:cs="Times New Roman"/>
          <w:i/>
          <w:iCs/>
          <w:noProof/>
          <w:szCs w:val="24"/>
        </w:rPr>
        <w:t>2</w:t>
      </w:r>
      <w:r w:rsidRPr="00EF2B3D">
        <w:rPr>
          <w:rFonts w:cs="Times New Roman"/>
          <w:noProof/>
          <w:szCs w:val="24"/>
        </w:rPr>
        <w:t>(1), 11–16.</w:t>
      </w:r>
    </w:p>
    <w:p w14:paraId="599842D1" w14:textId="7AB4E3B8" w:rsidR="00EF2B3D" w:rsidRPr="00EF2B3D" w:rsidRDefault="00EF2B3D" w:rsidP="00EF2B3D">
      <w:pPr>
        <w:pStyle w:val="Headingset"/>
        <w:jc w:val="both"/>
        <w:rPr>
          <w:sz w:val="24"/>
          <w:szCs w:val="24"/>
        </w:rPr>
      </w:pPr>
      <w:r w:rsidRPr="00EF2B3D">
        <w:rPr>
          <w:sz w:val="24"/>
          <w:szCs w:val="24"/>
        </w:rPr>
        <w:fldChar w:fldCharType="end"/>
      </w:r>
    </w:p>
    <w:p w14:paraId="62C92324" w14:textId="77777777" w:rsidR="009D48AA" w:rsidRPr="00EF2B3D" w:rsidRDefault="009D48AA">
      <w:pPr>
        <w:spacing w:before="0" w:after="160" w:line="259" w:lineRule="auto"/>
        <w:ind w:firstLine="0"/>
        <w:jc w:val="left"/>
        <w:rPr>
          <w:rFonts w:eastAsia="Times New Roman" w:cs="Times New Roman"/>
          <w:b/>
          <w:szCs w:val="24"/>
        </w:rPr>
      </w:pPr>
    </w:p>
    <w:sectPr w:rsidR="009D48AA" w:rsidRPr="00EF2B3D" w:rsidSect="00453005">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B6314"/>
    <w:multiLevelType w:val="multilevel"/>
    <w:tmpl w:val="10145308"/>
    <w:lvl w:ilvl="0">
      <w:start w:val="1"/>
      <w:numFmt w:val="upperRoman"/>
      <w:suff w:val="nothing"/>
      <w:lvlText w:val="BAB %1"/>
      <w:lvlJc w:val="left"/>
      <w:pPr>
        <w:ind w:left="360" w:hanging="360"/>
      </w:pPr>
      <w:rPr>
        <w:rFonts w:hint="default"/>
      </w:rPr>
    </w:lvl>
    <w:lvl w:ilvl="1">
      <w:start w:val="1"/>
      <w:numFmt w:val="decimal"/>
      <w:isLgl/>
      <w:lvlText w:val="%1.%2"/>
      <w:lvlJc w:val="left"/>
      <w:pPr>
        <w:ind w:left="720" w:hanging="720"/>
      </w:pPr>
      <w:rPr>
        <w:rFonts w:hint="default"/>
        <w:i w:val="0"/>
        <w:iCs w:val="0"/>
      </w:rPr>
    </w:lvl>
    <w:lvl w:ilvl="2">
      <w:start w:val="1"/>
      <w:numFmt w:val="decimal"/>
      <w:isLgl/>
      <w:lvlText w:val="%1.%2.%3"/>
      <w:lvlJc w:val="left"/>
      <w:pPr>
        <w:ind w:left="1080" w:hanging="360"/>
      </w:pPr>
      <w:rPr>
        <w:rFonts w:hint="default"/>
        <w:i w:val="0"/>
        <w:iCs w:val="0"/>
      </w:rPr>
    </w:lvl>
    <w:lvl w:ilvl="3">
      <w:start w:val="1"/>
      <w:numFmt w:val="decimal"/>
      <w:isLgl/>
      <w:lvlText w:val="%1.%2.%3.%4"/>
      <w:lvlJc w:val="left"/>
      <w:pPr>
        <w:ind w:left="1440" w:hanging="360"/>
      </w:pPr>
      <w:rPr>
        <w:rFonts w:hint="default"/>
      </w:rPr>
    </w:lvl>
    <w:lvl w:ilvl="4">
      <w:start w:val="1"/>
      <w:numFmt w:val="decimal"/>
      <w:lvlRestart w:val="3"/>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DDC58FA"/>
    <w:multiLevelType w:val="hybridMultilevel"/>
    <w:tmpl w:val="C9E85F32"/>
    <w:lvl w:ilvl="0" w:tplc="7C8A2F5E">
      <w:start w:val="1"/>
      <w:numFmt w:val="decimal"/>
      <w:lvlText w:val="%1."/>
      <w:lvlJc w:val="left"/>
      <w:pPr>
        <w:ind w:left="1260" w:hanging="360"/>
      </w:pPr>
      <w:rPr>
        <w:i w:val="0"/>
        <w:iCs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15:restartNumberingAfterBreak="0">
    <w:nsid w:val="12B442EC"/>
    <w:multiLevelType w:val="hybridMultilevel"/>
    <w:tmpl w:val="55F05C24"/>
    <w:lvl w:ilvl="0" w:tplc="38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3" w15:restartNumberingAfterBreak="0">
    <w:nsid w:val="131669AB"/>
    <w:multiLevelType w:val="multilevel"/>
    <w:tmpl w:val="79CAA0DE"/>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4" w15:restartNumberingAfterBreak="0">
    <w:nsid w:val="2C056D2F"/>
    <w:multiLevelType w:val="hybridMultilevel"/>
    <w:tmpl w:val="DAF6B218"/>
    <w:lvl w:ilvl="0" w:tplc="38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5" w15:restartNumberingAfterBreak="0">
    <w:nsid w:val="33EC19A4"/>
    <w:multiLevelType w:val="hybridMultilevel"/>
    <w:tmpl w:val="ACF49B1A"/>
    <w:lvl w:ilvl="0" w:tplc="501CDB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640B91"/>
    <w:multiLevelType w:val="multilevel"/>
    <w:tmpl w:val="D7F0C7F4"/>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7" w15:restartNumberingAfterBreak="0">
    <w:nsid w:val="38955C12"/>
    <w:multiLevelType w:val="hybridMultilevel"/>
    <w:tmpl w:val="E0F001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22C5F86"/>
    <w:multiLevelType w:val="multilevel"/>
    <w:tmpl w:val="6ACEC990"/>
    <w:lvl w:ilvl="0">
      <w:start w:val="1"/>
      <w:numFmt w:val="decimal"/>
      <w:lvlText w:val="%1."/>
      <w:lvlJc w:val="left"/>
      <w:pPr>
        <w:ind w:left="81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5662765"/>
    <w:multiLevelType w:val="multilevel"/>
    <w:tmpl w:val="19621766"/>
    <w:lvl w:ilvl="0">
      <w:start w:val="1"/>
      <w:numFmt w:val="upperRoman"/>
      <w:pStyle w:val="Heading1"/>
      <w:suff w:val="nothing"/>
      <w:lvlText w:val="BAB %1"/>
      <w:lvlJc w:val="left"/>
      <w:pPr>
        <w:ind w:left="360" w:hanging="360"/>
      </w:pPr>
      <w:rPr>
        <w:rFonts w:hint="default"/>
      </w:rPr>
    </w:lvl>
    <w:lvl w:ilvl="1">
      <w:start w:val="1"/>
      <w:numFmt w:val="decimal"/>
      <w:pStyle w:val="Heading21"/>
      <w:isLgl/>
      <w:lvlText w:val="%1.%2"/>
      <w:lvlJc w:val="left"/>
      <w:pPr>
        <w:ind w:left="720" w:hanging="720"/>
      </w:pPr>
      <w:rPr>
        <w:rFonts w:hint="default"/>
        <w:i w:val="0"/>
        <w:iCs w:val="0"/>
      </w:rPr>
    </w:lvl>
    <w:lvl w:ilvl="2">
      <w:start w:val="1"/>
      <w:numFmt w:val="decimal"/>
      <w:pStyle w:val="Heading3"/>
      <w:isLgl/>
      <w:lvlText w:val="%1.%2.%3"/>
      <w:lvlJc w:val="left"/>
      <w:pPr>
        <w:ind w:left="0" w:firstLine="0"/>
      </w:pPr>
      <w:rPr>
        <w:rFonts w:hint="default"/>
        <w:i w:val="0"/>
        <w:iCs w:val="0"/>
      </w:rPr>
    </w:lvl>
    <w:lvl w:ilvl="3">
      <w:start w:val="1"/>
      <w:numFmt w:val="decimal"/>
      <w:pStyle w:val="Heading4"/>
      <w:isLgl/>
      <w:lvlText w:val="%4."/>
      <w:lvlJc w:val="left"/>
      <w:pPr>
        <w:ind w:left="1008" w:hanging="360"/>
      </w:pPr>
      <w:rPr>
        <w:rFonts w:hint="default"/>
        <w:i w:val="0"/>
        <w:iCs/>
      </w:rPr>
    </w:lvl>
    <w:lvl w:ilvl="4">
      <w:start w:val="1"/>
      <w:numFmt w:val="decimal"/>
      <w:lvlRestart w:val="3"/>
      <w:pStyle w:val="Heading5"/>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C441C0D"/>
    <w:multiLevelType w:val="hybridMultilevel"/>
    <w:tmpl w:val="55949AB0"/>
    <w:lvl w:ilvl="0" w:tplc="F2101926">
      <w:start w:val="1"/>
      <w:numFmt w:val="lowerLetter"/>
      <w:pStyle w:val="sequence"/>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1" w15:restartNumberingAfterBreak="0">
    <w:nsid w:val="543C4847"/>
    <w:multiLevelType w:val="hybridMultilevel"/>
    <w:tmpl w:val="4D96C86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6E7164B"/>
    <w:multiLevelType w:val="hybridMultilevel"/>
    <w:tmpl w:val="D022631E"/>
    <w:lvl w:ilvl="0" w:tplc="0D26CB2A">
      <w:start w:val="1"/>
      <w:numFmt w:val="decimal"/>
      <w:pStyle w:val="WOW"/>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F7172E"/>
    <w:multiLevelType w:val="hybridMultilevel"/>
    <w:tmpl w:val="7D7ED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FF707C5"/>
    <w:multiLevelType w:val="hybridMultilevel"/>
    <w:tmpl w:val="3252C3FA"/>
    <w:lvl w:ilvl="0" w:tplc="D8B07FC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9"/>
  </w:num>
  <w:num w:numId="4">
    <w:abstractNumId w:val="8"/>
  </w:num>
  <w:num w:numId="5">
    <w:abstractNumId w:val="6"/>
  </w:num>
  <w:num w:numId="6">
    <w:abstractNumId w:val="3"/>
  </w:num>
  <w:num w:numId="7">
    <w:abstractNumId w:val="4"/>
  </w:num>
  <w:num w:numId="8">
    <w:abstractNumId w:val="2"/>
  </w:num>
  <w:num w:numId="9">
    <w:abstractNumId w:val="1"/>
  </w:num>
  <w:num w:numId="10">
    <w:abstractNumId w:val="13"/>
  </w:num>
  <w:num w:numId="11">
    <w:abstractNumId w:val="14"/>
  </w:num>
  <w:num w:numId="12">
    <w:abstractNumId w:val="5"/>
  </w:num>
  <w:num w:numId="13">
    <w:abstractNumId w:val="12"/>
  </w:num>
  <w:num w:numId="14">
    <w:abstractNumId w:val="11"/>
  </w:num>
  <w:num w:numId="15">
    <w:abstractNumId w:val="12"/>
    <w:lvlOverride w:ilvl="0">
      <w:startOverride w:val="1"/>
    </w:lvlOverride>
  </w:num>
  <w:num w:numId="16">
    <w:abstractNumId w:val="12"/>
    <w:lvlOverride w:ilvl="0">
      <w:startOverride w:val="1"/>
    </w:lvlOverride>
  </w:num>
  <w:num w:numId="17">
    <w:abstractNumId w:val="12"/>
    <w:lvlOverride w:ilvl="0">
      <w:startOverride w:val="1"/>
    </w:lvlOverride>
  </w:num>
  <w:num w:numId="18">
    <w:abstractNumId w:val="12"/>
    <w:lvlOverride w:ilvl="0">
      <w:startOverride w:val="1"/>
    </w:lvlOverride>
  </w:num>
  <w:num w:numId="19">
    <w:abstractNumId w:val="12"/>
    <w:lvlOverride w:ilvl="0">
      <w:startOverride w:val="1"/>
    </w:lvlOverride>
  </w:num>
  <w:num w:numId="20">
    <w:abstractNumId w:val="12"/>
    <w:lvlOverride w:ilvl="0">
      <w:startOverride w:val="1"/>
    </w:lvlOverride>
  </w:num>
  <w:num w:numId="21">
    <w:abstractNumId w:val="12"/>
    <w:lvlOverride w:ilvl="0">
      <w:startOverride w:val="1"/>
    </w:lvlOverride>
  </w:num>
  <w:num w:numId="22">
    <w:abstractNumId w:val="12"/>
    <w:lvlOverride w:ilvl="0">
      <w:startOverride w:val="1"/>
    </w:lvlOverride>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num>
  <w:num w:numId="26">
    <w:abstractNumId w:val="10"/>
    <w:lvlOverride w:ilvl="0">
      <w:startOverride w:val="1"/>
    </w:lvlOverride>
  </w:num>
  <w:num w:numId="27">
    <w:abstractNumId w:val="10"/>
    <w:lvlOverride w:ilvl="0">
      <w:startOverride w:val="1"/>
    </w:lvlOverride>
  </w:num>
  <w:num w:numId="28">
    <w:abstractNumId w:val="10"/>
    <w:lvlOverride w:ilvl="0">
      <w:startOverride w:val="1"/>
    </w:lvlOverride>
  </w:num>
  <w:num w:numId="29">
    <w:abstractNumId w:val="10"/>
    <w:lvlOverride w:ilvl="0">
      <w:startOverride w:val="1"/>
    </w:lvlOverride>
  </w:num>
  <w:num w:numId="30">
    <w:abstractNumId w:val="10"/>
    <w:lvlOverride w:ilvl="0">
      <w:startOverride w:val="1"/>
    </w:lvlOverride>
  </w:num>
  <w:num w:numId="31">
    <w:abstractNumId w:val="10"/>
    <w:lvlOverride w:ilvl="0">
      <w:startOverride w:val="1"/>
    </w:lvlOverride>
  </w:num>
  <w:num w:numId="32">
    <w:abstractNumId w:val="10"/>
    <w:lvlOverride w:ilvl="0">
      <w:startOverride w:val="1"/>
    </w:lvlOverride>
  </w:num>
  <w:num w:numId="33">
    <w:abstractNumId w:val="1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3005"/>
    <w:rsid w:val="000055B0"/>
    <w:rsid w:val="000068F9"/>
    <w:rsid w:val="00011BDD"/>
    <w:rsid w:val="00021311"/>
    <w:rsid w:val="00044E27"/>
    <w:rsid w:val="0004612D"/>
    <w:rsid w:val="000464E0"/>
    <w:rsid w:val="0005162B"/>
    <w:rsid w:val="00051686"/>
    <w:rsid w:val="00054254"/>
    <w:rsid w:val="00056BF2"/>
    <w:rsid w:val="00061080"/>
    <w:rsid w:val="00063B54"/>
    <w:rsid w:val="00065D41"/>
    <w:rsid w:val="000944D3"/>
    <w:rsid w:val="00097E8A"/>
    <w:rsid w:val="000A3138"/>
    <w:rsid w:val="000A38F8"/>
    <w:rsid w:val="000B6792"/>
    <w:rsid w:val="000C50D4"/>
    <w:rsid w:val="000C737B"/>
    <w:rsid w:val="000D4F93"/>
    <w:rsid w:val="000D76F6"/>
    <w:rsid w:val="000E1FEC"/>
    <w:rsid w:val="000E2E5E"/>
    <w:rsid w:val="000E4FF2"/>
    <w:rsid w:val="00101B3A"/>
    <w:rsid w:val="00103607"/>
    <w:rsid w:val="00104103"/>
    <w:rsid w:val="00107099"/>
    <w:rsid w:val="0010769D"/>
    <w:rsid w:val="00134ACC"/>
    <w:rsid w:val="001445F8"/>
    <w:rsid w:val="001447E8"/>
    <w:rsid w:val="001470AC"/>
    <w:rsid w:val="001476BB"/>
    <w:rsid w:val="00151B82"/>
    <w:rsid w:val="0015481D"/>
    <w:rsid w:val="00155C90"/>
    <w:rsid w:val="0016366D"/>
    <w:rsid w:val="001705B9"/>
    <w:rsid w:val="00172CC6"/>
    <w:rsid w:val="0017368F"/>
    <w:rsid w:val="0018030A"/>
    <w:rsid w:val="001803CB"/>
    <w:rsid w:val="00184BA7"/>
    <w:rsid w:val="001D02BA"/>
    <w:rsid w:val="001D319C"/>
    <w:rsid w:val="001D707C"/>
    <w:rsid w:val="001E0464"/>
    <w:rsid w:val="001E729C"/>
    <w:rsid w:val="001F0840"/>
    <w:rsid w:val="001F08AD"/>
    <w:rsid w:val="001F6078"/>
    <w:rsid w:val="00203304"/>
    <w:rsid w:val="002049E2"/>
    <w:rsid w:val="00204BE2"/>
    <w:rsid w:val="00210900"/>
    <w:rsid w:val="00215CF7"/>
    <w:rsid w:val="00217CB7"/>
    <w:rsid w:val="002259AB"/>
    <w:rsid w:val="0023173A"/>
    <w:rsid w:val="00233301"/>
    <w:rsid w:val="0023611B"/>
    <w:rsid w:val="00240EBE"/>
    <w:rsid w:val="0024627E"/>
    <w:rsid w:val="00247A39"/>
    <w:rsid w:val="00251CDF"/>
    <w:rsid w:val="00257ACA"/>
    <w:rsid w:val="00263689"/>
    <w:rsid w:val="00284F3C"/>
    <w:rsid w:val="002860EF"/>
    <w:rsid w:val="00294E23"/>
    <w:rsid w:val="002A1ADD"/>
    <w:rsid w:val="002B0D05"/>
    <w:rsid w:val="002B4EDD"/>
    <w:rsid w:val="002C6F2C"/>
    <w:rsid w:val="002D2ABC"/>
    <w:rsid w:val="002D5F71"/>
    <w:rsid w:val="002E0079"/>
    <w:rsid w:val="002E73D2"/>
    <w:rsid w:val="002F09CC"/>
    <w:rsid w:val="002F0C4B"/>
    <w:rsid w:val="002F6047"/>
    <w:rsid w:val="002F67ED"/>
    <w:rsid w:val="00300C49"/>
    <w:rsid w:val="003031BF"/>
    <w:rsid w:val="00303F48"/>
    <w:rsid w:val="00307EB9"/>
    <w:rsid w:val="003167D3"/>
    <w:rsid w:val="00320720"/>
    <w:rsid w:val="00333024"/>
    <w:rsid w:val="00334556"/>
    <w:rsid w:val="0035177E"/>
    <w:rsid w:val="00353A9E"/>
    <w:rsid w:val="0035408D"/>
    <w:rsid w:val="00361463"/>
    <w:rsid w:val="00367C5C"/>
    <w:rsid w:val="003716CE"/>
    <w:rsid w:val="00372808"/>
    <w:rsid w:val="00373D53"/>
    <w:rsid w:val="00376624"/>
    <w:rsid w:val="00377174"/>
    <w:rsid w:val="00381811"/>
    <w:rsid w:val="0038714D"/>
    <w:rsid w:val="00392BAB"/>
    <w:rsid w:val="00394030"/>
    <w:rsid w:val="003A4866"/>
    <w:rsid w:val="003B19D7"/>
    <w:rsid w:val="003B748E"/>
    <w:rsid w:val="003C382E"/>
    <w:rsid w:val="003D31DA"/>
    <w:rsid w:val="003E2BEC"/>
    <w:rsid w:val="003E3071"/>
    <w:rsid w:val="0040044C"/>
    <w:rsid w:val="00406385"/>
    <w:rsid w:val="004078AA"/>
    <w:rsid w:val="0042056D"/>
    <w:rsid w:val="004216F6"/>
    <w:rsid w:val="00421983"/>
    <w:rsid w:val="004255D9"/>
    <w:rsid w:val="00426156"/>
    <w:rsid w:val="004268F9"/>
    <w:rsid w:val="00427673"/>
    <w:rsid w:val="00432EEF"/>
    <w:rsid w:val="004512FA"/>
    <w:rsid w:val="00451411"/>
    <w:rsid w:val="00453005"/>
    <w:rsid w:val="00455A2B"/>
    <w:rsid w:val="0046322F"/>
    <w:rsid w:val="00471B32"/>
    <w:rsid w:val="00476451"/>
    <w:rsid w:val="00476E76"/>
    <w:rsid w:val="00484F9B"/>
    <w:rsid w:val="00495A3C"/>
    <w:rsid w:val="0049692E"/>
    <w:rsid w:val="004A199C"/>
    <w:rsid w:val="004C456F"/>
    <w:rsid w:val="004C5FE3"/>
    <w:rsid w:val="004C6D59"/>
    <w:rsid w:val="004C7DED"/>
    <w:rsid w:val="004D0DE6"/>
    <w:rsid w:val="004D20D5"/>
    <w:rsid w:val="004D355B"/>
    <w:rsid w:val="004D3DC9"/>
    <w:rsid w:val="004E3925"/>
    <w:rsid w:val="004F7CBD"/>
    <w:rsid w:val="00504D0F"/>
    <w:rsid w:val="005051AB"/>
    <w:rsid w:val="00505CBB"/>
    <w:rsid w:val="005107CF"/>
    <w:rsid w:val="00510E06"/>
    <w:rsid w:val="00513AEF"/>
    <w:rsid w:val="005144A7"/>
    <w:rsid w:val="005148CA"/>
    <w:rsid w:val="00517B11"/>
    <w:rsid w:val="00521223"/>
    <w:rsid w:val="00521226"/>
    <w:rsid w:val="005241F5"/>
    <w:rsid w:val="00524754"/>
    <w:rsid w:val="0052657E"/>
    <w:rsid w:val="0052667B"/>
    <w:rsid w:val="005273E8"/>
    <w:rsid w:val="005312A1"/>
    <w:rsid w:val="00531C9D"/>
    <w:rsid w:val="005354A6"/>
    <w:rsid w:val="00535B23"/>
    <w:rsid w:val="0054240B"/>
    <w:rsid w:val="00556A8B"/>
    <w:rsid w:val="005618FE"/>
    <w:rsid w:val="00563E22"/>
    <w:rsid w:val="00571CF9"/>
    <w:rsid w:val="0057240D"/>
    <w:rsid w:val="00573D27"/>
    <w:rsid w:val="00596BD2"/>
    <w:rsid w:val="00596D2D"/>
    <w:rsid w:val="005A690F"/>
    <w:rsid w:val="005C1770"/>
    <w:rsid w:val="005C6694"/>
    <w:rsid w:val="005D54D8"/>
    <w:rsid w:val="005E7846"/>
    <w:rsid w:val="005F1C7F"/>
    <w:rsid w:val="005F344D"/>
    <w:rsid w:val="005F5DBB"/>
    <w:rsid w:val="00613829"/>
    <w:rsid w:val="00621E99"/>
    <w:rsid w:val="0062238C"/>
    <w:rsid w:val="0062271D"/>
    <w:rsid w:val="0062720C"/>
    <w:rsid w:val="00637EC0"/>
    <w:rsid w:val="00641438"/>
    <w:rsid w:val="0064251E"/>
    <w:rsid w:val="00646111"/>
    <w:rsid w:val="006553A2"/>
    <w:rsid w:val="00677DAE"/>
    <w:rsid w:val="006802C8"/>
    <w:rsid w:val="00685D8B"/>
    <w:rsid w:val="00691F66"/>
    <w:rsid w:val="00692210"/>
    <w:rsid w:val="00693A74"/>
    <w:rsid w:val="006B70CA"/>
    <w:rsid w:val="006C67AF"/>
    <w:rsid w:val="006E09C2"/>
    <w:rsid w:val="006F3BF1"/>
    <w:rsid w:val="00701CDF"/>
    <w:rsid w:val="007049BE"/>
    <w:rsid w:val="0070622C"/>
    <w:rsid w:val="00711F75"/>
    <w:rsid w:val="007123B1"/>
    <w:rsid w:val="00724A1C"/>
    <w:rsid w:val="00735541"/>
    <w:rsid w:val="00736521"/>
    <w:rsid w:val="00740AE3"/>
    <w:rsid w:val="00752F79"/>
    <w:rsid w:val="00755B5B"/>
    <w:rsid w:val="00770B05"/>
    <w:rsid w:val="007731E2"/>
    <w:rsid w:val="00782F4E"/>
    <w:rsid w:val="007905F6"/>
    <w:rsid w:val="007B195E"/>
    <w:rsid w:val="007B6942"/>
    <w:rsid w:val="007B697E"/>
    <w:rsid w:val="007B761E"/>
    <w:rsid w:val="007C4025"/>
    <w:rsid w:val="007D57A1"/>
    <w:rsid w:val="007D7422"/>
    <w:rsid w:val="007E131F"/>
    <w:rsid w:val="007E4EC4"/>
    <w:rsid w:val="007E6280"/>
    <w:rsid w:val="007F3952"/>
    <w:rsid w:val="007F5E04"/>
    <w:rsid w:val="00801C30"/>
    <w:rsid w:val="00807C9A"/>
    <w:rsid w:val="00810A78"/>
    <w:rsid w:val="00812425"/>
    <w:rsid w:val="00815BC0"/>
    <w:rsid w:val="00820F85"/>
    <w:rsid w:val="00825742"/>
    <w:rsid w:val="0083366A"/>
    <w:rsid w:val="008364A7"/>
    <w:rsid w:val="00844EBC"/>
    <w:rsid w:val="00847FC2"/>
    <w:rsid w:val="008547DE"/>
    <w:rsid w:val="00860960"/>
    <w:rsid w:val="00867C37"/>
    <w:rsid w:val="0087377C"/>
    <w:rsid w:val="00876A9C"/>
    <w:rsid w:val="008A020C"/>
    <w:rsid w:val="008A181B"/>
    <w:rsid w:val="008B05FD"/>
    <w:rsid w:val="008B30B5"/>
    <w:rsid w:val="008D47D2"/>
    <w:rsid w:val="008D7E0E"/>
    <w:rsid w:val="008E062F"/>
    <w:rsid w:val="008E7286"/>
    <w:rsid w:val="008F08D0"/>
    <w:rsid w:val="008F1999"/>
    <w:rsid w:val="009058B1"/>
    <w:rsid w:val="00911495"/>
    <w:rsid w:val="00911D1B"/>
    <w:rsid w:val="00921AEA"/>
    <w:rsid w:val="00927CF6"/>
    <w:rsid w:val="0093744E"/>
    <w:rsid w:val="00940B83"/>
    <w:rsid w:val="0094189A"/>
    <w:rsid w:val="00946B7C"/>
    <w:rsid w:val="0094785F"/>
    <w:rsid w:val="00947ECF"/>
    <w:rsid w:val="00953BBF"/>
    <w:rsid w:val="009575D3"/>
    <w:rsid w:val="00961121"/>
    <w:rsid w:val="00962EF7"/>
    <w:rsid w:val="00963C22"/>
    <w:rsid w:val="00973ADD"/>
    <w:rsid w:val="00977154"/>
    <w:rsid w:val="00994DA6"/>
    <w:rsid w:val="009B469B"/>
    <w:rsid w:val="009B7729"/>
    <w:rsid w:val="009C470F"/>
    <w:rsid w:val="009C4BF3"/>
    <w:rsid w:val="009D48AA"/>
    <w:rsid w:val="009D7FAA"/>
    <w:rsid w:val="009E35E2"/>
    <w:rsid w:val="009E4167"/>
    <w:rsid w:val="009F11C9"/>
    <w:rsid w:val="009F7CCF"/>
    <w:rsid w:val="00A00C06"/>
    <w:rsid w:val="00A01820"/>
    <w:rsid w:val="00A1086E"/>
    <w:rsid w:val="00A121E2"/>
    <w:rsid w:val="00A16284"/>
    <w:rsid w:val="00A16DFE"/>
    <w:rsid w:val="00A17D7D"/>
    <w:rsid w:val="00A24FE7"/>
    <w:rsid w:val="00A31B75"/>
    <w:rsid w:val="00A32BD6"/>
    <w:rsid w:val="00A41D7C"/>
    <w:rsid w:val="00A437AA"/>
    <w:rsid w:val="00A43BEC"/>
    <w:rsid w:val="00A44C63"/>
    <w:rsid w:val="00A6066A"/>
    <w:rsid w:val="00A63786"/>
    <w:rsid w:val="00A66956"/>
    <w:rsid w:val="00A7498A"/>
    <w:rsid w:val="00A81DAC"/>
    <w:rsid w:val="00A83AE7"/>
    <w:rsid w:val="00AB1EC3"/>
    <w:rsid w:val="00AC367A"/>
    <w:rsid w:val="00AC6775"/>
    <w:rsid w:val="00AD3BBF"/>
    <w:rsid w:val="00AD3FDD"/>
    <w:rsid w:val="00AF0774"/>
    <w:rsid w:val="00AF4429"/>
    <w:rsid w:val="00B00331"/>
    <w:rsid w:val="00B04146"/>
    <w:rsid w:val="00B043F2"/>
    <w:rsid w:val="00B044D8"/>
    <w:rsid w:val="00B05183"/>
    <w:rsid w:val="00B103D1"/>
    <w:rsid w:val="00B35A09"/>
    <w:rsid w:val="00B47D47"/>
    <w:rsid w:val="00B753C8"/>
    <w:rsid w:val="00B77BA3"/>
    <w:rsid w:val="00B81E99"/>
    <w:rsid w:val="00B86C21"/>
    <w:rsid w:val="00B91779"/>
    <w:rsid w:val="00BA27AA"/>
    <w:rsid w:val="00BB2C88"/>
    <w:rsid w:val="00BB442C"/>
    <w:rsid w:val="00BB665F"/>
    <w:rsid w:val="00BB7A79"/>
    <w:rsid w:val="00BC6258"/>
    <w:rsid w:val="00BD109E"/>
    <w:rsid w:val="00BD7D2A"/>
    <w:rsid w:val="00BE0B60"/>
    <w:rsid w:val="00BF0DB7"/>
    <w:rsid w:val="00BF34E9"/>
    <w:rsid w:val="00C00CEB"/>
    <w:rsid w:val="00C00E67"/>
    <w:rsid w:val="00C04101"/>
    <w:rsid w:val="00C13931"/>
    <w:rsid w:val="00C21E99"/>
    <w:rsid w:val="00C23DE9"/>
    <w:rsid w:val="00C243F0"/>
    <w:rsid w:val="00C4462D"/>
    <w:rsid w:val="00C45B4D"/>
    <w:rsid w:val="00C63155"/>
    <w:rsid w:val="00C63987"/>
    <w:rsid w:val="00C64154"/>
    <w:rsid w:val="00C67815"/>
    <w:rsid w:val="00C71AAA"/>
    <w:rsid w:val="00C855C5"/>
    <w:rsid w:val="00C8590C"/>
    <w:rsid w:val="00C86576"/>
    <w:rsid w:val="00C90205"/>
    <w:rsid w:val="00C91612"/>
    <w:rsid w:val="00C9393A"/>
    <w:rsid w:val="00C94FBF"/>
    <w:rsid w:val="00CA0F07"/>
    <w:rsid w:val="00CA4E89"/>
    <w:rsid w:val="00CA7B1F"/>
    <w:rsid w:val="00CA7FB7"/>
    <w:rsid w:val="00CB352A"/>
    <w:rsid w:val="00CB4EAE"/>
    <w:rsid w:val="00CD4585"/>
    <w:rsid w:val="00CF3487"/>
    <w:rsid w:val="00D0210D"/>
    <w:rsid w:val="00D05503"/>
    <w:rsid w:val="00D16C4A"/>
    <w:rsid w:val="00D17E42"/>
    <w:rsid w:val="00D2150B"/>
    <w:rsid w:val="00D26BB7"/>
    <w:rsid w:val="00D3392F"/>
    <w:rsid w:val="00D34814"/>
    <w:rsid w:val="00D3752A"/>
    <w:rsid w:val="00D401F6"/>
    <w:rsid w:val="00D4098D"/>
    <w:rsid w:val="00D45FB3"/>
    <w:rsid w:val="00D46CFB"/>
    <w:rsid w:val="00D47629"/>
    <w:rsid w:val="00D51B1C"/>
    <w:rsid w:val="00D51EC2"/>
    <w:rsid w:val="00D60110"/>
    <w:rsid w:val="00D6034A"/>
    <w:rsid w:val="00D60FAF"/>
    <w:rsid w:val="00D62DC5"/>
    <w:rsid w:val="00D9109E"/>
    <w:rsid w:val="00D91B26"/>
    <w:rsid w:val="00D96F81"/>
    <w:rsid w:val="00DA294D"/>
    <w:rsid w:val="00DA63F9"/>
    <w:rsid w:val="00DB219B"/>
    <w:rsid w:val="00DB3CA4"/>
    <w:rsid w:val="00DB746F"/>
    <w:rsid w:val="00DB7CE5"/>
    <w:rsid w:val="00DD0F2A"/>
    <w:rsid w:val="00DE44BF"/>
    <w:rsid w:val="00DE68F5"/>
    <w:rsid w:val="00DF3C41"/>
    <w:rsid w:val="00E07310"/>
    <w:rsid w:val="00E15C93"/>
    <w:rsid w:val="00E1651B"/>
    <w:rsid w:val="00E20418"/>
    <w:rsid w:val="00E22111"/>
    <w:rsid w:val="00E22256"/>
    <w:rsid w:val="00E243CC"/>
    <w:rsid w:val="00E27BBA"/>
    <w:rsid w:val="00E344BC"/>
    <w:rsid w:val="00E357AB"/>
    <w:rsid w:val="00E415CD"/>
    <w:rsid w:val="00E454FF"/>
    <w:rsid w:val="00E464E3"/>
    <w:rsid w:val="00E526F3"/>
    <w:rsid w:val="00E852C3"/>
    <w:rsid w:val="00E856D3"/>
    <w:rsid w:val="00E87CB8"/>
    <w:rsid w:val="00E92F69"/>
    <w:rsid w:val="00E97193"/>
    <w:rsid w:val="00EA38F6"/>
    <w:rsid w:val="00EA5834"/>
    <w:rsid w:val="00EC1DF8"/>
    <w:rsid w:val="00ED4F10"/>
    <w:rsid w:val="00EE15AC"/>
    <w:rsid w:val="00EF0114"/>
    <w:rsid w:val="00EF22B8"/>
    <w:rsid w:val="00EF2B3D"/>
    <w:rsid w:val="00F03309"/>
    <w:rsid w:val="00F0332C"/>
    <w:rsid w:val="00F03842"/>
    <w:rsid w:val="00F1480F"/>
    <w:rsid w:val="00F22F2E"/>
    <w:rsid w:val="00F2526B"/>
    <w:rsid w:val="00F26CF8"/>
    <w:rsid w:val="00F35648"/>
    <w:rsid w:val="00F36AA9"/>
    <w:rsid w:val="00F43A79"/>
    <w:rsid w:val="00F45E53"/>
    <w:rsid w:val="00F4646D"/>
    <w:rsid w:val="00F569CE"/>
    <w:rsid w:val="00F57225"/>
    <w:rsid w:val="00F5748D"/>
    <w:rsid w:val="00F609AD"/>
    <w:rsid w:val="00F82054"/>
    <w:rsid w:val="00F83E8A"/>
    <w:rsid w:val="00F92B46"/>
    <w:rsid w:val="00F95685"/>
    <w:rsid w:val="00FB1B01"/>
    <w:rsid w:val="00FB7456"/>
    <w:rsid w:val="00FC0AF8"/>
    <w:rsid w:val="00FC4116"/>
    <w:rsid w:val="00FC510C"/>
    <w:rsid w:val="00FC64DE"/>
    <w:rsid w:val="00FC6743"/>
    <w:rsid w:val="00FC7EBF"/>
    <w:rsid w:val="00FD7F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7559A"/>
  <w15:chartTrackingRefBased/>
  <w15:docId w15:val="{342DA85D-1071-4CEC-8C08-D1C2E72F3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3CA4"/>
    <w:pPr>
      <w:spacing w:before="60" w:after="60" w:line="360" w:lineRule="auto"/>
      <w:ind w:firstLine="680"/>
      <w:jc w:val="both"/>
    </w:pPr>
    <w:rPr>
      <w:rFonts w:ascii="Times New Roman" w:eastAsia="Arial" w:hAnsi="Times New Roman" w:cs="Arial"/>
      <w:kern w:val="0"/>
      <w:sz w:val="24"/>
      <w:lang w:val="en"/>
      <w14:ligatures w14:val="none"/>
    </w:rPr>
  </w:style>
  <w:style w:type="paragraph" w:styleId="Heading1">
    <w:name w:val="heading 1"/>
    <w:basedOn w:val="Normal"/>
    <w:next w:val="Normal"/>
    <w:link w:val="Heading1Char"/>
    <w:autoRedefine/>
    <w:uiPriority w:val="9"/>
    <w:qFormat/>
    <w:rsid w:val="00B77BA3"/>
    <w:pPr>
      <w:keepNext/>
      <w:keepLines/>
      <w:numPr>
        <w:numId w:val="3"/>
      </w:numPr>
      <w:spacing w:before="0" w:after="0"/>
      <w:ind w:left="0" w:firstLine="0"/>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5051AB"/>
    <w:pPr>
      <w:keepNext/>
      <w:keepLines/>
      <w:spacing w:before="0" w:after="0"/>
      <w:ind w:firstLine="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21E99"/>
    <w:pPr>
      <w:keepNext/>
      <w:keepLines/>
      <w:numPr>
        <w:ilvl w:val="2"/>
        <w:numId w:val="3"/>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04612D"/>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unhideWhenUsed/>
    <w:qFormat/>
    <w:rsid w:val="000C737B"/>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D48AA"/>
    <w:pPr>
      <w:spacing w:before="60" w:after="60" w:line="240" w:lineRule="auto"/>
      <w:ind w:firstLine="576"/>
      <w:jc w:val="both"/>
    </w:pPr>
    <w:rPr>
      <w:rFonts w:ascii="Arial" w:eastAsia="Arial" w:hAnsi="Arial" w:cs="Arial"/>
      <w:kern w:val="0"/>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77BA3"/>
    <w:rPr>
      <w:rFonts w:ascii="Times New Roman" w:eastAsiaTheme="majorEastAsia" w:hAnsi="Times New Roman" w:cstheme="majorBidi"/>
      <w:b/>
      <w:color w:val="000000" w:themeColor="text1"/>
      <w:kern w:val="0"/>
      <w:sz w:val="28"/>
      <w:szCs w:val="32"/>
      <w:lang w:val="en"/>
      <w14:ligatures w14:val="none"/>
    </w:rPr>
  </w:style>
  <w:style w:type="paragraph" w:customStyle="1" w:styleId="Headingset">
    <w:name w:val="Heading set"/>
    <w:link w:val="HeadingsetChar"/>
    <w:qFormat/>
    <w:rsid w:val="000C737B"/>
    <w:pPr>
      <w:jc w:val="center"/>
    </w:pPr>
    <w:rPr>
      <w:rFonts w:ascii="Times New Roman" w:eastAsia="Times New Roman" w:hAnsi="Times New Roman" w:cstheme="majorBidi"/>
      <w:b/>
      <w:color w:val="000000" w:themeColor="text1"/>
      <w:kern w:val="0"/>
      <w:sz w:val="28"/>
      <w:szCs w:val="32"/>
      <w:lang w:val="en"/>
      <w14:ligatures w14:val="none"/>
    </w:rPr>
  </w:style>
  <w:style w:type="paragraph" w:styleId="ListParagraph">
    <w:name w:val="List Paragraph"/>
    <w:basedOn w:val="Normal"/>
    <w:link w:val="ListParagraphChar"/>
    <w:uiPriority w:val="34"/>
    <w:qFormat/>
    <w:rsid w:val="0046322F"/>
    <w:pPr>
      <w:ind w:left="720"/>
      <w:contextualSpacing/>
    </w:pPr>
  </w:style>
  <w:style w:type="character" w:customStyle="1" w:styleId="HeadingsetChar">
    <w:name w:val="Heading set Char"/>
    <w:basedOn w:val="Heading1Char"/>
    <w:link w:val="Headingset"/>
    <w:rsid w:val="000C737B"/>
    <w:rPr>
      <w:rFonts w:ascii="Times New Roman" w:eastAsia="Times New Roman" w:hAnsi="Times New Roman" w:cstheme="majorBidi"/>
      <w:b/>
      <w:color w:val="000000" w:themeColor="text1"/>
      <w:kern w:val="0"/>
      <w:sz w:val="28"/>
      <w:szCs w:val="32"/>
      <w:lang w:val="en"/>
      <w14:ligatures w14:val="none"/>
    </w:rPr>
  </w:style>
  <w:style w:type="character" w:customStyle="1" w:styleId="Heading2Char">
    <w:name w:val="Heading 2 Char"/>
    <w:basedOn w:val="DefaultParagraphFont"/>
    <w:link w:val="Heading2"/>
    <w:uiPriority w:val="9"/>
    <w:rsid w:val="005051AB"/>
    <w:rPr>
      <w:rFonts w:ascii="Times New Roman" w:eastAsiaTheme="majorEastAsia" w:hAnsi="Times New Roman" w:cstheme="majorBidi"/>
      <w:b/>
      <w:kern w:val="0"/>
      <w:sz w:val="24"/>
      <w:szCs w:val="26"/>
      <w:lang w:val="en"/>
      <w14:ligatures w14:val="none"/>
    </w:rPr>
  </w:style>
  <w:style w:type="character" w:customStyle="1" w:styleId="Heading3Char">
    <w:name w:val="Heading 3 Char"/>
    <w:basedOn w:val="DefaultParagraphFont"/>
    <w:link w:val="Heading3"/>
    <w:uiPriority w:val="9"/>
    <w:rsid w:val="00C21E99"/>
    <w:rPr>
      <w:rFonts w:ascii="Times New Roman" w:eastAsiaTheme="majorEastAsia" w:hAnsi="Times New Roman" w:cstheme="majorBidi"/>
      <w:b/>
      <w:kern w:val="0"/>
      <w:sz w:val="24"/>
      <w:szCs w:val="24"/>
      <w:lang w:val="en"/>
      <w14:ligatures w14:val="none"/>
    </w:rPr>
  </w:style>
  <w:style w:type="character" w:customStyle="1" w:styleId="Heading4Char">
    <w:name w:val="Heading 4 Char"/>
    <w:basedOn w:val="DefaultParagraphFont"/>
    <w:link w:val="Heading4"/>
    <w:uiPriority w:val="9"/>
    <w:rsid w:val="0004612D"/>
    <w:rPr>
      <w:rFonts w:ascii="Times New Roman" w:eastAsiaTheme="majorEastAsia" w:hAnsi="Times New Roman" w:cstheme="majorBidi"/>
      <w:iCs/>
      <w:color w:val="000000" w:themeColor="text1"/>
      <w:kern w:val="0"/>
      <w:sz w:val="24"/>
      <w:lang w:val="en"/>
      <w14:ligatures w14:val="none"/>
    </w:rPr>
  </w:style>
  <w:style w:type="character" w:customStyle="1" w:styleId="Heading5Char">
    <w:name w:val="Heading 5 Char"/>
    <w:basedOn w:val="DefaultParagraphFont"/>
    <w:link w:val="Heading5"/>
    <w:uiPriority w:val="9"/>
    <w:rsid w:val="000C737B"/>
    <w:rPr>
      <w:rFonts w:asciiTheme="majorHAnsi" w:eastAsiaTheme="majorEastAsia" w:hAnsiTheme="majorHAnsi" w:cstheme="majorBidi"/>
      <w:color w:val="2F5496" w:themeColor="accent1" w:themeShade="BF"/>
      <w:kern w:val="0"/>
      <w:sz w:val="24"/>
      <w:lang w:val="en"/>
      <w14:ligatures w14:val="none"/>
    </w:rPr>
  </w:style>
  <w:style w:type="paragraph" w:customStyle="1" w:styleId="Heading21">
    <w:name w:val="Heading 21"/>
    <w:basedOn w:val="Normal"/>
    <w:next w:val="Normal"/>
    <w:uiPriority w:val="9"/>
    <w:unhideWhenUsed/>
    <w:qFormat/>
    <w:rsid w:val="007B761E"/>
    <w:pPr>
      <w:keepNext/>
      <w:keepLines/>
      <w:numPr>
        <w:ilvl w:val="1"/>
        <w:numId w:val="3"/>
      </w:numPr>
      <w:spacing w:before="0" w:after="0"/>
      <w:jc w:val="left"/>
      <w:outlineLvl w:val="1"/>
    </w:pPr>
    <w:rPr>
      <w:rFonts w:eastAsiaTheme="majorEastAsia" w:cstheme="majorBidi"/>
      <w:b/>
      <w:szCs w:val="26"/>
    </w:rPr>
  </w:style>
  <w:style w:type="paragraph" w:styleId="Caption">
    <w:name w:val="caption"/>
    <w:basedOn w:val="Normal"/>
    <w:next w:val="Normal"/>
    <w:autoRedefine/>
    <w:uiPriority w:val="35"/>
    <w:unhideWhenUsed/>
    <w:qFormat/>
    <w:rsid w:val="000944D3"/>
    <w:pPr>
      <w:spacing w:before="0" w:after="200" w:line="240" w:lineRule="auto"/>
      <w:ind w:firstLine="0"/>
      <w:jc w:val="center"/>
    </w:pPr>
    <w:rPr>
      <w:iCs/>
      <w:szCs w:val="18"/>
    </w:rPr>
  </w:style>
  <w:style w:type="paragraph" w:customStyle="1" w:styleId="Normal2">
    <w:name w:val="Normal 2"/>
    <w:basedOn w:val="Normal"/>
    <w:link w:val="Normal2Char"/>
    <w:qFormat/>
    <w:rsid w:val="00210900"/>
    <w:pPr>
      <w:ind w:firstLine="720"/>
    </w:pPr>
  </w:style>
  <w:style w:type="character" w:customStyle="1" w:styleId="Normal2Char">
    <w:name w:val="Normal 2 Char"/>
    <w:basedOn w:val="DefaultParagraphFont"/>
    <w:link w:val="Normal2"/>
    <w:rsid w:val="00210900"/>
    <w:rPr>
      <w:rFonts w:ascii="Times New Roman" w:eastAsia="Arial" w:hAnsi="Times New Roman" w:cs="Arial"/>
      <w:kern w:val="0"/>
      <w:sz w:val="24"/>
      <w:lang w:val="en"/>
      <w14:ligatures w14:val="none"/>
    </w:rPr>
  </w:style>
  <w:style w:type="paragraph" w:customStyle="1" w:styleId="WOW">
    <w:name w:val="WOW"/>
    <w:basedOn w:val="ListParagraph"/>
    <w:link w:val="WOWChar"/>
    <w:qFormat/>
    <w:rsid w:val="00D17E42"/>
    <w:pPr>
      <w:numPr>
        <w:numId w:val="13"/>
      </w:numPr>
      <w:spacing w:line="240" w:lineRule="auto"/>
      <w:ind w:left="314"/>
      <w:jc w:val="left"/>
    </w:pPr>
  </w:style>
  <w:style w:type="character" w:customStyle="1" w:styleId="ListParagraphChar">
    <w:name w:val="List Paragraph Char"/>
    <w:basedOn w:val="DefaultParagraphFont"/>
    <w:link w:val="ListParagraph"/>
    <w:uiPriority w:val="34"/>
    <w:rsid w:val="00D17E42"/>
    <w:rPr>
      <w:rFonts w:ascii="Times New Roman" w:eastAsia="Arial" w:hAnsi="Times New Roman" w:cs="Arial"/>
      <w:kern w:val="0"/>
      <w:sz w:val="24"/>
      <w:lang w:val="en"/>
      <w14:ligatures w14:val="none"/>
    </w:rPr>
  </w:style>
  <w:style w:type="character" w:customStyle="1" w:styleId="WOWChar">
    <w:name w:val="WOW Char"/>
    <w:basedOn w:val="ListParagraphChar"/>
    <w:link w:val="WOW"/>
    <w:rsid w:val="00D17E42"/>
    <w:rPr>
      <w:rFonts w:ascii="Times New Roman" w:eastAsia="Arial" w:hAnsi="Times New Roman" w:cs="Arial"/>
      <w:kern w:val="0"/>
      <w:sz w:val="24"/>
      <w:lang w:val="en"/>
      <w14:ligatures w14:val="none"/>
    </w:rPr>
  </w:style>
  <w:style w:type="paragraph" w:customStyle="1" w:styleId="sequence">
    <w:name w:val="sequence"/>
    <w:basedOn w:val="Normal2"/>
    <w:link w:val="sequenceChar"/>
    <w:qFormat/>
    <w:rsid w:val="0093744E"/>
    <w:pPr>
      <w:numPr>
        <w:numId w:val="25"/>
      </w:numPr>
      <w:spacing w:before="0" w:after="0"/>
      <w:ind w:left="1440"/>
    </w:pPr>
  </w:style>
  <w:style w:type="character" w:customStyle="1" w:styleId="sequenceChar">
    <w:name w:val="sequence Char"/>
    <w:basedOn w:val="Normal2Char"/>
    <w:link w:val="sequence"/>
    <w:rsid w:val="0093744E"/>
    <w:rPr>
      <w:rFonts w:ascii="Times New Roman" w:eastAsia="Arial" w:hAnsi="Times New Roman" w:cs="Arial"/>
      <w:kern w:val="0"/>
      <w:sz w:val="24"/>
      <w:lang w:val="e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8.png"/><Relationship Id="rId68" Type="http://schemas.openxmlformats.org/officeDocument/2006/relationships/image" Target="media/image63.png"/><Relationship Id="rId16" Type="http://schemas.openxmlformats.org/officeDocument/2006/relationships/image" Target="media/image1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66" Type="http://schemas.openxmlformats.org/officeDocument/2006/relationships/image" Target="media/image61.png"/><Relationship Id="rId74" Type="http://schemas.openxmlformats.org/officeDocument/2006/relationships/image" Target="media/image69.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6.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69" Type="http://schemas.openxmlformats.org/officeDocument/2006/relationships/image" Target="media/image64.png"/><Relationship Id="rId77" Type="http://schemas.openxmlformats.org/officeDocument/2006/relationships/image" Target="media/image72.png"/><Relationship Id="rId8" Type="http://schemas.openxmlformats.org/officeDocument/2006/relationships/image" Target="media/image3.png"/><Relationship Id="rId51" Type="http://schemas.openxmlformats.org/officeDocument/2006/relationships/image" Target="media/image46.png"/><Relationship Id="rId72"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67" Type="http://schemas.openxmlformats.org/officeDocument/2006/relationships/image" Target="media/image62.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70" Type="http://schemas.openxmlformats.org/officeDocument/2006/relationships/image" Target="media/image65.png"/><Relationship Id="rId75"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image" Target="media/image1.jp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image" Target="media/image68.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6" Type="http://schemas.openxmlformats.org/officeDocument/2006/relationships/image" Target="media/image71.png"/><Relationship Id="rId7" Type="http://schemas.openxmlformats.org/officeDocument/2006/relationships/image" Target="media/image2.png"/><Relationship Id="rId71"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F31B02-44B3-42D1-B78E-57A6CF8B0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70</TotalTime>
  <Pages>81</Pages>
  <Words>14304</Words>
  <Characters>81539</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Sonnya Ghandi</cp:lastModifiedBy>
  <cp:revision>56</cp:revision>
  <cp:lastPrinted>2023-12-30T05:27:00Z</cp:lastPrinted>
  <dcterms:created xsi:type="dcterms:W3CDTF">2023-12-26T01:35:00Z</dcterms:created>
  <dcterms:modified xsi:type="dcterms:W3CDTF">2024-01-04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b0768b-3ef8-3c1f-b72e-ebccdceb924b</vt:lpwstr>
  </property>
  <property fmtid="{D5CDD505-2E9C-101B-9397-08002B2CF9AE}" pid="4" name="Mendeley Citation Style_1">
    <vt:lpwstr>http://www.zotero.org/styles/apa</vt:lpwstr>
  </property>
</Properties>
</file>